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A992BE6" w14:textId="77777777" w:rsidR="00325B95" w:rsidRDefault="00325B95">
      <w:pPr>
        <w:rPr>
          <w:rFonts w:ascii="Arial" w:hAnsi="Arial" w:cs="Arial"/>
          <w:sz w:val="44"/>
        </w:rPr>
      </w:pPr>
    </w:p>
    <w:p w14:paraId="7135EFCB" w14:textId="77777777" w:rsidR="00325B95" w:rsidRDefault="001B5394">
      <w:pPr>
        <w:rPr>
          <w:rFonts w:ascii="Arial" w:hAnsi="Arial" w:cs="Arial"/>
          <w:sz w:val="44"/>
        </w:rPr>
      </w:pPr>
      <w:bookmarkStart w:id="0" w:name="_Ref5804203"/>
      <w:bookmarkEnd w:id="0"/>
      <w:r>
        <w:rPr>
          <w:noProof/>
          <w:lang w:val="en-GB" w:eastAsia="en-GB"/>
        </w:rPr>
        <w:drawing>
          <wp:anchor distT="0" distB="0" distL="114935" distR="114935" simplePos="0" relativeHeight="251658240" behindDoc="0" locked="0" layoutInCell="1" allowOverlap="1" wp14:anchorId="12AB2B83" wp14:editId="3F90212A">
            <wp:simplePos x="0" y="0"/>
            <wp:positionH relativeFrom="column">
              <wp:posOffset>1017905</wp:posOffset>
            </wp:positionH>
            <wp:positionV relativeFrom="paragraph">
              <wp:posOffset>123190</wp:posOffset>
            </wp:positionV>
            <wp:extent cx="2660400" cy="900000"/>
            <wp:effectExtent l="0" t="0" r="6985" b="0"/>
            <wp:wrapNone/>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400" cy="900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3D2566" w14:textId="77777777" w:rsidR="00325B95" w:rsidRDefault="00325B95">
      <w:pPr>
        <w:rPr>
          <w:rFonts w:ascii="Arial" w:hAnsi="Arial" w:cs="Arial"/>
          <w:sz w:val="44"/>
        </w:rPr>
      </w:pPr>
    </w:p>
    <w:p w14:paraId="6DD08E32" w14:textId="77777777" w:rsidR="00325B95" w:rsidRDefault="00325B95"/>
    <w:p w14:paraId="74EC13B0" w14:textId="77777777" w:rsidR="00325B95" w:rsidRDefault="00325B95"/>
    <w:p w14:paraId="1FBC4D23" w14:textId="77777777" w:rsidR="00325B95" w:rsidRDefault="00325B95"/>
    <w:p w14:paraId="15E7F77B" w14:textId="77777777" w:rsidR="00325B95" w:rsidRDefault="00325B95"/>
    <w:p w14:paraId="7F0DF342" w14:textId="77777777" w:rsidR="00325B95" w:rsidRDefault="00325B95"/>
    <w:p w14:paraId="553A396A" w14:textId="77777777" w:rsidR="00325B95" w:rsidRDefault="00325B95"/>
    <w:p w14:paraId="591D06D8" w14:textId="77777777" w:rsidR="00C24795" w:rsidRDefault="00C24795" w:rsidP="00C24795">
      <w:pPr>
        <w:pStyle w:val="capaempresa"/>
        <w:rPr>
          <w:b/>
          <w:sz w:val="40"/>
        </w:rPr>
      </w:pPr>
      <w:r w:rsidRPr="00006182">
        <w:rPr>
          <w:b/>
          <w:sz w:val="40"/>
        </w:rPr>
        <w:t>Aplicação de Modelos de Atenção em Campanhas de Marketing Digital e Realidade Virtual</w:t>
      </w:r>
    </w:p>
    <w:p w14:paraId="11DFF3EB" w14:textId="652EF6D9" w:rsidR="00325B95" w:rsidRDefault="00C24795" w:rsidP="00C24795">
      <w:pPr>
        <w:spacing w:line="240" w:lineRule="auto"/>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72A5350B" w14:textId="77777777" w:rsidR="00C24795" w:rsidRPr="00C24795" w:rsidRDefault="00C24795" w:rsidP="00C24795">
      <w:pPr>
        <w:spacing w:line="240" w:lineRule="auto"/>
        <w:jc w:val="center"/>
        <w:rPr>
          <w:lang w:val="en-GB"/>
        </w:rPr>
      </w:pPr>
    </w:p>
    <w:p w14:paraId="579D3990" w14:textId="614A8652" w:rsidR="00325B95" w:rsidRPr="00C24795" w:rsidRDefault="00325B95">
      <w:pPr>
        <w:pStyle w:val="capadata"/>
        <w:rPr>
          <w:lang w:val="en-GB"/>
        </w:rPr>
      </w:pPr>
      <w:r w:rsidRPr="00C24795">
        <w:rPr>
          <w:lang w:val="en-GB"/>
        </w:rPr>
        <w:t>20</w:t>
      </w:r>
      <w:r w:rsidR="00C24795">
        <w:rPr>
          <w:lang w:val="en-GB"/>
        </w:rPr>
        <w:t>23</w:t>
      </w:r>
      <w:r w:rsidRPr="00C24795">
        <w:rPr>
          <w:lang w:val="en-GB"/>
        </w:rPr>
        <w:t xml:space="preserve"> / 20</w:t>
      </w:r>
      <w:r w:rsidR="00C24795">
        <w:rPr>
          <w:lang w:val="en-GB"/>
        </w:rPr>
        <w:t>24</w:t>
      </w:r>
    </w:p>
    <w:p w14:paraId="45B6362F" w14:textId="77777777" w:rsidR="00325B95" w:rsidRPr="00C24795" w:rsidRDefault="00325B95">
      <w:pPr>
        <w:spacing w:line="240" w:lineRule="auto"/>
        <w:rPr>
          <w:lang w:val="en-GB"/>
        </w:rPr>
      </w:pPr>
    </w:p>
    <w:p w14:paraId="7A497FFD" w14:textId="77777777" w:rsidR="00325B95" w:rsidRPr="00C24795" w:rsidRDefault="00325B95">
      <w:pPr>
        <w:spacing w:line="240" w:lineRule="auto"/>
        <w:rPr>
          <w:lang w:val="en-GB"/>
        </w:rPr>
      </w:pPr>
    </w:p>
    <w:p w14:paraId="37D8391B" w14:textId="77777777" w:rsidR="00C24795" w:rsidRDefault="00C24795" w:rsidP="00C24795">
      <w:pPr>
        <w:pStyle w:val="capaaluno"/>
      </w:pPr>
      <w:r>
        <w:t>1200690 Pedro Miguel Gaspar Alves Santos</w:t>
      </w:r>
    </w:p>
    <w:p w14:paraId="71AB311D" w14:textId="13689F60" w:rsidR="00AA761D" w:rsidRDefault="00AA761D">
      <w:pPr>
        <w:pStyle w:val="capaaluno"/>
      </w:pPr>
    </w:p>
    <w:p w14:paraId="2FB6F29A" w14:textId="5A28B096" w:rsidR="00AA761D" w:rsidRDefault="00AA761D">
      <w:pPr>
        <w:pStyle w:val="capaaluno"/>
      </w:pPr>
    </w:p>
    <w:p w14:paraId="660B4155" w14:textId="6BEA7126" w:rsidR="00567009" w:rsidRDefault="00567009">
      <w:pPr>
        <w:pStyle w:val="capaaluno"/>
      </w:pPr>
    </w:p>
    <w:p w14:paraId="1C03A456" w14:textId="52C42F83" w:rsidR="00567009" w:rsidRDefault="00567009">
      <w:pPr>
        <w:pStyle w:val="capaaluno"/>
      </w:pPr>
    </w:p>
    <w:p w14:paraId="4B5F9E3D" w14:textId="2E466859" w:rsidR="00567009" w:rsidRDefault="00567009">
      <w:pPr>
        <w:pStyle w:val="capaaluno"/>
      </w:pPr>
    </w:p>
    <w:p w14:paraId="34A0FAE5" w14:textId="77777777" w:rsidR="00AA761D" w:rsidRDefault="00AA761D">
      <w:pPr>
        <w:pStyle w:val="capaaluno"/>
      </w:pPr>
    </w:p>
    <w:p w14:paraId="110EF6F1" w14:textId="1885D7C9" w:rsidR="00325B95" w:rsidRDefault="00AA761D" w:rsidP="00AA761D">
      <w:pPr>
        <w:jc w:val="center"/>
        <w:sectPr w:rsidR="00325B95">
          <w:pgSz w:w="11906" w:h="16838"/>
          <w:pgMar w:top="1767" w:right="1797" w:bottom="1767" w:left="1797" w:header="1440" w:footer="1440" w:gutter="0"/>
          <w:cols w:space="720"/>
          <w:docGrid w:linePitch="360"/>
        </w:sectPr>
      </w:pPr>
      <w:r>
        <w:rPr>
          <w:noProof/>
        </w:rPr>
        <w:drawing>
          <wp:inline distT="0" distB="0" distL="0" distR="0" wp14:anchorId="43EAA254" wp14:editId="447260C4">
            <wp:extent cx="2952000" cy="360000"/>
            <wp:effectExtent l="0" t="0" r="1270" b="254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360000"/>
                    </a:xfrm>
                    <a:prstGeom prst="rect">
                      <a:avLst/>
                    </a:prstGeom>
                  </pic:spPr>
                </pic:pic>
              </a:graphicData>
            </a:graphic>
          </wp:inline>
        </w:drawing>
      </w:r>
    </w:p>
    <w:p w14:paraId="06244236" w14:textId="77777777" w:rsidR="00325B95" w:rsidRDefault="00325B95">
      <w:pPr>
        <w:rPr>
          <w:rFonts w:ascii="Arial" w:hAnsi="Arial" w:cs="Arial"/>
          <w:sz w:val="44"/>
        </w:rPr>
      </w:pPr>
    </w:p>
    <w:p w14:paraId="380CD01C" w14:textId="77777777" w:rsidR="00325B95" w:rsidRDefault="00325B95"/>
    <w:p w14:paraId="49EF012A" w14:textId="77777777" w:rsidR="00C24795" w:rsidRDefault="00C24795" w:rsidP="00C24795">
      <w:pPr>
        <w:pStyle w:val="capaempresa"/>
        <w:rPr>
          <w:b/>
          <w:sz w:val="40"/>
        </w:rPr>
      </w:pPr>
      <w:bookmarkStart w:id="1" w:name="OLE_LINK4"/>
      <w:r w:rsidRPr="00006182">
        <w:rPr>
          <w:b/>
          <w:sz w:val="40"/>
        </w:rPr>
        <w:t>Aplicação de Modelos de Atenção em Campanhas de Marketing Digital e Realidade Virtual</w:t>
      </w:r>
      <w:bookmarkEnd w:id="1"/>
    </w:p>
    <w:p w14:paraId="6001E2E0" w14:textId="0E837BBF" w:rsidR="00325B95" w:rsidRPr="00C24795" w:rsidRDefault="00C24795" w:rsidP="00C24795">
      <w:pPr>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43698A89" w14:textId="004A8D2E" w:rsidR="00325B95" w:rsidRPr="00C24795" w:rsidRDefault="00325B95">
      <w:pPr>
        <w:pStyle w:val="capadata"/>
        <w:rPr>
          <w:lang w:val="en-GB"/>
        </w:rPr>
      </w:pPr>
      <w:r w:rsidRPr="00C24795">
        <w:rPr>
          <w:lang w:val="en-GB"/>
        </w:rPr>
        <w:t>20</w:t>
      </w:r>
      <w:r w:rsidR="00C24795" w:rsidRPr="00C24795">
        <w:rPr>
          <w:lang w:val="en-GB"/>
        </w:rPr>
        <w:t>23</w:t>
      </w:r>
      <w:r w:rsidRPr="00C24795">
        <w:rPr>
          <w:lang w:val="en-GB"/>
        </w:rPr>
        <w:t xml:space="preserve"> / 20</w:t>
      </w:r>
      <w:r w:rsidR="00C24795">
        <w:rPr>
          <w:lang w:val="en-GB"/>
        </w:rPr>
        <w:t>24</w:t>
      </w:r>
    </w:p>
    <w:p w14:paraId="42F47778" w14:textId="77777777" w:rsidR="00325B95" w:rsidRPr="00C24795" w:rsidRDefault="00325B95">
      <w:pPr>
        <w:rPr>
          <w:lang w:val="en-GB"/>
        </w:rPr>
      </w:pPr>
    </w:p>
    <w:p w14:paraId="37981E4C" w14:textId="77777777" w:rsidR="00325B95" w:rsidRPr="00C24795" w:rsidRDefault="00325B95">
      <w:pPr>
        <w:rPr>
          <w:lang w:val="en-GB"/>
        </w:rPr>
      </w:pPr>
    </w:p>
    <w:p w14:paraId="6665E832" w14:textId="77777777" w:rsidR="00C24795" w:rsidRDefault="00C24795" w:rsidP="00C24795">
      <w:pPr>
        <w:pStyle w:val="capaaluno"/>
      </w:pPr>
      <w:r>
        <w:t>1200690 Pedro Miguel Gaspar Alves Santos</w:t>
      </w:r>
    </w:p>
    <w:p w14:paraId="5F0EECCC" w14:textId="77777777" w:rsidR="00325B95" w:rsidRDefault="00325B95"/>
    <w:p w14:paraId="5A9F3B47" w14:textId="77777777" w:rsidR="00325B95" w:rsidRDefault="00325B95"/>
    <w:p w14:paraId="29B20596" w14:textId="77777777" w:rsidR="00325B95" w:rsidRDefault="00325B95"/>
    <w:p w14:paraId="2D8D0976" w14:textId="77777777" w:rsidR="00325B95" w:rsidRDefault="001B5394">
      <w:r>
        <w:rPr>
          <w:noProof/>
          <w:lang w:val="en-GB" w:eastAsia="en-GB"/>
        </w:rPr>
        <w:drawing>
          <wp:anchor distT="0" distB="0" distL="114935" distR="114935" simplePos="0" relativeHeight="251658241" behindDoc="0" locked="0" layoutInCell="1" allowOverlap="1" wp14:anchorId="19E799B9" wp14:editId="75B172E9">
            <wp:simplePos x="0" y="0"/>
            <wp:positionH relativeFrom="column">
              <wp:posOffset>1172210</wp:posOffset>
            </wp:positionH>
            <wp:positionV relativeFrom="paragraph">
              <wp:posOffset>230505</wp:posOffset>
            </wp:positionV>
            <wp:extent cx="2707200" cy="914400"/>
            <wp:effectExtent l="0" t="0" r="0" b="0"/>
            <wp:wrapNone/>
            <wp:docPr id="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200" cy="91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B0AFAA" w14:textId="77777777" w:rsidR="00325B95" w:rsidRDefault="00325B95"/>
    <w:p w14:paraId="134FBE4A" w14:textId="77777777" w:rsidR="00325B95" w:rsidRDefault="00325B95"/>
    <w:p w14:paraId="7543D2D4" w14:textId="77777777" w:rsidR="00325B95" w:rsidRDefault="00325B95">
      <w:pPr>
        <w:jc w:val="center"/>
        <w:rPr>
          <w:rFonts w:ascii="Arial" w:hAnsi="Arial" w:cs="Arial"/>
          <w:sz w:val="32"/>
        </w:rPr>
      </w:pPr>
    </w:p>
    <w:p w14:paraId="45FC06D3" w14:textId="77777777" w:rsidR="00325B95" w:rsidRDefault="00325B95"/>
    <w:p w14:paraId="709EB793" w14:textId="77777777" w:rsidR="00325B95" w:rsidRDefault="00325B95">
      <w:pPr>
        <w:pStyle w:val="Imagem"/>
        <w:keepNext w:val="0"/>
        <w:spacing w:before="120" w:after="0"/>
        <w:rPr>
          <w:szCs w:val="24"/>
        </w:rPr>
      </w:pPr>
    </w:p>
    <w:p w14:paraId="13F563F6" w14:textId="77777777" w:rsidR="00325B95" w:rsidRDefault="00325B95"/>
    <w:p w14:paraId="48089B06" w14:textId="77777777" w:rsidR="00325B95" w:rsidRDefault="00325B95">
      <w:pPr>
        <w:pStyle w:val="capatitulo"/>
      </w:pPr>
      <w:r>
        <w:t>Licenciatura em Engenharia Informática</w:t>
      </w:r>
    </w:p>
    <w:p w14:paraId="0D301A09" w14:textId="77777777" w:rsidR="00325B95" w:rsidRDefault="00325B95"/>
    <w:p w14:paraId="34FC47CC" w14:textId="631A9999" w:rsidR="00C24795" w:rsidRDefault="00C24795" w:rsidP="00C24795">
      <w:pPr>
        <w:pStyle w:val="capadata"/>
      </w:pPr>
      <w:r>
        <w:t xml:space="preserve">Junho </w:t>
      </w:r>
      <w:r w:rsidR="00B23F9C">
        <w:t xml:space="preserve">de </w:t>
      </w:r>
      <w:r>
        <w:t>2024</w:t>
      </w:r>
    </w:p>
    <w:p w14:paraId="4BD0D6BA" w14:textId="77777777" w:rsidR="00325B95" w:rsidRDefault="00325B95"/>
    <w:p w14:paraId="463F9E3C" w14:textId="3CE2AD6D" w:rsidR="00C24795" w:rsidRPr="00006182" w:rsidRDefault="00C24795" w:rsidP="00C24795">
      <w:pPr>
        <w:jc w:val="center"/>
      </w:pPr>
      <w:r w:rsidRPr="00006182">
        <w:t xml:space="preserve">Orientador ISEP: </w:t>
      </w:r>
      <w:r w:rsidR="00B23F9C" w:rsidRPr="00B23F9C">
        <w:rPr>
          <w:b/>
        </w:rPr>
        <w:t xml:space="preserve">Professora </w:t>
      </w:r>
      <w:r w:rsidR="00F23642">
        <w:rPr>
          <w:b/>
        </w:rPr>
        <w:t xml:space="preserve">Doutora </w:t>
      </w:r>
      <w:r>
        <w:rPr>
          <w:b/>
        </w:rPr>
        <w:t xml:space="preserve">Ana </w:t>
      </w:r>
      <w:r w:rsidR="00B23F9C">
        <w:rPr>
          <w:b/>
        </w:rPr>
        <w:t xml:space="preserve">Maria </w:t>
      </w:r>
      <w:r>
        <w:rPr>
          <w:b/>
        </w:rPr>
        <w:t>Madureira</w:t>
      </w:r>
    </w:p>
    <w:p w14:paraId="64174005" w14:textId="6F36D880" w:rsidR="00937DFA" w:rsidRDefault="00C24795" w:rsidP="00C24795">
      <w:pPr>
        <w:jc w:val="center"/>
        <w:rPr>
          <w:b/>
        </w:rPr>
      </w:pPr>
      <w:r w:rsidRPr="00FB176D">
        <w:t xml:space="preserve">Supervisor: </w:t>
      </w:r>
      <w:r w:rsidR="00B23F9C" w:rsidRPr="00B23F9C">
        <w:rPr>
          <w:b/>
        </w:rPr>
        <w:t>Doutor</w:t>
      </w:r>
      <w:r w:rsidR="00B23F9C">
        <w:t xml:space="preserve"> </w:t>
      </w:r>
      <w:r w:rsidRPr="00FB176D">
        <w:rPr>
          <w:b/>
        </w:rPr>
        <w:t xml:space="preserve">Ivo </w:t>
      </w:r>
      <w:r>
        <w:rPr>
          <w:b/>
        </w:rPr>
        <w:t>Pereira</w:t>
      </w:r>
    </w:p>
    <w:p w14:paraId="4EF989F0" w14:textId="77777777" w:rsidR="001479CC" w:rsidRDefault="001479CC">
      <w:pPr>
        <w:jc w:val="center"/>
        <w:rPr>
          <w:b/>
        </w:rPr>
        <w:sectPr w:rsidR="001479CC">
          <w:headerReference w:type="even" r:id="rId13"/>
          <w:headerReference w:type="default" r:id="rId14"/>
          <w:footerReference w:type="even" r:id="rId15"/>
          <w:footerReference w:type="default" r:id="rId16"/>
          <w:headerReference w:type="first" r:id="rId17"/>
          <w:footerReference w:type="first" r:id="rId18"/>
          <w:type w:val="oddPage"/>
          <w:pgSz w:w="11906" w:h="16838"/>
          <w:pgMar w:top="1440" w:right="1797" w:bottom="1440" w:left="1797" w:header="709" w:footer="709" w:gutter="0"/>
          <w:pgNumType w:fmt="lowerRoman"/>
          <w:cols w:space="720"/>
          <w:docGrid w:linePitch="360"/>
        </w:sectPr>
      </w:pPr>
    </w:p>
    <w:p w14:paraId="783BE670" w14:textId="77777777" w:rsidR="00E63C17" w:rsidRDefault="00E63C17" w:rsidP="00E63C17">
      <w:pPr>
        <w:jc w:val="center"/>
        <w:rPr>
          <w:b/>
        </w:rPr>
      </w:pPr>
    </w:p>
    <w:p w14:paraId="772722A4" w14:textId="18993842" w:rsidR="00325B95" w:rsidRPr="00DE417D" w:rsidRDefault="00484921" w:rsidP="00DE417D">
      <w:pPr>
        <w:pStyle w:val="dedicatoria"/>
        <w:rPr>
          <w:rFonts w:ascii="Calibri" w:hAnsi="Calibri"/>
          <w:i/>
          <w:iCs/>
        </w:rPr>
      </w:pPr>
      <w:r>
        <w:rPr>
          <w:rFonts w:ascii="LucidaHandwriting-Italic" w:hAnsi="LucidaHandwriting-Italic" w:cs="LucidaHandwriting-Italic"/>
          <w:i/>
          <w:iCs/>
          <w:lang w:eastAsia="pt-PT"/>
        </w:rPr>
        <w:t xml:space="preserve">                </w:t>
      </w:r>
      <w:r w:rsidR="00DE417D" w:rsidRPr="00DE417D">
        <w:rPr>
          <w:rFonts w:ascii="LucidaHandwriting-Italic" w:hAnsi="LucidaHandwriting-Italic" w:cs="LucidaHandwriting-Italic"/>
          <w:i/>
          <w:iCs/>
          <w:lang w:eastAsia="pt-PT"/>
        </w:rPr>
        <w:t>«</w:t>
      </w:r>
      <w:r w:rsidR="00DE417D" w:rsidRPr="00DE417D">
        <w:rPr>
          <w:rFonts w:ascii="Calibri" w:hAnsi="Calibri"/>
          <w:i/>
          <w:iCs/>
        </w:rPr>
        <w:t xml:space="preserve">Dedico este trabalho </w:t>
      </w:r>
      <w:r w:rsidR="00DE417D">
        <w:rPr>
          <w:rFonts w:ascii="Calibri" w:hAnsi="Calibri"/>
          <w:i/>
          <w:iCs/>
        </w:rPr>
        <w:t>aos meus filhos</w:t>
      </w:r>
      <w:r w:rsidR="00DE417D" w:rsidRPr="00DE417D">
        <w:rPr>
          <w:rFonts w:ascii="Calibri" w:hAnsi="Calibri"/>
          <w:i/>
          <w:iCs/>
        </w:rPr>
        <w:t xml:space="preserve"> pelo amor incondicional</w:t>
      </w:r>
      <w:r w:rsidR="00DE417D">
        <w:rPr>
          <w:rFonts w:ascii="Calibri" w:hAnsi="Calibri"/>
          <w:i/>
          <w:iCs/>
        </w:rPr>
        <w:t xml:space="preserve"> e à minha esposa </w:t>
      </w:r>
      <w:r>
        <w:rPr>
          <w:rFonts w:ascii="Calibri" w:hAnsi="Calibri"/>
          <w:i/>
          <w:iCs/>
        </w:rPr>
        <w:t xml:space="preserve">pelo amor e </w:t>
      </w:r>
      <w:r w:rsidR="00DE417D">
        <w:rPr>
          <w:rFonts w:ascii="Calibri" w:hAnsi="Calibri"/>
          <w:i/>
          <w:iCs/>
        </w:rPr>
        <w:t>apoio constante</w:t>
      </w:r>
      <w:r>
        <w:rPr>
          <w:rFonts w:ascii="Calibri" w:hAnsi="Calibri"/>
          <w:i/>
          <w:iCs/>
        </w:rPr>
        <w:t>s</w:t>
      </w:r>
      <w:r w:rsidR="00DE417D">
        <w:rPr>
          <w:rFonts w:ascii="Calibri" w:hAnsi="Calibri"/>
          <w:i/>
          <w:iCs/>
        </w:rPr>
        <w:t xml:space="preserve"> ao longo destes anos</w:t>
      </w:r>
      <w:r w:rsidR="00DE417D" w:rsidRPr="00DE417D">
        <w:rPr>
          <w:rFonts w:ascii="Calibri" w:hAnsi="Calibri"/>
          <w:i/>
          <w:iCs/>
        </w:rPr>
        <w:t>.</w:t>
      </w:r>
      <w:r w:rsidR="00325B95">
        <w:t>»</w:t>
      </w:r>
    </w:p>
    <w:p w14:paraId="3368D73A" w14:textId="77777777" w:rsidR="00325B95" w:rsidRDefault="00325B95">
      <w:pPr>
        <w:pStyle w:val="indice"/>
        <w:rPr>
          <w:sz w:val="22"/>
        </w:rPr>
      </w:pPr>
    </w:p>
    <w:p w14:paraId="5815AA67" w14:textId="77777777" w:rsidR="00325B95" w:rsidRDefault="00325B95">
      <w:pPr>
        <w:sectPr w:rsidR="00325B95">
          <w:type w:val="oddPage"/>
          <w:pgSz w:w="11906" w:h="16838"/>
          <w:pgMar w:top="1440" w:right="1797" w:bottom="1440" w:left="1797" w:header="709" w:footer="709" w:gutter="0"/>
          <w:pgNumType w:fmt="lowerRoman"/>
          <w:cols w:space="720"/>
          <w:docGrid w:linePitch="360"/>
        </w:sectPr>
      </w:pPr>
    </w:p>
    <w:p w14:paraId="5237258E" w14:textId="77777777" w:rsidR="00325B95" w:rsidRDefault="00325B95">
      <w:pPr>
        <w:pStyle w:val="indice"/>
      </w:pPr>
      <w:r>
        <w:lastRenderedPageBreak/>
        <w:t>Agradecimentos</w:t>
      </w:r>
    </w:p>
    <w:p w14:paraId="28A8A742" w14:textId="77777777" w:rsidR="00325B95" w:rsidRDefault="00325B95"/>
    <w:p w14:paraId="69254D51" w14:textId="3BEF4F36" w:rsidR="0067064C" w:rsidRDefault="00DE417D" w:rsidP="00DE417D">
      <w:pPr>
        <w:ind w:firstLine="720"/>
      </w:pPr>
      <w:r>
        <w:t>É com grande satisfação que cheg</w:t>
      </w:r>
      <w:r w:rsidR="00484921">
        <w:t>o</w:t>
      </w:r>
      <w:r>
        <w:t xml:space="preserve"> ao final </w:t>
      </w:r>
      <w:r w:rsidR="00484921">
        <w:t xml:space="preserve">de </w:t>
      </w:r>
      <w:r>
        <w:t>mais uma Licenciatura</w:t>
      </w:r>
      <w:r w:rsidR="00484921">
        <w:t xml:space="preserve"> em Engenharia</w:t>
      </w:r>
      <w:r>
        <w:t>, culmina</w:t>
      </w:r>
      <w:r w:rsidR="00484921">
        <w:t>n</w:t>
      </w:r>
      <w:r>
        <w:t>do esta com a conclusão do projeto final do curso, a etapa final da Licenciatura em Engenharia Informática.</w:t>
      </w:r>
    </w:p>
    <w:p w14:paraId="44CA2E32" w14:textId="13D486F8" w:rsidR="0067064C" w:rsidRDefault="005C5185">
      <w:r>
        <w:tab/>
        <w:t>Estou imensamente grato à minha esposa, Sara, por todo o apoio que me deu, não me deixando nunca desistir, mesmo quando a conclusão do curso teve impacto na vida pessoal.  Igualmente estou muito grato aos filhos, Rita e Vasco, por todo o apoio que me deram, às vezes mesmo sem darem conta disso. A esta família mais próxima, sem o vosso apoio e sacrifício, nunca teria conseguido concluir este curso.</w:t>
      </w:r>
    </w:p>
    <w:p w14:paraId="189850C0" w14:textId="326A845C" w:rsidR="005C5185" w:rsidRDefault="005C5185">
      <w:r>
        <w:tab/>
        <w:t>É importante também reconhecer a instituição onde o projeto foi desenvolvido, juntamente com os professores e alunos das turmas a que pertenci, uma vez que fomentaram e facilitaram a aprendizagem, mantendo sempre um elevado nível de partilha de aprendizagens e conhecimentos.</w:t>
      </w:r>
    </w:p>
    <w:p w14:paraId="3B649D1B" w14:textId="1A1E8A5C" w:rsidR="005C5185" w:rsidRPr="005C5185" w:rsidRDefault="005C5185" w:rsidP="005C5185">
      <w:pPr>
        <w:pStyle w:val="SemEspaamento"/>
        <w:spacing w:line="360" w:lineRule="auto"/>
        <w:ind w:firstLine="720"/>
      </w:pPr>
      <w:r>
        <w:t>Um dos maiores</w:t>
      </w:r>
      <w:r w:rsidRPr="005C5185">
        <w:t xml:space="preserve"> agradec</w:t>
      </w:r>
      <w:r>
        <w:t>imentos</w:t>
      </w:r>
      <w:r w:rsidRPr="005C5185">
        <w:t xml:space="preserve"> </w:t>
      </w:r>
      <w:r>
        <w:t>vai para o</w:t>
      </w:r>
      <w:r w:rsidRPr="005C5185">
        <w:t xml:space="preserve"> meu </w:t>
      </w:r>
      <w:r>
        <w:t xml:space="preserve">principal </w:t>
      </w:r>
      <w:r w:rsidRPr="005C5185">
        <w:t>grupo de trabalho que desempenhou</w:t>
      </w:r>
      <w:r>
        <w:t xml:space="preserve"> </w:t>
      </w:r>
      <w:r w:rsidRPr="005C5185">
        <w:t xml:space="preserve">um papel crucial sem o qual nada disto teria sido possível. Enfrentámos juntos </w:t>
      </w:r>
      <w:r>
        <w:t xml:space="preserve">diversos </w:t>
      </w:r>
      <w:r w:rsidRPr="005C5185">
        <w:t xml:space="preserve">desafios, </w:t>
      </w:r>
      <w:r>
        <w:t xml:space="preserve">mas </w:t>
      </w:r>
      <w:r w:rsidRPr="005C5185">
        <w:t>consegui</w:t>
      </w:r>
      <w:r>
        <w:t>mos</w:t>
      </w:r>
      <w:r w:rsidRPr="005C5185">
        <w:t xml:space="preserve"> ultrapassar todos os obstáculos. </w:t>
      </w:r>
      <w:r>
        <w:t>Assim, Leandro Pinto, António Sousa</w:t>
      </w:r>
      <w:r w:rsidR="00C94F41">
        <w:t xml:space="preserve"> e</w:t>
      </w:r>
      <w:r>
        <w:t xml:space="preserve"> Jorge Santos, </w:t>
      </w:r>
      <w:r w:rsidRPr="005C5185">
        <w:t xml:space="preserve">aqui </w:t>
      </w:r>
      <w:r>
        <w:t xml:space="preserve">fica </w:t>
      </w:r>
      <w:r w:rsidRPr="005C5185">
        <w:t>o meu mais sincero agradecimento.</w:t>
      </w:r>
    </w:p>
    <w:p w14:paraId="5713FB0F" w14:textId="57FBC2AD" w:rsidR="00D7533A" w:rsidRDefault="005C5185" w:rsidP="005B5664">
      <w:pPr>
        <w:sectPr w:rsidR="00D7533A">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797" w:bottom="1440" w:left="1797" w:header="709" w:footer="709" w:gutter="0"/>
          <w:pgNumType w:fmt="lowerRoman"/>
          <w:cols w:space="720"/>
          <w:docGrid w:linePitch="360"/>
        </w:sectPr>
      </w:pPr>
      <w:r>
        <w:tab/>
      </w:r>
      <w:r w:rsidR="00484921" w:rsidRPr="00D7533A">
        <w:t>Finalmente, tenho também de agradecer</w:t>
      </w:r>
      <w:r w:rsidR="005B5664">
        <w:t xml:space="preserve"> ao grupo de trabalho deste projeto: em primeiro</w:t>
      </w:r>
      <w:r w:rsidR="00484921" w:rsidRPr="00D7533A">
        <w:t xml:space="preserve"> </w:t>
      </w:r>
      <w:r w:rsidR="005B5664">
        <w:t xml:space="preserve">lugar </w:t>
      </w:r>
      <w:r w:rsidR="00484921" w:rsidRPr="00D7533A">
        <w:t>à minha orientadora, Prof</w:t>
      </w:r>
      <w:r w:rsidR="005B5664">
        <w:t>essora</w:t>
      </w:r>
      <w:r w:rsidR="00484921" w:rsidRPr="00D7533A">
        <w:t xml:space="preserve"> Dr</w:t>
      </w:r>
      <w:r w:rsidR="005B5664">
        <w:t>a</w:t>
      </w:r>
      <w:r w:rsidR="00484921" w:rsidRPr="00D7533A">
        <w:t>. Ana Madureira por me ter ajudado a concluir este projeto com sucesso e por me guiar no sentido de realizar um projeto</w:t>
      </w:r>
      <w:r w:rsidR="00D7533A" w:rsidRPr="00D7533A">
        <w:t xml:space="preserve"> que muito apreciei realizar, mas também que abre a porta futuramente a outros projetos na área de Inteligência Artificial</w:t>
      </w:r>
      <w:r w:rsidR="005B5664">
        <w:t>; em segundo lugar ao Doutor Ivo Pereira, pelas ideias e críticas construtivas ao longo ao projeto, bem como por ter fornecido o conjunto de dados que irão ser usados para teste do sistema desenvolvido e, em terceiro lugar, à Inês Oliveira pela preciosa ajuda para colocar os Modelos de Atenção a funcionar corretamente e pela  ajuda na escolha das melhores ferramentas a usar para  a implementação deste projeto.</w:t>
      </w:r>
    </w:p>
    <w:p w14:paraId="34935819" w14:textId="666100D9" w:rsidR="00325B95" w:rsidRPr="005663CA" w:rsidRDefault="00325B95">
      <w:pPr>
        <w:pStyle w:val="indice"/>
      </w:pPr>
      <w:r w:rsidRPr="005663CA">
        <w:lastRenderedPageBreak/>
        <w:t>Resum</w:t>
      </w:r>
      <w:r w:rsidR="005C5185" w:rsidRPr="005663CA">
        <w:t>o</w:t>
      </w:r>
    </w:p>
    <w:p w14:paraId="2867EB57" w14:textId="2046F876" w:rsidR="005663CA" w:rsidRDefault="005663CA" w:rsidP="005663CA">
      <w:pPr>
        <w:ind w:firstLine="720"/>
      </w:pPr>
      <w:r>
        <w:t xml:space="preserve">O presente relatório descreve o projeto desenvolvido no âmbito da </w:t>
      </w:r>
      <w:r w:rsidRPr="004A16DA">
        <w:t xml:space="preserve">Unidade Curricular Projeto/Estágio (PESTI) </w:t>
      </w:r>
      <w:r>
        <w:t xml:space="preserve">da licenciatura em Engenharia Informática do Instituto Superior de Engenharia do Porto com o objetivo de desenvolver um sistema para a </w:t>
      </w:r>
      <w:r w:rsidRPr="004A16DA">
        <w:t>Aplicação de Modelos de Atenção em Campanhas de Marketing Digital e Realidade Virtual</w:t>
      </w:r>
      <w:r>
        <w:t>.</w:t>
      </w:r>
    </w:p>
    <w:p w14:paraId="201FDB36" w14:textId="40BF90A3" w:rsidR="005663CA" w:rsidRDefault="005663CA" w:rsidP="005663CA">
      <w:pPr>
        <w:ind w:firstLine="576"/>
      </w:pPr>
      <w:r w:rsidRPr="00AC75C3">
        <w:t>N</w:t>
      </w:r>
      <w:r>
        <w:t>o</w:t>
      </w:r>
      <w:r w:rsidRPr="00AC75C3">
        <w:t xml:space="preserve"> contexto do </w:t>
      </w:r>
      <w:r w:rsidR="00B94E5C" w:rsidRPr="004A16DA">
        <w:t xml:space="preserve">Marketing Digital </w:t>
      </w:r>
      <w:r w:rsidRPr="00AC75C3">
        <w:t xml:space="preserve">e da </w:t>
      </w:r>
      <w:r w:rsidR="00B94E5C" w:rsidRPr="004A16DA">
        <w:t>Realidade Virtual</w:t>
      </w:r>
      <w:r w:rsidRPr="00AC75C3">
        <w:t>, é essencial capturar e manter a atenção do público-alvo para garantir o sucesso de campanhas e experiências</w:t>
      </w:r>
      <w:r>
        <w:t xml:space="preserve"> publicitárias</w:t>
      </w:r>
      <w:r w:rsidRPr="00AC75C3">
        <w:t>. No entanto</w:t>
      </w:r>
      <w:r w:rsidRPr="00E208F7">
        <w:t xml:space="preserve">, não existem ferramentas específicas onde se apliquem </w:t>
      </w:r>
      <w:r w:rsidR="00B94E5C">
        <w:t>M</w:t>
      </w:r>
      <w:r w:rsidRPr="00E208F7">
        <w:t xml:space="preserve">odelos de </w:t>
      </w:r>
      <w:r w:rsidR="00B94E5C">
        <w:t>A</w:t>
      </w:r>
      <w:r w:rsidRPr="00E208F7">
        <w:t>tenção o que dificulta a integração dessas técnicas nas estratégicas de marketing</w:t>
      </w:r>
      <w:r>
        <w:t xml:space="preserve"> e em experiências de realidade virtua</w:t>
      </w:r>
      <w:r w:rsidRPr="00E208F7">
        <w:t xml:space="preserve">l. </w:t>
      </w:r>
    </w:p>
    <w:p w14:paraId="23ECE835" w14:textId="31F03BE0" w:rsidR="005663CA" w:rsidRDefault="005663CA" w:rsidP="005663CA">
      <w:pPr>
        <w:ind w:firstLine="576"/>
      </w:pPr>
      <w:r>
        <w:t xml:space="preserve">Ao longo deste projeto serão demonstradas as várias etapas do desenvolvimento </w:t>
      </w:r>
      <w:r w:rsidR="00495F7A">
        <w:t>de</w:t>
      </w:r>
      <w:r>
        <w:t xml:space="preserve"> um sistema que permite</w:t>
      </w:r>
      <w:r w:rsidRPr="00E208F7">
        <w:t xml:space="preserve"> </w:t>
      </w:r>
      <w:r>
        <w:t xml:space="preserve">a </w:t>
      </w:r>
      <w:r w:rsidRPr="00E208F7">
        <w:t xml:space="preserve">aplicação simples e rápida de </w:t>
      </w:r>
      <w:r>
        <w:t xml:space="preserve">dois </w:t>
      </w:r>
      <w:r w:rsidRPr="00E208F7">
        <w:t xml:space="preserve">modelos de atenção </w:t>
      </w:r>
      <w:r>
        <w:t>(</w:t>
      </w:r>
      <w:proofErr w:type="spellStart"/>
      <w:r>
        <w:t>CASNet</w:t>
      </w:r>
      <w:proofErr w:type="spellEnd"/>
      <w:r>
        <w:t xml:space="preserve"> I e </w:t>
      </w:r>
      <w:proofErr w:type="spellStart"/>
      <w:r>
        <w:t>CASNet</w:t>
      </w:r>
      <w:proofErr w:type="spellEnd"/>
      <w:r>
        <w:t xml:space="preserve"> II) </w:t>
      </w:r>
      <w:r w:rsidRPr="00E208F7">
        <w:t>em imagens e vídeos, possibilitando a geração de mapas de saliência</w:t>
      </w:r>
      <w:r>
        <w:rPr>
          <w:rStyle w:val="Refdenotaderodap"/>
        </w:rPr>
        <w:t xml:space="preserve"> </w:t>
      </w:r>
      <w:r w:rsidRPr="00E208F7">
        <w:t xml:space="preserve">visual para orientar o design e a produção de conteúdo mais </w:t>
      </w:r>
      <w:r>
        <w:t>interessante para o utilizador</w:t>
      </w:r>
      <w:r w:rsidRPr="00E208F7">
        <w:t>.</w:t>
      </w:r>
      <w:r w:rsidR="00495F7A">
        <w:t xml:space="preserve"> Esses mapas de saliência ficam disponíveis num sistema com interface web, visualmente simples e apelativ</w:t>
      </w:r>
      <w:r w:rsidR="00B94E5C">
        <w:t>o</w:t>
      </w:r>
      <w:r w:rsidR="00495F7A">
        <w:t xml:space="preserve"> que produz resultados eficazes. </w:t>
      </w:r>
    </w:p>
    <w:p w14:paraId="4B615EC5" w14:textId="77777777" w:rsidR="00325B95" w:rsidRDefault="00325B95">
      <w:pPr>
        <w:rPr>
          <w:highlight w:val="yellow"/>
        </w:rPr>
      </w:pPr>
    </w:p>
    <w:p w14:paraId="717D980F" w14:textId="3BF0CD29" w:rsidR="00325B95" w:rsidRDefault="009E5FBE">
      <w:pPr>
        <w:ind w:left="3600" w:hanging="3600"/>
      </w:pPr>
      <w:r w:rsidRPr="00495F7A">
        <w:rPr>
          <w:b/>
        </w:rPr>
        <w:t>Palavras-chave</w:t>
      </w:r>
      <w:r w:rsidR="00325B95" w:rsidRPr="00495F7A">
        <w:rPr>
          <w:b/>
        </w:rPr>
        <w:t xml:space="preserve"> (Tema):</w:t>
      </w:r>
      <w:r w:rsidR="00325B95" w:rsidRPr="00495F7A">
        <w:tab/>
      </w:r>
      <w:r w:rsidR="00495F7A" w:rsidRPr="00495F7A">
        <w:t>Aprendizagem Automática, Aprendizagem Profunda, Marketing Digital, Modelos de Atenção, Realidade Virtual</w:t>
      </w:r>
    </w:p>
    <w:p w14:paraId="1FFB6C7F" w14:textId="77777777" w:rsidR="00495F7A" w:rsidRPr="00495F7A" w:rsidRDefault="00495F7A">
      <w:pPr>
        <w:ind w:left="3600" w:hanging="3600"/>
        <w:rPr>
          <w:b/>
        </w:rPr>
      </w:pPr>
    </w:p>
    <w:p w14:paraId="7A3F783F" w14:textId="5FBD9629" w:rsidR="00325B95" w:rsidRPr="00495F7A" w:rsidRDefault="009E5FBE">
      <w:pPr>
        <w:ind w:left="3600" w:hanging="3600"/>
      </w:pPr>
      <w:r w:rsidRPr="00495F7A">
        <w:rPr>
          <w:b/>
        </w:rPr>
        <w:t>Palavras-chave</w:t>
      </w:r>
      <w:r w:rsidR="00325B95" w:rsidRPr="00495F7A">
        <w:rPr>
          <w:b/>
        </w:rPr>
        <w:t xml:space="preserve"> (Tecnologias): </w:t>
      </w:r>
      <w:r w:rsidR="00325B95" w:rsidRPr="00495F7A">
        <w:tab/>
      </w:r>
      <w:r w:rsidR="00495F7A" w:rsidRPr="00495F7A">
        <w:t xml:space="preserve">Python, </w:t>
      </w:r>
      <w:proofErr w:type="spellStart"/>
      <w:r w:rsidR="00495F7A" w:rsidRPr="00495F7A">
        <w:t>React</w:t>
      </w:r>
      <w:proofErr w:type="spellEnd"/>
      <w:r w:rsidR="00495F7A">
        <w:t xml:space="preserve">, </w:t>
      </w:r>
      <w:proofErr w:type="spellStart"/>
      <w:r w:rsidR="00495F7A">
        <w:t>Django</w:t>
      </w:r>
      <w:proofErr w:type="spellEnd"/>
    </w:p>
    <w:p w14:paraId="6FF51261" w14:textId="77777777" w:rsidR="00325B95" w:rsidRDefault="00325B95">
      <w:pPr>
        <w:rPr>
          <w:highlight w:val="yellow"/>
        </w:rPr>
      </w:pPr>
    </w:p>
    <w:p w14:paraId="27CEF911" w14:textId="77777777" w:rsidR="002271F3" w:rsidRDefault="002271F3" w:rsidP="00104C7C">
      <w:pPr>
        <w:rPr>
          <w:highlight w:val="yellow"/>
        </w:rPr>
      </w:pPr>
    </w:p>
    <w:p w14:paraId="0E4583F5" w14:textId="77777777" w:rsidR="00C70087" w:rsidRDefault="00C70087" w:rsidP="00104C7C">
      <w:pPr>
        <w:rPr>
          <w:highlight w:val="yellow"/>
        </w:rPr>
      </w:pPr>
    </w:p>
    <w:p w14:paraId="6CE03F26" w14:textId="77777777" w:rsidR="003E10FE" w:rsidRDefault="003E10FE">
      <w:pPr>
        <w:suppressAutoHyphens w:val="0"/>
        <w:spacing w:before="0" w:line="240" w:lineRule="auto"/>
        <w:jc w:val="left"/>
        <w:rPr>
          <w:rFonts w:ascii="Arial" w:hAnsi="Arial" w:cs="Arial"/>
          <w:b/>
          <w:bCs/>
          <w:sz w:val="40"/>
        </w:rPr>
      </w:pPr>
      <w:r>
        <w:br w:type="page"/>
      </w:r>
    </w:p>
    <w:p w14:paraId="43C0260D" w14:textId="20FFE931" w:rsidR="003E10FE" w:rsidRPr="004A7C3D" w:rsidRDefault="003E10FE" w:rsidP="003E10FE">
      <w:pPr>
        <w:pStyle w:val="indice"/>
        <w:rPr>
          <w:lang w:val="en-GB"/>
        </w:rPr>
      </w:pPr>
      <w:r w:rsidRPr="004A7C3D">
        <w:rPr>
          <w:lang w:val="en-GB"/>
        </w:rPr>
        <w:lastRenderedPageBreak/>
        <w:t>Abstract</w:t>
      </w:r>
    </w:p>
    <w:p w14:paraId="3D80A354" w14:textId="655BDB11" w:rsidR="003E10FE" w:rsidRDefault="003E10FE" w:rsidP="003E10FE">
      <w:pPr>
        <w:ind w:firstLine="720"/>
        <w:rPr>
          <w:lang w:val="en-GB"/>
        </w:rPr>
      </w:pPr>
      <w:r w:rsidRPr="003E10FE">
        <w:rPr>
          <w:lang w:val="en-GB"/>
        </w:rPr>
        <w:t>The following report describes t</w:t>
      </w:r>
      <w:r>
        <w:rPr>
          <w:lang w:val="en-GB"/>
        </w:rPr>
        <w:t xml:space="preserve">he project developed in the Curricular Unit Project/Internship (PESTI) of Informatic Engineering degree, held in </w:t>
      </w:r>
      <w:r w:rsidRPr="003E10FE">
        <w:rPr>
          <w:lang w:val="en-GB"/>
        </w:rPr>
        <w:t xml:space="preserve">Instituto Superior de </w:t>
      </w:r>
      <w:proofErr w:type="spellStart"/>
      <w:r w:rsidRPr="003E10FE">
        <w:rPr>
          <w:lang w:val="en-GB"/>
        </w:rPr>
        <w:t>Engenharia</w:t>
      </w:r>
      <w:proofErr w:type="spellEnd"/>
      <w:r w:rsidRPr="003E10FE">
        <w:rPr>
          <w:lang w:val="en-GB"/>
        </w:rPr>
        <w:t xml:space="preserve"> do Porto</w:t>
      </w:r>
      <w:r>
        <w:rPr>
          <w:lang w:val="en-GB"/>
        </w:rPr>
        <w:t xml:space="preserve"> with the goal of developing a system for Applying Attention Models in Digital Marketing and Virtual Reality campaigns.</w:t>
      </w:r>
    </w:p>
    <w:p w14:paraId="48D146D2" w14:textId="3F772B6F" w:rsidR="003E10FE" w:rsidRPr="003E10FE" w:rsidRDefault="003E10FE" w:rsidP="003E10FE">
      <w:pPr>
        <w:rPr>
          <w:lang w:val="en-GB"/>
        </w:rPr>
      </w:pPr>
      <w:r>
        <w:rPr>
          <w:lang w:val="en-GB"/>
        </w:rPr>
        <w:tab/>
        <w:t xml:space="preserve">In the context of Digital Marketing and Virtual Reality, it is essential </w:t>
      </w:r>
      <w:r w:rsidR="00AA796B">
        <w:rPr>
          <w:lang w:val="en-GB"/>
        </w:rPr>
        <w:t xml:space="preserve">to capture and maintain the target audience’s attention to ensure the success of advertising campaigns and experiences. However, there are not specific tools where Attention Models are applied which makes it harder to integrate those techniques in marketing strategies and virtual reality experiences. </w:t>
      </w:r>
    </w:p>
    <w:p w14:paraId="3E3449B5" w14:textId="318C19F6" w:rsidR="00AA796B" w:rsidRPr="00AA796B" w:rsidRDefault="00AA796B" w:rsidP="003E10FE">
      <w:pPr>
        <w:ind w:firstLine="576"/>
        <w:rPr>
          <w:lang w:val="en-GB"/>
        </w:rPr>
      </w:pPr>
      <w:r w:rsidRPr="00AA796B">
        <w:rPr>
          <w:lang w:val="en-GB"/>
        </w:rPr>
        <w:t>Along this project there w</w:t>
      </w:r>
      <w:r>
        <w:rPr>
          <w:lang w:val="en-GB"/>
        </w:rPr>
        <w:t>ill be demonstrated several steps of developing a system which allows the easy and fast application of two attention models (</w:t>
      </w:r>
      <w:proofErr w:type="spellStart"/>
      <w:r>
        <w:rPr>
          <w:lang w:val="en-GB"/>
        </w:rPr>
        <w:t>CASNet</w:t>
      </w:r>
      <w:proofErr w:type="spellEnd"/>
      <w:r>
        <w:rPr>
          <w:lang w:val="en-GB"/>
        </w:rPr>
        <w:t xml:space="preserve"> I and </w:t>
      </w:r>
      <w:proofErr w:type="spellStart"/>
      <w:r>
        <w:rPr>
          <w:lang w:val="en-GB"/>
        </w:rPr>
        <w:t>CASNet</w:t>
      </w:r>
      <w:proofErr w:type="spellEnd"/>
      <w:r>
        <w:rPr>
          <w:lang w:val="en-GB"/>
        </w:rPr>
        <w:t xml:space="preserve"> II) in images and videos, making possible the generation of visual saliency maps to guide the design and making the content production more interesting for the end user. These saliency maps are available in a web interface system, visually clean and appellant which produces effective results. </w:t>
      </w:r>
    </w:p>
    <w:p w14:paraId="29016823" w14:textId="77777777" w:rsidR="003E10FE" w:rsidRPr="00AA796B" w:rsidRDefault="003E10FE" w:rsidP="003E10FE">
      <w:pPr>
        <w:rPr>
          <w:highlight w:val="yellow"/>
          <w:lang w:val="en-GB"/>
        </w:rPr>
      </w:pPr>
    </w:p>
    <w:p w14:paraId="3604DC6F" w14:textId="04D4E6C0" w:rsidR="003E10FE" w:rsidRPr="00AA796B" w:rsidRDefault="00AA796B" w:rsidP="003E10FE">
      <w:pPr>
        <w:ind w:left="3600" w:hanging="3600"/>
        <w:rPr>
          <w:lang w:val="en-GB"/>
        </w:rPr>
      </w:pPr>
      <w:r w:rsidRPr="00AA796B">
        <w:rPr>
          <w:b/>
          <w:lang w:val="en-GB"/>
        </w:rPr>
        <w:t>Key-words</w:t>
      </w:r>
      <w:r w:rsidR="003E10FE" w:rsidRPr="00AA796B">
        <w:rPr>
          <w:b/>
          <w:lang w:val="en-GB"/>
        </w:rPr>
        <w:t xml:space="preserve"> (T</w:t>
      </w:r>
      <w:r w:rsidRPr="00AA796B">
        <w:rPr>
          <w:b/>
          <w:lang w:val="en-GB"/>
        </w:rPr>
        <w:t>heme</w:t>
      </w:r>
      <w:r w:rsidR="003E10FE" w:rsidRPr="00AA796B">
        <w:rPr>
          <w:b/>
          <w:lang w:val="en-GB"/>
        </w:rPr>
        <w:t>):</w:t>
      </w:r>
      <w:r w:rsidR="003E10FE" w:rsidRPr="00AA796B">
        <w:rPr>
          <w:lang w:val="en-GB"/>
        </w:rPr>
        <w:tab/>
      </w:r>
      <w:r w:rsidRPr="00AA796B">
        <w:rPr>
          <w:lang w:val="en-GB"/>
        </w:rPr>
        <w:t>Machine Learning</w:t>
      </w:r>
      <w:r w:rsidR="003E10FE" w:rsidRPr="00AA796B">
        <w:rPr>
          <w:lang w:val="en-GB"/>
        </w:rPr>
        <w:t xml:space="preserve">, </w:t>
      </w:r>
      <w:r w:rsidRPr="00AA796B">
        <w:rPr>
          <w:lang w:val="en-GB"/>
        </w:rPr>
        <w:t>De</w:t>
      </w:r>
      <w:r>
        <w:rPr>
          <w:lang w:val="en-GB"/>
        </w:rPr>
        <w:t>ep Learning</w:t>
      </w:r>
      <w:r w:rsidR="003E10FE" w:rsidRPr="00AA796B">
        <w:rPr>
          <w:lang w:val="en-GB"/>
        </w:rPr>
        <w:t>, Digital</w:t>
      </w:r>
      <w:r w:rsidRPr="00AA796B">
        <w:rPr>
          <w:lang w:val="en-GB"/>
        </w:rPr>
        <w:t xml:space="preserve"> Marketing</w:t>
      </w:r>
      <w:r w:rsidR="003E10FE" w:rsidRPr="00AA796B">
        <w:rPr>
          <w:lang w:val="en-GB"/>
        </w:rPr>
        <w:t xml:space="preserve">, </w:t>
      </w:r>
      <w:r>
        <w:rPr>
          <w:lang w:val="en-GB"/>
        </w:rPr>
        <w:t>Attention Models</w:t>
      </w:r>
      <w:r w:rsidR="003E10FE" w:rsidRPr="00AA796B">
        <w:rPr>
          <w:lang w:val="en-GB"/>
        </w:rPr>
        <w:t>, Virtual</w:t>
      </w:r>
      <w:r>
        <w:rPr>
          <w:lang w:val="en-GB"/>
        </w:rPr>
        <w:t xml:space="preserve"> Reality</w:t>
      </w:r>
    </w:p>
    <w:p w14:paraId="7389605E" w14:textId="77777777" w:rsidR="003E10FE" w:rsidRPr="00AA796B" w:rsidRDefault="003E10FE" w:rsidP="003E10FE">
      <w:pPr>
        <w:ind w:left="3600" w:hanging="3600"/>
        <w:rPr>
          <w:b/>
          <w:lang w:val="en-GB"/>
        </w:rPr>
      </w:pPr>
    </w:p>
    <w:p w14:paraId="7842F260" w14:textId="0034B199" w:rsidR="003E10FE" w:rsidRPr="00AA796B" w:rsidRDefault="00AA796B" w:rsidP="003E10FE">
      <w:pPr>
        <w:ind w:left="3600" w:hanging="3600"/>
        <w:rPr>
          <w:lang w:val="en-GB"/>
        </w:rPr>
      </w:pPr>
      <w:r w:rsidRPr="00AA796B">
        <w:rPr>
          <w:b/>
          <w:lang w:val="en-GB"/>
        </w:rPr>
        <w:t>Key-words</w:t>
      </w:r>
      <w:r w:rsidR="003E10FE" w:rsidRPr="00AA796B">
        <w:rPr>
          <w:b/>
          <w:lang w:val="en-GB"/>
        </w:rPr>
        <w:t xml:space="preserve"> (Tec</w:t>
      </w:r>
      <w:r>
        <w:rPr>
          <w:b/>
          <w:lang w:val="en-GB"/>
        </w:rPr>
        <w:t>hnologies</w:t>
      </w:r>
      <w:r w:rsidR="003E10FE" w:rsidRPr="00AA796B">
        <w:rPr>
          <w:b/>
          <w:lang w:val="en-GB"/>
        </w:rPr>
        <w:t xml:space="preserve">): </w:t>
      </w:r>
      <w:r w:rsidR="003E10FE" w:rsidRPr="00AA796B">
        <w:rPr>
          <w:lang w:val="en-GB"/>
        </w:rPr>
        <w:tab/>
        <w:t>Python, React, Django</w:t>
      </w:r>
    </w:p>
    <w:p w14:paraId="1BE40754" w14:textId="77777777" w:rsidR="00325B95" w:rsidRPr="00AA796B" w:rsidRDefault="00325B95" w:rsidP="006019C0">
      <w:pPr>
        <w:rPr>
          <w:highlight w:val="yellow"/>
          <w:lang w:val="en-GB"/>
        </w:rPr>
        <w:sectPr w:rsidR="00325B95" w:rsidRPr="00AA796B">
          <w:headerReference w:type="even" r:id="rId25"/>
          <w:headerReference w:type="default" r:id="rId26"/>
          <w:footerReference w:type="even" r:id="rId27"/>
          <w:footerReference w:type="default" r:id="rId28"/>
          <w:headerReference w:type="first" r:id="rId29"/>
          <w:footerReference w:type="first" r:id="rId30"/>
          <w:type w:val="oddPage"/>
          <w:pgSz w:w="11906" w:h="16838"/>
          <w:pgMar w:top="1440" w:right="1797" w:bottom="1440" w:left="1797" w:header="709" w:footer="709" w:gutter="0"/>
          <w:pgNumType w:fmt="lowerRoman"/>
          <w:cols w:space="720"/>
          <w:docGrid w:linePitch="360"/>
        </w:sectPr>
      </w:pPr>
    </w:p>
    <w:p w14:paraId="15F9D345" w14:textId="4C72E9C2" w:rsidR="00325B95" w:rsidRDefault="00325B95">
      <w:pPr>
        <w:pStyle w:val="indice"/>
      </w:pPr>
      <w:r>
        <w:lastRenderedPageBreak/>
        <w:t>Índice</w:t>
      </w:r>
    </w:p>
    <w:p w14:paraId="6F7E8B9E" w14:textId="77777777" w:rsidR="005116B1" w:rsidRPr="005116B1" w:rsidRDefault="005116B1" w:rsidP="005116B1">
      <w:bookmarkStart w:id="2" w:name="_GoBack"/>
      <w:bookmarkEnd w:id="2"/>
    </w:p>
    <w:p w14:paraId="4024D8D1" w14:textId="2BF5E6F2" w:rsidR="00AC7D3D" w:rsidRDefault="005116B1">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r>
        <w:rPr>
          <w:i w:val="0"/>
          <w:iCs w:val="0"/>
        </w:rPr>
        <w:fldChar w:fldCharType="begin"/>
      </w:r>
      <w:r>
        <w:rPr>
          <w:i w:val="0"/>
          <w:iCs w:val="0"/>
        </w:rPr>
        <w:instrText xml:space="preserve"> TOC \o "1-3" \h \z \u </w:instrText>
      </w:r>
      <w:r>
        <w:rPr>
          <w:i w:val="0"/>
          <w:iCs w:val="0"/>
        </w:rPr>
        <w:fldChar w:fldCharType="separate"/>
      </w:r>
      <w:hyperlink w:anchor="_Toc169448131" w:history="1">
        <w:r w:rsidR="00AC7D3D" w:rsidRPr="0090629B">
          <w:rPr>
            <w:rStyle w:val="Hiperligao"/>
            <w:noProof/>
          </w:rPr>
          <w:t>1</w:t>
        </w:r>
        <w:r w:rsidR="00AC7D3D">
          <w:rPr>
            <w:rFonts w:asciiTheme="minorHAnsi" w:eastAsiaTheme="minorEastAsia" w:hAnsiTheme="minorHAnsi" w:cstheme="minorBidi"/>
            <w:b w:val="0"/>
            <w:bCs w:val="0"/>
            <w:i w:val="0"/>
            <w:iCs w:val="0"/>
            <w:noProof/>
            <w:szCs w:val="22"/>
            <w:lang w:val="en-GB" w:eastAsia="en-GB"/>
          </w:rPr>
          <w:tab/>
        </w:r>
        <w:r w:rsidR="00AC7D3D" w:rsidRPr="0090629B">
          <w:rPr>
            <w:rStyle w:val="Hiperligao"/>
            <w:noProof/>
          </w:rPr>
          <w:t>Introdução</w:t>
        </w:r>
        <w:r w:rsidR="00AC7D3D">
          <w:rPr>
            <w:noProof/>
            <w:webHidden/>
          </w:rPr>
          <w:tab/>
        </w:r>
        <w:r w:rsidR="00AC7D3D">
          <w:rPr>
            <w:noProof/>
            <w:webHidden/>
          </w:rPr>
          <w:fldChar w:fldCharType="begin"/>
        </w:r>
        <w:r w:rsidR="00AC7D3D">
          <w:rPr>
            <w:noProof/>
            <w:webHidden/>
          </w:rPr>
          <w:instrText xml:space="preserve"> PAGEREF _Toc169448131 \h </w:instrText>
        </w:r>
        <w:r w:rsidR="00AC7D3D">
          <w:rPr>
            <w:noProof/>
            <w:webHidden/>
          </w:rPr>
        </w:r>
        <w:r w:rsidR="00AC7D3D">
          <w:rPr>
            <w:noProof/>
            <w:webHidden/>
          </w:rPr>
          <w:fldChar w:fldCharType="separate"/>
        </w:r>
        <w:r w:rsidR="00AC7D3D">
          <w:rPr>
            <w:noProof/>
            <w:webHidden/>
          </w:rPr>
          <w:t>1</w:t>
        </w:r>
        <w:r w:rsidR="00AC7D3D">
          <w:rPr>
            <w:noProof/>
            <w:webHidden/>
          </w:rPr>
          <w:fldChar w:fldCharType="end"/>
        </w:r>
      </w:hyperlink>
    </w:p>
    <w:p w14:paraId="609EA14A" w14:textId="4AE1566E"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32" w:history="1">
        <w:r w:rsidRPr="0090629B">
          <w:rPr>
            <w:rStyle w:val="Hiperligao"/>
            <w:noProof/>
          </w:rPr>
          <w:t>1.1</w:t>
        </w:r>
        <w:r>
          <w:rPr>
            <w:rFonts w:asciiTheme="minorHAnsi" w:eastAsiaTheme="minorEastAsia" w:hAnsiTheme="minorHAnsi" w:cstheme="minorBidi"/>
            <w:b w:val="0"/>
            <w:bCs w:val="0"/>
            <w:noProof/>
            <w:lang w:val="en-GB" w:eastAsia="en-GB"/>
          </w:rPr>
          <w:tab/>
        </w:r>
        <w:r w:rsidRPr="0090629B">
          <w:rPr>
            <w:rStyle w:val="Hiperligao"/>
            <w:noProof/>
          </w:rPr>
          <w:t>Enquadramento/Contexto</w:t>
        </w:r>
        <w:r>
          <w:rPr>
            <w:noProof/>
            <w:webHidden/>
          </w:rPr>
          <w:tab/>
        </w:r>
        <w:r>
          <w:rPr>
            <w:noProof/>
            <w:webHidden/>
          </w:rPr>
          <w:fldChar w:fldCharType="begin"/>
        </w:r>
        <w:r>
          <w:rPr>
            <w:noProof/>
            <w:webHidden/>
          </w:rPr>
          <w:instrText xml:space="preserve"> PAGEREF _Toc169448132 \h </w:instrText>
        </w:r>
        <w:r>
          <w:rPr>
            <w:noProof/>
            <w:webHidden/>
          </w:rPr>
        </w:r>
        <w:r>
          <w:rPr>
            <w:noProof/>
            <w:webHidden/>
          </w:rPr>
          <w:fldChar w:fldCharType="separate"/>
        </w:r>
        <w:r>
          <w:rPr>
            <w:noProof/>
            <w:webHidden/>
          </w:rPr>
          <w:t>1</w:t>
        </w:r>
        <w:r>
          <w:rPr>
            <w:noProof/>
            <w:webHidden/>
          </w:rPr>
          <w:fldChar w:fldCharType="end"/>
        </w:r>
      </w:hyperlink>
    </w:p>
    <w:p w14:paraId="409E8C25" w14:textId="6A9D0361"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33" w:history="1">
        <w:r w:rsidRPr="0090629B">
          <w:rPr>
            <w:rStyle w:val="Hiperligao"/>
            <w:noProof/>
          </w:rPr>
          <w:t>1.2</w:t>
        </w:r>
        <w:r>
          <w:rPr>
            <w:rFonts w:asciiTheme="minorHAnsi" w:eastAsiaTheme="minorEastAsia" w:hAnsiTheme="minorHAnsi" w:cstheme="minorBidi"/>
            <w:b w:val="0"/>
            <w:bCs w:val="0"/>
            <w:noProof/>
            <w:lang w:val="en-GB" w:eastAsia="en-GB"/>
          </w:rPr>
          <w:tab/>
        </w:r>
        <w:r w:rsidRPr="0090629B">
          <w:rPr>
            <w:rStyle w:val="Hiperligao"/>
            <w:noProof/>
          </w:rPr>
          <w:t>Descrição do Problema</w:t>
        </w:r>
        <w:r>
          <w:rPr>
            <w:noProof/>
            <w:webHidden/>
          </w:rPr>
          <w:tab/>
        </w:r>
        <w:r>
          <w:rPr>
            <w:noProof/>
            <w:webHidden/>
          </w:rPr>
          <w:fldChar w:fldCharType="begin"/>
        </w:r>
        <w:r>
          <w:rPr>
            <w:noProof/>
            <w:webHidden/>
          </w:rPr>
          <w:instrText xml:space="preserve"> PAGEREF _Toc169448133 \h </w:instrText>
        </w:r>
        <w:r>
          <w:rPr>
            <w:noProof/>
            <w:webHidden/>
          </w:rPr>
        </w:r>
        <w:r>
          <w:rPr>
            <w:noProof/>
            <w:webHidden/>
          </w:rPr>
          <w:fldChar w:fldCharType="separate"/>
        </w:r>
        <w:r>
          <w:rPr>
            <w:noProof/>
            <w:webHidden/>
          </w:rPr>
          <w:t>2</w:t>
        </w:r>
        <w:r>
          <w:rPr>
            <w:noProof/>
            <w:webHidden/>
          </w:rPr>
          <w:fldChar w:fldCharType="end"/>
        </w:r>
      </w:hyperlink>
    </w:p>
    <w:p w14:paraId="1D732F60" w14:textId="6867DCE3"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34" w:history="1">
        <w:r w:rsidRPr="0090629B">
          <w:rPr>
            <w:rStyle w:val="Hiperligao"/>
            <w:noProof/>
          </w:rPr>
          <w:t>1.2.1</w:t>
        </w:r>
        <w:r>
          <w:rPr>
            <w:rFonts w:asciiTheme="minorHAnsi" w:eastAsiaTheme="minorEastAsia" w:hAnsiTheme="minorHAnsi" w:cstheme="minorBidi"/>
            <w:noProof/>
            <w:sz w:val="22"/>
            <w:szCs w:val="22"/>
            <w:lang w:val="en-GB" w:eastAsia="en-GB"/>
          </w:rPr>
          <w:tab/>
        </w:r>
        <w:r w:rsidRPr="0090629B">
          <w:rPr>
            <w:rStyle w:val="Hiperligao"/>
            <w:noProof/>
          </w:rPr>
          <w:t>Objetivos</w:t>
        </w:r>
        <w:r>
          <w:rPr>
            <w:noProof/>
            <w:webHidden/>
          </w:rPr>
          <w:tab/>
        </w:r>
        <w:r>
          <w:rPr>
            <w:noProof/>
            <w:webHidden/>
          </w:rPr>
          <w:fldChar w:fldCharType="begin"/>
        </w:r>
        <w:r>
          <w:rPr>
            <w:noProof/>
            <w:webHidden/>
          </w:rPr>
          <w:instrText xml:space="preserve"> PAGEREF _Toc169448134 \h </w:instrText>
        </w:r>
        <w:r>
          <w:rPr>
            <w:noProof/>
            <w:webHidden/>
          </w:rPr>
        </w:r>
        <w:r>
          <w:rPr>
            <w:noProof/>
            <w:webHidden/>
          </w:rPr>
          <w:fldChar w:fldCharType="separate"/>
        </w:r>
        <w:r>
          <w:rPr>
            <w:noProof/>
            <w:webHidden/>
          </w:rPr>
          <w:t>2</w:t>
        </w:r>
        <w:r>
          <w:rPr>
            <w:noProof/>
            <w:webHidden/>
          </w:rPr>
          <w:fldChar w:fldCharType="end"/>
        </w:r>
      </w:hyperlink>
    </w:p>
    <w:p w14:paraId="66ED37BC" w14:textId="087740D3"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35" w:history="1">
        <w:r w:rsidRPr="0090629B">
          <w:rPr>
            <w:rStyle w:val="Hiperligao"/>
            <w:noProof/>
          </w:rPr>
          <w:t>1.2.2</w:t>
        </w:r>
        <w:r>
          <w:rPr>
            <w:rFonts w:asciiTheme="minorHAnsi" w:eastAsiaTheme="minorEastAsia" w:hAnsiTheme="minorHAnsi" w:cstheme="minorBidi"/>
            <w:noProof/>
            <w:sz w:val="22"/>
            <w:szCs w:val="22"/>
            <w:lang w:val="en-GB" w:eastAsia="en-GB"/>
          </w:rPr>
          <w:tab/>
        </w:r>
        <w:r w:rsidRPr="0090629B">
          <w:rPr>
            <w:rStyle w:val="Hiperligao"/>
            <w:noProof/>
          </w:rPr>
          <w:t>Metodologia</w:t>
        </w:r>
        <w:r>
          <w:rPr>
            <w:noProof/>
            <w:webHidden/>
          </w:rPr>
          <w:tab/>
        </w:r>
        <w:r>
          <w:rPr>
            <w:noProof/>
            <w:webHidden/>
          </w:rPr>
          <w:fldChar w:fldCharType="begin"/>
        </w:r>
        <w:r>
          <w:rPr>
            <w:noProof/>
            <w:webHidden/>
          </w:rPr>
          <w:instrText xml:space="preserve"> PAGEREF _Toc169448135 \h </w:instrText>
        </w:r>
        <w:r>
          <w:rPr>
            <w:noProof/>
            <w:webHidden/>
          </w:rPr>
        </w:r>
        <w:r>
          <w:rPr>
            <w:noProof/>
            <w:webHidden/>
          </w:rPr>
          <w:fldChar w:fldCharType="separate"/>
        </w:r>
        <w:r>
          <w:rPr>
            <w:noProof/>
            <w:webHidden/>
          </w:rPr>
          <w:t>3</w:t>
        </w:r>
        <w:r>
          <w:rPr>
            <w:noProof/>
            <w:webHidden/>
          </w:rPr>
          <w:fldChar w:fldCharType="end"/>
        </w:r>
      </w:hyperlink>
    </w:p>
    <w:p w14:paraId="35801A8A" w14:textId="7F784C24"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36" w:history="1">
        <w:r w:rsidRPr="0090629B">
          <w:rPr>
            <w:rStyle w:val="Hiperligao"/>
            <w:noProof/>
          </w:rPr>
          <w:t>1.2.3</w:t>
        </w:r>
        <w:r>
          <w:rPr>
            <w:rFonts w:asciiTheme="minorHAnsi" w:eastAsiaTheme="minorEastAsia" w:hAnsiTheme="minorHAnsi" w:cstheme="minorBidi"/>
            <w:noProof/>
            <w:sz w:val="22"/>
            <w:szCs w:val="22"/>
            <w:lang w:val="en-GB" w:eastAsia="en-GB"/>
          </w:rPr>
          <w:tab/>
        </w:r>
        <w:r w:rsidRPr="0090629B">
          <w:rPr>
            <w:rStyle w:val="Hiperligao"/>
            <w:noProof/>
          </w:rPr>
          <w:t>Contributos</w:t>
        </w:r>
        <w:r>
          <w:rPr>
            <w:noProof/>
            <w:webHidden/>
          </w:rPr>
          <w:tab/>
        </w:r>
        <w:r>
          <w:rPr>
            <w:noProof/>
            <w:webHidden/>
          </w:rPr>
          <w:fldChar w:fldCharType="begin"/>
        </w:r>
        <w:r>
          <w:rPr>
            <w:noProof/>
            <w:webHidden/>
          </w:rPr>
          <w:instrText xml:space="preserve"> PAGEREF _Toc169448136 \h </w:instrText>
        </w:r>
        <w:r>
          <w:rPr>
            <w:noProof/>
            <w:webHidden/>
          </w:rPr>
        </w:r>
        <w:r>
          <w:rPr>
            <w:noProof/>
            <w:webHidden/>
          </w:rPr>
          <w:fldChar w:fldCharType="separate"/>
        </w:r>
        <w:r>
          <w:rPr>
            <w:noProof/>
            <w:webHidden/>
          </w:rPr>
          <w:t>3</w:t>
        </w:r>
        <w:r>
          <w:rPr>
            <w:noProof/>
            <w:webHidden/>
          </w:rPr>
          <w:fldChar w:fldCharType="end"/>
        </w:r>
      </w:hyperlink>
    </w:p>
    <w:p w14:paraId="0E86E18C" w14:textId="057A957C"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37" w:history="1">
        <w:r w:rsidRPr="0090629B">
          <w:rPr>
            <w:rStyle w:val="Hiperligao"/>
            <w:noProof/>
          </w:rPr>
          <w:t>1.2.4</w:t>
        </w:r>
        <w:r>
          <w:rPr>
            <w:rFonts w:asciiTheme="minorHAnsi" w:eastAsiaTheme="minorEastAsia" w:hAnsiTheme="minorHAnsi" w:cstheme="minorBidi"/>
            <w:noProof/>
            <w:sz w:val="22"/>
            <w:szCs w:val="22"/>
            <w:lang w:val="en-GB" w:eastAsia="en-GB"/>
          </w:rPr>
          <w:tab/>
        </w:r>
        <w:r w:rsidRPr="0090629B">
          <w:rPr>
            <w:rStyle w:val="Hiperligao"/>
            <w:noProof/>
          </w:rPr>
          <w:t>Planeamento do trabalho</w:t>
        </w:r>
        <w:r>
          <w:rPr>
            <w:noProof/>
            <w:webHidden/>
          </w:rPr>
          <w:tab/>
        </w:r>
        <w:r>
          <w:rPr>
            <w:noProof/>
            <w:webHidden/>
          </w:rPr>
          <w:fldChar w:fldCharType="begin"/>
        </w:r>
        <w:r>
          <w:rPr>
            <w:noProof/>
            <w:webHidden/>
          </w:rPr>
          <w:instrText xml:space="preserve"> PAGEREF _Toc169448137 \h </w:instrText>
        </w:r>
        <w:r>
          <w:rPr>
            <w:noProof/>
            <w:webHidden/>
          </w:rPr>
        </w:r>
        <w:r>
          <w:rPr>
            <w:noProof/>
            <w:webHidden/>
          </w:rPr>
          <w:fldChar w:fldCharType="separate"/>
        </w:r>
        <w:r>
          <w:rPr>
            <w:noProof/>
            <w:webHidden/>
          </w:rPr>
          <w:t>4</w:t>
        </w:r>
        <w:r>
          <w:rPr>
            <w:noProof/>
            <w:webHidden/>
          </w:rPr>
          <w:fldChar w:fldCharType="end"/>
        </w:r>
      </w:hyperlink>
    </w:p>
    <w:p w14:paraId="67878149" w14:textId="37A887FA"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38" w:history="1">
        <w:r w:rsidRPr="0090629B">
          <w:rPr>
            <w:rStyle w:val="Hiperligao"/>
            <w:noProof/>
          </w:rPr>
          <w:t>1.3</w:t>
        </w:r>
        <w:r>
          <w:rPr>
            <w:rFonts w:asciiTheme="minorHAnsi" w:eastAsiaTheme="minorEastAsia" w:hAnsiTheme="minorHAnsi" w:cstheme="minorBidi"/>
            <w:b w:val="0"/>
            <w:bCs w:val="0"/>
            <w:noProof/>
            <w:lang w:val="en-GB" w:eastAsia="en-GB"/>
          </w:rPr>
          <w:tab/>
        </w:r>
        <w:r w:rsidRPr="0090629B">
          <w:rPr>
            <w:rStyle w:val="Hiperligao"/>
            <w:noProof/>
          </w:rPr>
          <w:t>Estrutura do relatório</w:t>
        </w:r>
        <w:r>
          <w:rPr>
            <w:noProof/>
            <w:webHidden/>
          </w:rPr>
          <w:tab/>
        </w:r>
        <w:r>
          <w:rPr>
            <w:noProof/>
            <w:webHidden/>
          </w:rPr>
          <w:fldChar w:fldCharType="begin"/>
        </w:r>
        <w:r>
          <w:rPr>
            <w:noProof/>
            <w:webHidden/>
          </w:rPr>
          <w:instrText xml:space="preserve"> PAGEREF _Toc169448138 \h </w:instrText>
        </w:r>
        <w:r>
          <w:rPr>
            <w:noProof/>
            <w:webHidden/>
          </w:rPr>
        </w:r>
        <w:r>
          <w:rPr>
            <w:noProof/>
            <w:webHidden/>
          </w:rPr>
          <w:fldChar w:fldCharType="separate"/>
        </w:r>
        <w:r>
          <w:rPr>
            <w:noProof/>
            <w:webHidden/>
          </w:rPr>
          <w:t>4</w:t>
        </w:r>
        <w:r>
          <w:rPr>
            <w:noProof/>
            <w:webHidden/>
          </w:rPr>
          <w:fldChar w:fldCharType="end"/>
        </w:r>
      </w:hyperlink>
    </w:p>
    <w:p w14:paraId="5477CE05" w14:textId="19A7F095" w:rsidR="00AC7D3D" w:rsidRDefault="00AC7D3D">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448139" w:history="1">
        <w:r w:rsidRPr="0090629B">
          <w:rPr>
            <w:rStyle w:val="Hiperligao"/>
            <w:noProof/>
          </w:rPr>
          <w:t>2</w:t>
        </w:r>
        <w:r>
          <w:rPr>
            <w:rFonts w:asciiTheme="minorHAnsi" w:eastAsiaTheme="minorEastAsia" w:hAnsiTheme="minorHAnsi" w:cstheme="minorBidi"/>
            <w:b w:val="0"/>
            <w:bCs w:val="0"/>
            <w:i w:val="0"/>
            <w:iCs w:val="0"/>
            <w:noProof/>
            <w:szCs w:val="22"/>
            <w:lang w:val="en-GB" w:eastAsia="en-GB"/>
          </w:rPr>
          <w:tab/>
        </w:r>
        <w:r w:rsidRPr="0090629B">
          <w:rPr>
            <w:rStyle w:val="Hiperligao"/>
            <w:noProof/>
          </w:rPr>
          <w:t>Estado da arte</w:t>
        </w:r>
        <w:r>
          <w:rPr>
            <w:noProof/>
            <w:webHidden/>
          </w:rPr>
          <w:tab/>
        </w:r>
        <w:r>
          <w:rPr>
            <w:noProof/>
            <w:webHidden/>
          </w:rPr>
          <w:fldChar w:fldCharType="begin"/>
        </w:r>
        <w:r>
          <w:rPr>
            <w:noProof/>
            <w:webHidden/>
          </w:rPr>
          <w:instrText xml:space="preserve"> PAGEREF _Toc169448139 \h </w:instrText>
        </w:r>
        <w:r>
          <w:rPr>
            <w:noProof/>
            <w:webHidden/>
          </w:rPr>
        </w:r>
        <w:r>
          <w:rPr>
            <w:noProof/>
            <w:webHidden/>
          </w:rPr>
          <w:fldChar w:fldCharType="separate"/>
        </w:r>
        <w:r>
          <w:rPr>
            <w:noProof/>
            <w:webHidden/>
          </w:rPr>
          <w:t>6</w:t>
        </w:r>
        <w:r>
          <w:rPr>
            <w:noProof/>
            <w:webHidden/>
          </w:rPr>
          <w:fldChar w:fldCharType="end"/>
        </w:r>
      </w:hyperlink>
    </w:p>
    <w:p w14:paraId="1327835D" w14:textId="64CBA907"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0" w:history="1">
        <w:r w:rsidRPr="0090629B">
          <w:rPr>
            <w:rStyle w:val="Hiperligao"/>
            <w:noProof/>
          </w:rPr>
          <w:t>2.1</w:t>
        </w:r>
        <w:r>
          <w:rPr>
            <w:rFonts w:asciiTheme="minorHAnsi" w:eastAsiaTheme="minorEastAsia" w:hAnsiTheme="minorHAnsi" w:cstheme="minorBidi"/>
            <w:b w:val="0"/>
            <w:bCs w:val="0"/>
            <w:noProof/>
            <w:lang w:val="en-GB" w:eastAsia="en-GB"/>
          </w:rPr>
          <w:tab/>
        </w:r>
        <w:r w:rsidRPr="0090629B">
          <w:rPr>
            <w:rStyle w:val="Hiperligao"/>
            <w:noProof/>
          </w:rPr>
          <w:t>Marketing Digital</w:t>
        </w:r>
        <w:r>
          <w:rPr>
            <w:noProof/>
            <w:webHidden/>
          </w:rPr>
          <w:tab/>
        </w:r>
        <w:r>
          <w:rPr>
            <w:noProof/>
            <w:webHidden/>
          </w:rPr>
          <w:fldChar w:fldCharType="begin"/>
        </w:r>
        <w:r>
          <w:rPr>
            <w:noProof/>
            <w:webHidden/>
          </w:rPr>
          <w:instrText xml:space="preserve"> PAGEREF _Toc169448140 \h </w:instrText>
        </w:r>
        <w:r>
          <w:rPr>
            <w:noProof/>
            <w:webHidden/>
          </w:rPr>
        </w:r>
        <w:r>
          <w:rPr>
            <w:noProof/>
            <w:webHidden/>
          </w:rPr>
          <w:fldChar w:fldCharType="separate"/>
        </w:r>
        <w:r>
          <w:rPr>
            <w:noProof/>
            <w:webHidden/>
          </w:rPr>
          <w:t>6</w:t>
        </w:r>
        <w:r>
          <w:rPr>
            <w:noProof/>
            <w:webHidden/>
          </w:rPr>
          <w:fldChar w:fldCharType="end"/>
        </w:r>
      </w:hyperlink>
    </w:p>
    <w:p w14:paraId="6DE74FB0" w14:textId="2E93DC34"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1" w:history="1">
        <w:r w:rsidRPr="0090629B">
          <w:rPr>
            <w:rStyle w:val="Hiperligao"/>
            <w:noProof/>
          </w:rPr>
          <w:t>2.2</w:t>
        </w:r>
        <w:r>
          <w:rPr>
            <w:rFonts w:asciiTheme="minorHAnsi" w:eastAsiaTheme="minorEastAsia" w:hAnsiTheme="minorHAnsi" w:cstheme="minorBidi"/>
            <w:b w:val="0"/>
            <w:bCs w:val="0"/>
            <w:noProof/>
            <w:lang w:val="en-GB" w:eastAsia="en-GB"/>
          </w:rPr>
          <w:tab/>
        </w:r>
        <w:r w:rsidRPr="0090629B">
          <w:rPr>
            <w:rStyle w:val="Hiperligao"/>
            <w:noProof/>
          </w:rPr>
          <w:t>Machine Learning</w:t>
        </w:r>
        <w:r>
          <w:rPr>
            <w:noProof/>
            <w:webHidden/>
          </w:rPr>
          <w:tab/>
        </w:r>
        <w:r>
          <w:rPr>
            <w:noProof/>
            <w:webHidden/>
          </w:rPr>
          <w:fldChar w:fldCharType="begin"/>
        </w:r>
        <w:r>
          <w:rPr>
            <w:noProof/>
            <w:webHidden/>
          </w:rPr>
          <w:instrText xml:space="preserve"> PAGEREF _Toc169448141 \h </w:instrText>
        </w:r>
        <w:r>
          <w:rPr>
            <w:noProof/>
            <w:webHidden/>
          </w:rPr>
        </w:r>
        <w:r>
          <w:rPr>
            <w:noProof/>
            <w:webHidden/>
          </w:rPr>
          <w:fldChar w:fldCharType="separate"/>
        </w:r>
        <w:r>
          <w:rPr>
            <w:noProof/>
            <w:webHidden/>
          </w:rPr>
          <w:t>7</w:t>
        </w:r>
        <w:r>
          <w:rPr>
            <w:noProof/>
            <w:webHidden/>
          </w:rPr>
          <w:fldChar w:fldCharType="end"/>
        </w:r>
      </w:hyperlink>
    </w:p>
    <w:p w14:paraId="5DE90906" w14:textId="55902D79"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42" w:history="1">
        <w:r w:rsidRPr="0090629B">
          <w:rPr>
            <w:rStyle w:val="Hiperligao"/>
            <w:noProof/>
          </w:rPr>
          <w:t>2.2.1</w:t>
        </w:r>
        <w:r>
          <w:rPr>
            <w:rFonts w:asciiTheme="minorHAnsi" w:eastAsiaTheme="minorEastAsia" w:hAnsiTheme="minorHAnsi" w:cstheme="minorBidi"/>
            <w:noProof/>
            <w:sz w:val="22"/>
            <w:szCs w:val="22"/>
            <w:lang w:val="en-GB" w:eastAsia="en-GB"/>
          </w:rPr>
          <w:tab/>
        </w:r>
        <w:r w:rsidRPr="0090629B">
          <w:rPr>
            <w:rStyle w:val="Hiperligao"/>
            <w:noProof/>
          </w:rPr>
          <w:t>Aprendizagem Supervisionada</w:t>
        </w:r>
        <w:r>
          <w:rPr>
            <w:noProof/>
            <w:webHidden/>
          </w:rPr>
          <w:tab/>
        </w:r>
        <w:r>
          <w:rPr>
            <w:noProof/>
            <w:webHidden/>
          </w:rPr>
          <w:fldChar w:fldCharType="begin"/>
        </w:r>
        <w:r>
          <w:rPr>
            <w:noProof/>
            <w:webHidden/>
          </w:rPr>
          <w:instrText xml:space="preserve"> PAGEREF _Toc169448142 \h </w:instrText>
        </w:r>
        <w:r>
          <w:rPr>
            <w:noProof/>
            <w:webHidden/>
          </w:rPr>
        </w:r>
        <w:r>
          <w:rPr>
            <w:noProof/>
            <w:webHidden/>
          </w:rPr>
          <w:fldChar w:fldCharType="separate"/>
        </w:r>
        <w:r>
          <w:rPr>
            <w:noProof/>
            <w:webHidden/>
          </w:rPr>
          <w:t>8</w:t>
        </w:r>
        <w:r>
          <w:rPr>
            <w:noProof/>
            <w:webHidden/>
          </w:rPr>
          <w:fldChar w:fldCharType="end"/>
        </w:r>
      </w:hyperlink>
    </w:p>
    <w:p w14:paraId="500C0F35" w14:textId="2D4D0AED"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43" w:history="1">
        <w:r w:rsidRPr="0090629B">
          <w:rPr>
            <w:rStyle w:val="Hiperligao"/>
            <w:noProof/>
          </w:rPr>
          <w:t>2.2.2</w:t>
        </w:r>
        <w:r>
          <w:rPr>
            <w:rFonts w:asciiTheme="minorHAnsi" w:eastAsiaTheme="minorEastAsia" w:hAnsiTheme="minorHAnsi" w:cstheme="minorBidi"/>
            <w:noProof/>
            <w:sz w:val="22"/>
            <w:szCs w:val="22"/>
            <w:lang w:val="en-GB" w:eastAsia="en-GB"/>
          </w:rPr>
          <w:tab/>
        </w:r>
        <w:r w:rsidRPr="0090629B">
          <w:rPr>
            <w:rStyle w:val="Hiperligao"/>
            <w:noProof/>
          </w:rPr>
          <w:t>Aprendizagem Não Supervisionada</w:t>
        </w:r>
        <w:r>
          <w:rPr>
            <w:noProof/>
            <w:webHidden/>
          </w:rPr>
          <w:tab/>
        </w:r>
        <w:r>
          <w:rPr>
            <w:noProof/>
            <w:webHidden/>
          </w:rPr>
          <w:fldChar w:fldCharType="begin"/>
        </w:r>
        <w:r>
          <w:rPr>
            <w:noProof/>
            <w:webHidden/>
          </w:rPr>
          <w:instrText xml:space="preserve"> PAGEREF _Toc169448143 \h </w:instrText>
        </w:r>
        <w:r>
          <w:rPr>
            <w:noProof/>
            <w:webHidden/>
          </w:rPr>
        </w:r>
        <w:r>
          <w:rPr>
            <w:noProof/>
            <w:webHidden/>
          </w:rPr>
          <w:fldChar w:fldCharType="separate"/>
        </w:r>
        <w:r>
          <w:rPr>
            <w:noProof/>
            <w:webHidden/>
          </w:rPr>
          <w:t>9</w:t>
        </w:r>
        <w:r>
          <w:rPr>
            <w:noProof/>
            <w:webHidden/>
          </w:rPr>
          <w:fldChar w:fldCharType="end"/>
        </w:r>
      </w:hyperlink>
    </w:p>
    <w:p w14:paraId="79B050E6" w14:textId="50A3AC01"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44" w:history="1">
        <w:r w:rsidRPr="0090629B">
          <w:rPr>
            <w:rStyle w:val="Hiperligao"/>
            <w:noProof/>
          </w:rPr>
          <w:t>2.2.3</w:t>
        </w:r>
        <w:r>
          <w:rPr>
            <w:rFonts w:asciiTheme="minorHAnsi" w:eastAsiaTheme="minorEastAsia" w:hAnsiTheme="minorHAnsi" w:cstheme="minorBidi"/>
            <w:noProof/>
            <w:sz w:val="22"/>
            <w:szCs w:val="22"/>
            <w:lang w:val="en-GB" w:eastAsia="en-GB"/>
          </w:rPr>
          <w:tab/>
        </w:r>
        <w:r w:rsidRPr="0090629B">
          <w:rPr>
            <w:rStyle w:val="Hiperligao"/>
            <w:noProof/>
          </w:rPr>
          <w:t>Aprendizagem Por Reforço</w:t>
        </w:r>
        <w:r>
          <w:rPr>
            <w:noProof/>
            <w:webHidden/>
          </w:rPr>
          <w:tab/>
        </w:r>
        <w:r>
          <w:rPr>
            <w:noProof/>
            <w:webHidden/>
          </w:rPr>
          <w:fldChar w:fldCharType="begin"/>
        </w:r>
        <w:r>
          <w:rPr>
            <w:noProof/>
            <w:webHidden/>
          </w:rPr>
          <w:instrText xml:space="preserve"> PAGEREF _Toc169448144 \h </w:instrText>
        </w:r>
        <w:r>
          <w:rPr>
            <w:noProof/>
            <w:webHidden/>
          </w:rPr>
        </w:r>
        <w:r>
          <w:rPr>
            <w:noProof/>
            <w:webHidden/>
          </w:rPr>
          <w:fldChar w:fldCharType="separate"/>
        </w:r>
        <w:r>
          <w:rPr>
            <w:noProof/>
            <w:webHidden/>
          </w:rPr>
          <w:t>9</w:t>
        </w:r>
        <w:r>
          <w:rPr>
            <w:noProof/>
            <w:webHidden/>
          </w:rPr>
          <w:fldChar w:fldCharType="end"/>
        </w:r>
      </w:hyperlink>
    </w:p>
    <w:p w14:paraId="7C1C6FED" w14:textId="6D182480"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5" w:history="1">
        <w:r w:rsidRPr="0090629B">
          <w:rPr>
            <w:rStyle w:val="Hiperligao"/>
            <w:noProof/>
          </w:rPr>
          <w:t>2.3</w:t>
        </w:r>
        <w:r>
          <w:rPr>
            <w:rFonts w:asciiTheme="minorHAnsi" w:eastAsiaTheme="minorEastAsia" w:hAnsiTheme="minorHAnsi" w:cstheme="minorBidi"/>
            <w:b w:val="0"/>
            <w:bCs w:val="0"/>
            <w:noProof/>
            <w:lang w:val="en-GB" w:eastAsia="en-GB"/>
          </w:rPr>
          <w:tab/>
        </w:r>
        <w:r w:rsidRPr="0090629B">
          <w:rPr>
            <w:rStyle w:val="Hiperligao"/>
            <w:noProof/>
          </w:rPr>
          <w:t>Modelos de Atenção</w:t>
        </w:r>
        <w:r>
          <w:rPr>
            <w:noProof/>
            <w:webHidden/>
          </w:rPr>
          <w:tab/>
        </w:r>
        <w:r>
          <w:rPr>
            <w:noProof/>
            <w:webHidden/>
          </w:rPr>
          <w:fldChar w:fldCharType="begin"/>
        </w:r>
        <w:r>
          <w:rPr>
            <w:noProof/>
            <w:webHidden/>
          </w:rPr>
          <w:instrText xml:space="preserve"> PAGEREF _Toc169448145 \h </w:instrText>
        </w:r>
        <w:r>
          <w:rPr>
            <w:noProof/>
            <w:webHidden/>
          </w:rPr>
        </w:r>
        <w:r>
          <w:rPr>
            <w:noProof/>
            <w:webHidden/>
          </w:rPr>
          <w:fldChar w:fldCharType="separate"/>
        </w:r>
        <w:r>
          <w:rPr>
            <w:noProof/>
            <w:webHidden/>
          </w:rPr>
          <w:t>10</w:t>
        </w:r>
        <w:r>
          <w:rPr>
            <w:noProof/>
            <w:webHidden/>
          </w:rPr>
          <w:fldChar w:fldCharType="end"/>
        </w:r>
      </w:hyperlink>
    </w:p>
    <w:p w14:paraId="69FED859" w14:textId="1FDC568F"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6" w:history="1">
        <w:r w:rsidRPr="0090629B">
          <w:rPr>
            <w:rStyle w:val="Hiperligao"/>
            <w:noProof/>
          </w:rPr>
          <w:t>2.4</w:t>
        </w:r>
        <w:r>
          <w:rPr>
            <w:rFonts w:asciiTheme="minorHAnsi" w:eastAsiaTheme="minorEastAsia" w:hAnsiTheme="minorHAnsi" w:cstheme="minorBidi"/>
            <w:b w:val="0"/>
            <w:bCs w:val="0"/>
            <w:noProof/>
            <w:lang w:val="en-GB" w:eastAsia="en-GB"/>
          </w:rPr>
          <w:tab/>
        </w:r>
        <w:r w:rsidRPr="0090629B">
          <w:rPr>
            <w:rStyle w:val="Hiperligao"/>
            <w:noProof/>
          </w:rPr>
          <w:t>Trabalhos relacionados</w:t>
        </w:r>
        <w:r>
          <w:rPr>
            <w:noProof/>
            <w:webHidden/>
          </w:rPr>
          <w:tab/>
        </w:r>
        <w:r>
          <w:rPr>
            <w:noProof/>
            <w:webHidden/>
          </w:rPr>
          <w:fldChar w:fldCharType="begin"/>
        </w:r>
        <w:r>
          <w:rPr>
            <w:noProof/>
            <w:webHidden/>
          </w:rPr>
          <w:instrText xml:space="preserve"> PAGEREF _Toc169448146 \h </w:instrText>
        </w:r>
        <w:r>
          <w:rPr>
            <w:noProof/>
            <w:webHidden/>
          </w:rPr>
        </w:r>
        <w:r>
          <w:rPr>
            <w:noProof/>
            <w:webHidden/>
          </w:rPr>
          <w:fldChar w:fldCharType="separate"/>
        </w:r>
        <w:r>
          <w:rPr>
            <w:noProof/>
            <w:webHidden/>
          </w:rPr>
          <w:t>12</w:t>
        </w:r>
        <w:r>
          <w:rPr>
            <w:noProof/>
            <w:webHidden/>
          </w:rPr>
          <w:fldChar w:fldCharType="end"/>
        </w:r>
      </w:hyperlink>
    </w:p>
    <w:p w14:paraId="70BEB4E8" w14:textId="39B7C5E5"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7" w:history="1">
        <w:r w:rsidRPr="0090629B">
          <w:rPr>
            <w:rStyle w:val="Hiperligao"/>
            <w:noProof/>
          </w:rPr>
          <w:t>2.5</w:t>
        </w:r>
        <w:r>
          <w:rPr>
            <w:rFonts w:asciiTheme="minorHAnsi" w:eastAsiaTheme="minorEastAsia" w:hAnsiTheme="minorHAnsi" w:cstheme="minorBidi"/>
            <w:b w:val="0"/>
            <w:bCs w:val="0"/>
            <w:noProof/>
            <w:lang w:val="en-GB" w:eastAsia="en-GB"/>
          </w:rPr>
          <w:tab/>
        </w:r>
        <w:r w:rsidRPr="0090629B">
          <w:rPr>
            <w:rStyle w:val="Hiperligao"/>
            <w:noProof/>
          </w:rPr>
          <w:t>Tecnologias existentes</w:t>
        </w:r>
        <w:r>
          <w:rPr>
            <w:noProof/>
            <w:webHidden/>
          </w:rPr>
          <w:tab/>
        </w:r>
        <w:r>
          <w:rPr>
            <w:noProof/>
            <w:webHidden/>
          </w:rPr>
          <w:fldChar w:fldCharType="begin"/>
        </w:r>
        <w:r>
          <w:rPr>
            <w:noProof/>
            <w:webHidden/>
          </w:rPr>
          <w:instrText xml:space="preserve"> PAGEREF _Toc169448147 \h </w:instrText>
        </w:r>
        <w:r>
          <w:rPr>
            <w:noProof/>
            <w:webHidden/>
          </w:rPr>
        </w:r>
        <w:r>
          <w:rPr>
            <w:noProof/>
            <w:webHidden/>
          </w:rPr>
          <w:fldChar w:fldCharType="separate"/>
        </w:r>
        <w:r>
          <w:rPr>
            <w:noProof/>
            <w:webHidden/>
          </w:rPr>
          <w:t>14</w:t>
        </w:r>
        <w:r>
          <w:rPr>
            <w:noProof/>
            <w:webHidden/>
          </w:rPr>
          <w:fldChar w:fldCharType="end"/>
        </w:r>
      </w:hyperlink>
    </w:p>
    <w:p w14:paraId="5F2F1BAB" w14:textId="5007DC77"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48" w:history="1">
        <w:r w:rsidRPr="0090629B">
          <w:rPr>
            <w:rStyle w:val="Hiperligao"/>
            <w:noProof/>
          </w:rPr>
          <w:t>2.6</w:t>
        </w:r>
        <w:r>
          <w:rPr>
            <w:rFonts w:asciiTheme="minorHAnsi" w:eastAsiaTheme="minorEastAsia" w:hAnsiTheme="minorHAnsi" w:cstheme="minorBidi"/>
            <w:b w:val="0"/>
            <w:bCs w:val="0"/>
            <w:noProof/>
            <w:lang w:val="en-GB" w:eastAsia="en-GB"/>
          </w:rPr>
          <w:tab/>
        </w:r>
        <w:r w:rsidRPr="0090629B">
          <w:rPr>
            <w:rStyle w:val="Hiperligao"/>
            <w:noProof/>
          </w:rPr>
          <w:t>Sumário</w:t>
        </w:r>
        <w:r>
          <w:rPr>
            <w:noProof/>
            <w:webHidden/>
          </w:rPr>
          <w:tab/>
        </w:r>
        <w:r>
          <w:rPr>
            <w:noProof/>
            <w:webHidden/>
          </w:rPr>
          <w:fldChar w:fldCharType="begin"/>
        </w:r>
        <w:r>
          <w:rPr>
            <w:noProof/>
            <w:webHidden/>
          </w:rPr>
          <w:instrText xml:space="preserve"> PAGEREF _Toc169448148 \h </w:instrText>
        </w:r>
        <w:r>
          <w:rPr>
            <w:noProof/>
            <w:webHidden/>
          </w:rPr>
        </w:r>
        <w:r>
          <w:rPr>
            <w:noProof/>
            <w:webHidden/>
          </w:rPr>
          <w:fldChar w:fldCharType="separate"/>
        </w:r>
        <w:r>
          <w:rPr>
            <w:noProof/>
            <w:webHidden/>
          </w:rPr>
          <w:t>16</w:t>
        </w:r>
        <w:r>
          <w:rPr>
            <w:noProof/>
            <w:webHidden/>
          </w:rPr>
          <w:fldChar w:fldCharType="end"/>
        </w:r>
      </w:hyperlink>
    </w:p>
    <w:p w14:paraId="2D4564D6" w14:textId="378F78E4" w:rsidR="00AC7D3D" w:rsidRDefault="00AC7D3D">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448149" w:history="1">
        <w:r w:rsidRPr="0090629B">
          <w:rPr>
            <w:rStyle w:val="Hiperligao"/>
            <w:noProof/>
          </w:rPr>
          <w:t>3</w:t>
        </w:r>
        <w:r>
          <w:rPr>
            <w:rFonts w:asciiTheme="minorHAnsi" w:eastAsiaTheme="minorEastAsia" w:hAnsiTheme="minorHAnsi" w:cstheme="minorBidi"/>
            <w:b w:val="0"/>
            <w:bCs w:val="0"/>
            <w:i w:val="0"/>
            <w:iCs w:val="0"/>
            <w:noProof/>
            <w:szCs w:val="22"/>
            <w:lang w:val="en-GB" w:eastAsia="en-GB"/>
          </w:rPr>
          <w:tab/>
        </w:r>
        <w:r w:rsidRPr="0090629B">
          <w:rPr>
            <w:rStyle w:val="Hiperligao"/>
            <w:noProof/>
          </w:rPr>
          <w:t>Análise e desenho da solução</w:t>
        </w:r>
        <w:r>
          <w:rPr>
            <w:noProof/>
            <w:webHidden/>
          </w:rPr>
          <w:tab/>
        </w:r>
        <w:r>
          <w:rPr>
            <w:noProof/>
            <w:webHidden/>
          </w:rPr>
          <w:fldChar w:fldCharType="begin"/>
        </w:r>
        <w:r>
          <w:rPr>
            <w:noProof/>
            <w:webHidden/>
          </w:rPr>
          <w:instrText xml:space="preserve"> PAGEREF _Toc169448149 \h </w:instrText>
        </w:r>
        <w:r>
          <w:rPr>
            <w:noProof/>
            <w:webHidden/>
          </w:rPr>
        </w:r>
        <w:r>
          <w:rPr>
            <w:noProof/>
            <w:webHidden/>
          </w:rPr>
          <w:fldChar w:fldCharType="separate"/>
        </w:r>
        <w:r>
          <w:rPr>
            <w:noProof/>
            <w:webHidden/>
          </w:rPr>
          <w:t>19</w:t>
        </w:r>
        <w:r>
          <w:rPr>
            <w:noProof/>
            <w:webHidden/>
          </w:rPr>
          <w:fldChar w:fldCharType="end"/>
        </w:r>
      </w:hyperlink>
    </w:p>
    <w:p w14:paraId="5A3A26EE" w14:textId="2EA0EB85"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50" w:history="1">
        <w:r w:rsidRPr="0090629B">
          <w:rPr>
            <w:rStyle w:val="Hiperligao"/>
            <w:noProof/>
          </w:rPr>
          <w:t>3.1</w:t>
        </w:r>
        <w:r>
          <w:rPr>
            <w:rFonts w:asciiTheme="minorHAnsi" w:eastAsiaTheme="minorEastAsia" w:hAnsiTheme="minorHAnsi" w:cstheme="minorBidi"/>
            <w:b w:val="0"/>
            <w:bCs w:val="0"/>
            <w:noProof/>
            <w:lang w:val="en-GB" w:eastAsia="en-GB"/>
          </w:rPr>
          <w:tab/>
        </w:r>
        <w:r w:rsidRPr="0090629B">
          <w:rPr>
            <w:rStyle w:val="Hiperligao"/>
            <w:noProof/>
          </w:rPr>
          <w:t>Domínio do problema</w:t>
        </w:r>
        <w:r>
          <w:rPr>
            <w:noProof/>
            <w:webHidden/>
          </w:rPr>
          <w:tab/>
        </w:r>
        <w:r>
          <w:rPr>
            <w:noProof/>
            <w:webHidden/>
          </w:rPr>
          <w:fldChar w:fldCharType="begin"/>
        </w:r>
        <w:r>
          <w:rPr>
            <w:noProof/>
            <w:webHidden/>
          </w:rPr>
          <w:instrText xml:space="preserve"> PAGEREF _Toc169448150 \h </w:instrText>
        </w:r>
        <w:r>
          <w:rPr>
            <w:noProof/>
            <w:webHidden/>
          </w:rPr>
        </w:r>
        <w:r>
          <w:rPr>
            <w:noProof/>
            <w:webHidden/>
          </w:rPr>
          <w:fldChar w:fldCharType="separate"/>
        </w:r>
        <w:r>
          <w:rPr>
            <w:noProof/>
            <w:webHidden/>
          </w:rPr>
          <w:t>19</w:t>
        </w:r>
        <w:r>
          <w:rPr>
            <w:noProof/>
            <w:webHidden/>
          </w:rPr>
          <w:fldChar w:fldCharType="end"/>
        </w:r>
      </w:hyperlink>
    </w:p>
    <w:p w14:paraId="03F4535A" w14:textId="681B0C1A"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51" w:history="1">
        <w:r w:rsidRPr="0090629B">
          <w:rPr>
            <w:rStyle w:val="Hiperligao"/>
            <w:noProof/>
          </w:rPr>
          <w:t>3.2</w:t>
        </w:r>
        <w:r>
          <w:rPr>
            <w:rFonts w:asciiTheme="minorHAnsi" w:eastAsiaTheme="minorEastAsia" w:hAnsiTheme="minorHAnsi" w:cstheme="minorBidi"/>
            <w:b w:val="0"/>
            <w:bCs w:val="0"/>
            <w:noProof/>
            <w:lang w:val="en-GB" w:eastAsia="en-GB"/>
          </w:rPr>
          <w:tab/>
        </w:r>
        <w:r w:rsidRPr="0090629B">
          <w:rPr>
            <w:rStyle w:val="Hiperligao"/>
            <w:noProof/>
          </w:rPr>
          <w:t>Requisitos funcionais e não funcionais</w:t>
        </w:r>
        <w:r>
          <w:rPr>
            <w:noProof/>
            <w:webHidden/>
          </w:rPr>
          <w:tab/>
        </w:r>
        <w:r>
          <w:rPr>
            <w:noProof/>
            <w:webHidden/>
          </w:rPr>
          <w:fldChar w:fldCharType="begin"/>
        </w:r>
        <w:r>
          <w:rPr>
            <w:noProof/>
            <w:webHidden/>
          </w:rPr>
          <w:instrText xml:space="preserve"> PAGEREF _Toc169448151 \h </w:instrText>
        </w:r>
        <w:r>
          <w:rPr>
            <w:noProof/>
            <w:webHidden/>
          </w:rPr>
        </w:r>
        <w:r>
          <w:rPr>
            <w:noProof/>
            <w:webHidden/>
          </w:rPr>
          <w:fldChar w:fldCharType="separate"/>
        </w:r>
        <w:r>
          <w:rPr>
            <w:noProof/>
            <w:webHidden/>
          </w:rPr>
          <w:t>21</w:t>
        </w:r>
        <w:r>
          <w:rPr>
            <w:noProof/>
            <w:webHidden/>
          </w:rPr>
          <w:fldChar w:fldCharType="end"/>
        </w:r>
      </w:hyperlink>
    </w:p>
    <w:p w14:paraId="4F2E63D5" w14:textId="5461EE3F"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52" w:history="1">
        <w:r w:rsidRPr="0090629B">
          <w:rPr>
            <w:rStyle w:val="Hiperligao"/>
            <w:noProof/>
          </w:rPr>
          <w:t>3.2.1</w:t>
        </w:r>
        <w:r>
          <w:rPr>
            <w:rFonts w:asciiTheme="minorHAnsi" w:eastAsiaTheme="minorEastAsia" w:hAnsiTheme="minorHAnsi" w:cstheme="minorBidi"/>
            <w:noProof/>
            <w:sz w:val="22"/>
            <w:szCs w:val="22"/>
            <w:lang w:val="en-GB" w:eastAsia="en-GB"/>
          </w:rPr>
          <w:tab/>
        </w:r>
        <w:r w:rsidRPr="0090629B">
          <w:rPr>
            <w:rStyle w:val="Hiperligao"/>
            <w:noProof/>
          </w:rPr>
          <w:t>Requisitos Funcionais</w:t>
        </w:r>
        <w:r>
          <w:rPr>
            <w:noProof/>
            <w:webHidden/>
          </w:rPr>
          <w:tab/>
        </w:r>
        <w:r>
          <w:rPr>
            <w:noProof/>
            <w:webHidden/>
          </w:rPr>
          <w:fldChar w:fldCharType="begin"/>
        </w:r>
        <w:r>
          <w:rPr>
            <w:noProof/>
            <w:webHidden/>
          </w:rPr>
          <w:instrText xml:space="preserve"> PAGEREF _Toc169448152 \h </w:instrText>
        </w:r>
        <w:r>
          <w:rPr>
            <w:noProof/>
            <w:webHidden/>
          </w:rPr>
        </w:r>
        <w:r>
          <w:rPr>
            <w:noProof/>
            <w:webHidden/>
          </w:rPr>
          <w:fldChar w:fldCharType="separate"/>
        </w:r>
        <w:r>
          <w:rPr>
            <w:noProof/>
            <w:webHidden/>
          </w:rPr>
          <w:t>21</w:t>
        </w:r>
        <w:r>
          <w:rPr>
            <w:noProof/>
            <w:webHidden/>
          </w:rPr>
          <w:fldChar w:fldCharType="end"/>
        </w:r>
      </w:hyperlink>
    </w:p>
    <w:p w14:paraId="41B8CECD" w14:textId="499C1E94"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53" w:history="1">
        <w:r w:rsidRPr="0090629B">
          <w:rPr>
            <w:rStyle w:val="Hiperligao"/>
            <w:noProof/>
          </w:rPr>
          <w:t>3.2.2</w:t>
        </w:r>
        <w:r>
          <w:rPr>
            <w:rFonts w:asciiTheme="minorHAnsi" w:eastAsiaTheme="minorEastAsia" w:hAnsiTheme="minorHAnsi" w:cstheme="minorBidi"/>
            <w:noProof/>
            <w:sz w:val="22"/>
            <w:szCs w:val="22"/>
            <w:lang w:val="en-GB" w:eastAsia="en-GB"/>
          </w:rPr>
          <w:tab/>
        </w:r>
        <w:r w:rsidRPr="0090629B">
          <w:rPr>
            <w:rStyle w:val="Hiperligao"/>
            <w:noProof/>
          </w:rPr>
          <w:t>Requisitos Não Funcionais</w:t>
        </w:r>
        <w:r>
          <w:rPr>
            <w:noProof/>
            <w:webHidden/>
          </w:rPr>
          <w:tab/>
        </w:r>
        <w:r>
          <w:rPr>
            <w:noProof/>
            <w:webHidden/>
          </w:rPr>
          <w:fldChar w:fldCharType="begin"/>
        </w:r>
        <w:r>
          <w:rPr>
            <w:noProof/>
            <w:webHidden/>
          </w:rPr>
          <w:instrText xml:space="preserve"> PAGEREF _Toc169448153 \h </w:instrText>
        </w:r>
        <w:r>
          <w:rPr>
            <w:noProof/>
            <w:webHidden/>
          </w:rPr>
        </w:r>
        <w:r>
          <w:rPr>
            <w:noProof/>
            <w:webHidden/>
          </w:rPr>
          <w:fldChar w:fldCharType="separate"/>
        </w:r>
        <w:r>
          <w:rPr>
            <w:noProof/>
            <w:webHidden/>
          </w:rPr>
          <w:t>23</w:t>
        </w:r>
        <w:r>
          <w:rPr>
            <w:noProof/>
            <w:webHidden/>
          </w:rPr>
          <w:fldChar w:fldCharType="end"/>
        </w:r>
      </w:hyperlink>
    </w:p>
    <w:p w14:paraId="69E261F1" w14:textId="01F4E111"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54" w:history="1">
        <w:r w:rsidRPr="0090629B">
          <w:rPr>
            <w:rStyle w:val="Hiperligao"/>
            <w:noProof/>
          </w:rPr>
          <w:t>3.3</w:t>
        </w:r>
        <w:r>
          <w:rPr>
            <w:rFonts w:asciiTheme="minorHAnsi" w:eastAsiaTheme="minorEastAsia" w:hAnsiTheme="minorHAnsi" w:cstheme="minorBidi"/>
            <w:b w:val="0"/>
            <w:bCs w:val="0"/>
            <w:noProof/>
            <w:lang w:val="en-GB" w:eastAsia="en-GB"/>
          </w:rPr>
          <w:tab/>
        </w:r>
        <w:r w:rsidRPr="0090629B">
          <w:rPr>
            <w:rStyle w:val="Hiperligao"/>
            <w:noProof/>
          </w:rPr>
          <w:t>Desenho</w:t>
        </w:r>
        <w:r>
          <w:rPr>
            <w:noProof/>
            <w:webHidden/>
          </w:rPr>
          <w:tab/>
        </w:r>
        <w:r>
          <w:rPr>
            <w:noProof/>
            <w:webHidden/>
          </w:rPr>
          <w:fldChar w:fldCharType="begin"/>
        </w:r>
        <w:r>
          <w:rPr>
            <w:noProof/>
            <w:webHidden/>
          </w:rPr>
          <w:instrText xml:space="preserve"> PAGEREF _Toc169448154 \h </w:instrText>
        </w:r>
        <w:r>
          <w:rPr>
            <w:noProof/>
            <w:webHidden/>
          </w:rPr>
        </w:r>
        <w:r>
          <w:rPr>
            <w:noProof/>
            <w:webHidden/>
          </w:rPr>
          <w:fldChar w:fldCharType="separate"/>
        </w:r>
        <w:r>
          <w:rPr>
            <w:noProof/>
            <w:webHidden/>
          </w:rPr>
          <w:t>26</w:t>
        </w:r>
        <w:r>
          <w:rPr>
            <w:noProof/>
            <w:webHidden/>
          </w:rPr>
          <w:fldChar w:fldCharType="end"/>
        </w:r>
      </w:hyperlink>
    </w:p>
    <w:p w14:paraId="2CD441BB" w14:textId="12924E50"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55" w:history="1">
        <w:r w:rsidRPr="0090629B">
          <w:rPr>
            <w:rStyle w:val="Hiperligao"/>
            <w:noProof/>
          </w:rPr>
          <w:t>3.3.1</w:t>
        </w:r>
        <w:r>
          <w:rPr>
            <w:rFonts w:asciiTheme="minorHAnsi" w:eastAsiaTheme="minorEastAsia" w:hAnsiTheme="minorHAnsi" w:cstheme="minorBidi"/>
            <w:noProof/>
            <w:sz w:val="22"/>
            <w:szCs w:val="22"/>
            <w:lang w:val="en-GB" w:eastAsia="en-GB"/>
          </w:rPr>
          <w:tab/>
        </w:r>
        <w:r w:rsidRPr="0090629B">
          <w:rPr>
            <w:rStyle w:val="Hiperligao"/>
            <w:noProof/>
          </w:rPr>
          <w:t>Arquitetura do sistema</w:t>
        </w:r>
        <w:r>
          <w:rPr>
            <w:noProof/>
            <w:webHidden/>
          </w:rPr>
          <w:tab/>
        </w:r>
        <w:r>
          <w:rPr>
            <w:noProof/>
            <w:webHidden/>
          </w:rPr>
          <w:fldChar w:fldCharType="begin"/>
        </w:r>
        <w:r>
          <w:rPr>
            <w:noProof/>
            <w:webHidden/>
          </w:rPr>
          <w:instrText xml:space="preserve"> PAGEREF _Toc169448155 \h </w:instrText>
        </w:r>
        <w:r>
          <w:rPr>
            <w:noProof/>
            <w:webHidden/>
          </w:rPr>
        </w:r>
        <w:r>
          <w:rPr>
            <w:noProof/>
            <w:webHidden/>
          </w:rPr>
          <w:fldChar w:fldCharType="separate"/>
        </w:r>
        <w:r>
          <w:rPr>
            <w:noProof/>
            <w:webHidden/>
          </w:rPr>
          <w:t>26</w:t>
        </w:r>
        <w:r>
          <w:rPr>
            <w:noProof/>
            <w:webHidden/>
          </w:rPr>
          <w:fldChar w:fldCharType="end"/>
        </w:r>
      </w:hyperlink>
    </w:p>
    <w:p w14:paraId="65EA5AFA" w14:textId="3B73F306"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56" w:history="1">
        <w:r w:rsidRPr="0090629B">
          <w:rPr>
            <w:rStyle w:val="Hiperligao"/>
            <w:noProof/>
          </w:rPr>
          <w:t>3.3.2</w:t>
        </w:r>
        <w:r>
          <w:rPr>
            <w:rFonts w:asciiTheme="minorHAnsi" w:eastAsiaTheme="minorEastAsia" w:hAnsiTheme="minorHAnsi" w:cstheme="minorBidi"/>
            <w:noProof/>
            <w:sz w:val="22"/>
            <w:szCs w:val="22"/>
            <w:lang w:val="en-GB" w:eastAsia="en-GB"/>
          </w:rPr>
          <w:tab/>
        </w:r>
        <w:r w:rsidRPr="0090629B">
          <w:rPr>
            <w:rStyle w:val="Hiperligao"/>
            <w:noProof/>
          </w:rPr>
          <w:t>Solução proposta</w:t>
        </w:r>
        <w:r>
          <w:rPr>
            <w:noProof/>
            <w:webHidden/>
          </w:rPr>
          <w:tab/>
        </w:r>
        <w:r>
          <w:rPr>
            <w:noProof/>
            <w:webHidden/>
          </w:rPr>
          <w:fldChar w:fldCharType="begin"/>
        </w:r>
        <w:r>
          <w:rPr>
            <w:noProof/>
            <w:webHidden/>
          </w:rPr>
          <w:instrText xml:space="preserve"> PAGEREF _Toc169448156 \h </w:instrText>
        </w:r>
        <w:r>
          <w:rPr>
            <w:noProof/>
            <w:webHidden/>
          </w:rPr>
        </w:r>
        <w:r>
          <w:rPr>
            <w:noProof/>
            <w:webHidden/>
          </w:rPr>
          <w:fldChar w:fldCharType="separate"/>
        </w:r>
        <w:r>
          <w:rPr>
            <w:noProof/>
            <w:webHidden/>
          </w:rPr>
          <w:t>29</w:t>
        </w:r>
        <w:r>
          <w:rPr>
            <w:noProof/>
            <w:webHidden/>
          </w:rPr>
          <w:fldChar w:fldCharType="end"/>
        </w:r>
      </w:hyperlink>
    </w:p>
    <w:p w14:paraId="6AB123ED" w14:textId="268E8EE6" w:rsidR="00AC7D3D" w:rsidRDefault="00AC7D3D">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9448157" w:history="1">
        <w:r w:rsidRPr="0090629B">
          <w:rPr>
            <w:rStyle w:val="Hiperligao"/>
            <w:noProof/>
          </w:rPr>
          <w:t>3.3.3</w:t>
        </w:r>
        <w:r>
          <w:rPr>
            <w:rFonts w:asciiTheme="minorHAnsi" w:eastAsiaTheme="minorEastAsia" w:hAnsiTheme="minorHAnsi" w:cstheme="minorBidi"/>
            <w:noProof/>
            <w:sz w:val="22"/>
            <w:szCs w:val="22"/>
            <w:lang w:val="en-GB" w:eastAsia="en-GB"/>
          </w:rPr>
          <w:tab/>
        </w:r>
        <w:r w:rsidRPr="0090629B">
          <w:rPr>
            <w:rStyle w:val="Hiperligao"/>
            <w:noProof/>
          </w:rPr>
          <w:t>Solução alternativa</w:t>
        </w:r>
        <w:r>
          <w:rPr>
            <w:noProof/>
            <w:webHidden/>
          </w:rPr>
          <w:tab/>
        </w:r>
        <w:r>
          <w:rPr>
            <w:noProof/>
            <w:webHidden/>
          </w:rPr>
          <w:fldChar w:fldCharType="begin"/>
        </w:r>
        <w:r>
          <w:rPr>
            <w:noProof/>
            <w:webHidden/>
          </w:rPr>
          <w:instrText xml:space="preserve"> PAGEREF _Toc169448157 \h </w:instrText>
        </w:r>
        <w:r>
          <w:rPr>
            <w:noProof/>
            <w:webHidden/>
          </w:rPr>
        </w:r>
        <w:r>
          <w:rPr>
            <w:noProof/>
            <w:webHidden/>
          </w:rPr>
          <w:fldChar w:fldCharType="separate"/>
        </w:r>
        <w:r>
          <w:rPr>
            <w:noProof/>
            <w:webHidden/>
          </w:rPr>
          <w:t>29</w:t>
        </w:r>
        <w:r>
          <w:rPr>
            <w:noProof/>
            <w:webHidden/>
          </w:rPr>
          <w:fldChar w:fldCharType="end"/>
        </w:r>
      </w:hyperlink>
    </w:p>
    <w:p w14:paraId="28BC25A6" w14:textId="448E03D1"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58" w:history="1">
        <w:r w:rsidRPr="0090629B">
          <w:rPr>
            <w:rStyle w:val="Hiperligao"/>
            <w:noProof/>
          </w:rPr>
          <w:t>3.4</w:t>
        </w:r>
        <w:r>
          <w:rPr>
            <w:rFonts w:asciiTheme="minorHAnsi" w:eastAsiaTheme="minorEastAsia" w:hAnsiTheme="minorHAnsi" w:cstheme="minorBidi"/>
            <w:b w:val="0"/>
            <w:bCs w:val="0"/>
            <w:noProof/>
            <w:lang w:val="en-GB" w:eastAsia="en-GB"/>
          </w:rPr>
          <w:tab/>
        </w:r>
        <w:r w:rsidRPr="0090629B">
          <w:rPr>
            <w:rStyle w:val="Hiperligao"/>
            <w:noProof/>
          </w:rPr>
          <w:t>Sumário</w:t>
        </w:r>
        <w:r>
          <w:rPr>
            <w:noProof/>
            <w:webHidden/>
          </w:rPr>
          <w:tab/>
        </w:r>
        <w:r>
          <w:rPr>
            <w:noProof/>
            <w:webHidden/>
          </w:rPr>
          <w:fldChar w:fldCharType="begin"/>
        </w:r>
        <w:r>
          <w:rPr>
            <w:noProof/>
            <w:webHidden/>
          </w:rPr>
          <w:instrText xml:space="preserve"> PAGEREF _Toc169448158 \h </w:instrText>
        </w:r>
        <w:r>
          <w:rPr>
            <w:noProof/>
            <w:webHidden/>
          </w:rPr>
        </w:r>
        <w:r>
          <w:rPr>
            <w:noProof/>
            <w:webHidden/>
          </w:rPr>
          <w:fldChar w:fldCharType="separate"/>
        </w:r>
        <w:r>
          <w:rPr>
            <w:noProof/>
            <w:webHidden/>
          </w:rPr>
          <w:t>31</w:t>
        </w:r>
        <w:r>
          <w:rPr>
            <w:noProof/>
            <w:webHidden/>
          </w:rPr>
          <w:fldChar w:fldCharType="end"/>
        </w:r>
      </w:hyperlink>
    </w:p>
    <w:p w14:paraId="54FD1005" w14:textId="65B8063A" w:rsidR="00AC7D3D" w:rsidRDefault="00AC7D3D">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448159" w:history="1">
        <w:r w:rsidRPr="0090629B">
          <w:rPr>
            <w:rStyle w:val="Hiperligao"/>
            <w:noProof/>
          </w:rPr>
          <w:t>4</w:t>
        </w:r>
        <w:r>
          <w:rPr>
            <w:rFonts w:asciiTheme="minorHAnsi" w:eastAsiaTheme="minorEastAsia" w:hAnsiTheme="minorHAnsi" w:cstheme="minorBidi"/>
            <w:b w:val="0"/>
            <w:bCs w:val="0"/>
            <w:i w:val="0"/>
            <w:iCs w:val="0"/>
            <w:noProof/>
            <w:szCs w:val="22"/>
            <w:lang w:val="en-GB" w:eastAsia="en-GB"/>
          </w:rPr>
          <w:tab/>
        </w:r>
        <w:r w:rsidRPr="0090629B">
          <w:rPr>
            <w:rStyle w:val="Hiperligao"/>
            <w:noProof/>
          </w:rPr>
          <w:t>Implementação e Avaliação da Solução</w:t>
        </w:r>
        <w:r>
          <w:rPr>
            <w:noProof/>
            <w:webHidden/>
          </w:rPr>
          <w:tab/>
        </w:r>
        <w:r>
          <w:rPr>
            <w:noProof/>
            <w:webHidden/>
          </w:rPr>
          <w:fldChar w:fldCharType="begin"/>
        </w:r>
        <w:r>
          <w:rPr>
            <w:noProof/>
            <w:webHidden/>
          </w:rPr>
          <w:instrText xml:space="preserve"> PAGEREF _Toc169448159 \h </w:instrText>
        </w:r>
        <w:r>
          <w:rPr>
            <w:noProof/>
            <w:webHidden/>
          </w:rPr>
        </w:r>
        <w:r>
          <w:rPr>
            <w:noProof/>
            <w:webHidden/>
          </w:rPr>
          <w:fldChar w:fldCharType="separate"/>
        </w:r>
        <w:r>
          <w:rPr>
            <w:noProof/>
            <w:webHidden/>
          </w:rPr>
          <w:t>33</w:t>
        </w:r>
        <w:r>
          <w:rPr>
            <w:noProof/>
            <w:webHidden/>
          </w:rPr>
          <w:fldChar w:fldCharType="end"/>
        </w:r>
      </w:hyperlink>
    </w:p>
    <w:p w14:paraId="0B5C6AEF" w14:textId="749A5727"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60" w:history="1">
        <w:r w:rsidRPr="0090629B">
          <w:rPr>
            <w:rStyle w:val="Hiperligao"/>
            <w:noProof/>
          </w:rPr>
          <w:t>4.1</w:t>
        </w:r>
        <w:r>
          <w:rPr>
            <w:rFonts w:asciiTheme="minorHAnsi" w:eastAsiaTheme="minorEastAsia" w:hAnsiTheme="minorHAnsi" w:cstheme="minorBidi"/>
            <w:b w:val="0"/>
            <w:bCs w:val="0"/>
            <w:noProof/>
            <w:lang w:val="en-GB" w:eastAsia="en-GB"/>
          </w:rPr>
          <w:tab/>
        </w:r>
        <w:r w:rsidRPr="0090629B">
          <w:rPr>
            <w:rStyle w:val="Hiperligao"/>
            <w:noProof/>
          </w:rPr>
          <w:t>Descrição da implementação</w:t>
        </w:r>
        <w:r>
          <w:rPr>
            <w:noProof/>
            <w:webHidden/>
          </w:rPr>
          <w:tab/>
        </w:r>
        <w:r>
          <w:rPr>
            <w:noProof/>
            <w:webHidden/>
          </w:rPr>
          <w:fldChar w:fldCharType="begin"/>
        </w:r>
        <w:r>
          <w:rPr>
            <w:noProof/>
            <w:webHidden/>
          </w:rPr>
          <w:instrText xml:space="preserve"> PAGEREF _Toc169448160 \h </w:instrText>
        </w:r>
        <w:r>
          <w:rPr>
            <w:noProof/>
            <w:webHidden/>
          </w:rPr>
        </w:r>
        <w:r>
          <w:rPr>
            <w:noProof/>
            <w:webHidden/>
          </w:rPr>
          <w:fldChar w:fldCharType="separate"/>
        </w:r>
        <w:r>
          <w:rPr>
            <w:noProof/>
            <w:webHidden/>
          </w:rPr>
          <w:t>33</w:t>
        </w:r>
        <w:r>
          <w:rPr>
            <w:noProof/>
            <w:webHidden/>
          </w:rPr>
          <w:fldChar w:fldCharType="end"/>
        </w:r>
      </w:hyperlink>
    </w:p>
    <w:p w14:paraId="737F0180" w14:textId="010FED1C"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1" w:history="1">
        <w:r w:rsidRPr="0090629B">
          <w:rPr>
            <w:rStyle w:val="Hiperligao"/>
            <w:noProof/>
          </w:rPr>
          <w:t>4.1.1. Web Service</w:t>
        </w:r>
        <w:r>
          <w:rPr>
            <w:noProof/>
            <w:webHidden/>
          </w:rPr>
          <w:tab/>
        </w:r>
        <w:r>
          <w:rPr>
            <w:noProof/>
            <w:webHidden/>
          </w:rPr>
          <w:fldChar w:fldCharType="begin"/>
        </w:r>
        <w:r>
          <w:rPr>
            <w:noProof/>
            <w:webHidden/>
          </w:rPr>
          <w:instrText xml:space="preserve"> PAGEREF _Toc169448161 \h </w:instrText>
        </w:r>
        <w:r>
          <w:rPr>
            <w:noProof/>
            <w:webHidden/>
          </w:rPr>
        </w:r>
        <w:r>
          <w:rPr>
            <w:noProof/>
            <w:webHidden/>
          </w:rPr>
          <w:fldChar w:fldCharType="separate"/>
        </w:r>
        <w:r>
          <w:rPr>
            <w:noProof/>
            <w:webHidden/>
          </w:rPr>
          <w:t>33</w:t>
        </w:r>
        <w:r>
          <w:rPr>
            <w:noProof/>
            <w:webHidden/>
          </w:rPr>
          <w:fldChar w:fldCharType="end"/>
        </w:r>
      </w:hyperlink>
    </w:p>
    <w:p w14:paraId="6A6991EB" w14:textId="5B449FFE"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2" w:history="1">
        <w:r w:rsidRPr="0090629B">
          <w:rPr>
            <w:rStyle w:val="Hiperligao"/>
            <w:noProof/>
          </w:rPr>
          <w:t>4.1.2. Modelos de Atenção</w:t>
        </w:r>
        <w:r>
          <w:rPr>
            <w:noProof/>
            <w:webHidden/>
          </w:rPr>
          <w:tab/>
        </w:r>
        <w:r>
          <w:rPr>
            <w:noProof/>
            <w:webHidden/>
          </w:rPr>
          <w:fldChar w:fldCharType="begin"/>
        </w:r>
        <w:r>
          <w:rPr>
            <w:noProof/>
            <w:webHidden/>
          </w:rPr>
          <w:instrText xml:space="preserve"> PAGEREF _Toc169448162 \h </w:instrText>
        </w:r>
        <w:r>
          <w:rPr>
            <w:noProof/>
            <w:webHidden/>
          </w:rPr>
        </w:r>
        <w:r>
          <w:rPr>
            <w:noProof/>
            <w:webHidden/>
          </w:rPr>
          <w:fldChar w:fldCharType="separate"/>
        </w:r>
        <w:r>
          <w:rPr>
            <w:noProof/>
            <w:webHidden/>
          </w:rPr>
          <w:t>36</w:t>
        </w:r>
        <w:r>
          <w:rPr>
            <w:noProof/>
            <w:webHidden/>
          </w:rPr>
          <w:fldChar w:fldCharType="end"/>
        </w:r>
      </w:hyperlink>
    </w:p>
    <w:p w14:paraId="6F0FDF7A" w14:textId="7AE3F5DB"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3" w:history="1">
        <w:r w:rsidRPr="0090629B">
          <w:rPr>
            <w:rStyle w:val="Hiperligao"/>
            <w:noProof/>
          </w:rPr>
          <w:t>4.1.3. User Interface</w:t>
        </w:r>
        <w:r>
          <w:rPr>
            <w:noProof/>
            <w:webHidden/>
          </w:rPr>
          <w:tab/>
        </w:r>
        <w:r>
          <w:rPr>
            <w:noProof/>
            <w:webHidden/>
          </w:rPr>
          <w:fldChar w:fldCharType="begin"/>
        </w:r>
        <w:r>
          <w:rPr>
            <w:noProof/>
            <w:webHidden/>
          </w:rPr>
          <w:instrText xml:space="preserve"> PAGEREF _Toc169448163 \h </w:instrText>
        </w:r>
        <w:r>
          <w:rPr>
            <w:noProof/>
            <w:webHidden/>
          </w:rPr>
        </w:r>
        <w:r>
          <w:rPr>
            <w:noProof/>
            <w:webHidden/>
          </w:rPr>
          <w:fldChar w:fldCharType="separate"/>
        </w:r>
        <w:r>
          <w:rPr>
            <w:noProof/>
            <w:webHidden/>
          </w:rPr>
          <w:t>40</w:t>
        </w:r>
        <w:r>
          <w:rPr>
            <w:noProof/>
            <w:webHidden/>
          </w:rPr>
          <w:fldChar w:fldCharType="end"/>
        </w:r>
      </w:hyperlink>
    </w:p>
    <w:p w14:paraId="4EFD35DE" w14:textId="710454F7"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4" w:history="1">
        <w:r w:rsidRPr="0090629B">
          <w:rPr>
            <w:rStyle w:val="Hiperligao"/>
            <w:noProof/>
          </w:rPr>
          <w:t>4.1.4. Base de dados</w:t>
        </w:r>
        <w:r>
          <w:rPr>
            <w:noProof/>
            <w:webHidden/>
          </w:rPr>
          <w:tab/>
        </w:r>
        <w:r>
          <w:rPr>
            <w:noProof/>
            <w:webHidden/>
          </w:rPr>
          <w:fldChar w:fldCharType="begin"/>
        </w:r>
        <w:r>
          <w:rPr>
            <w:noProof/>
            <w:webHidden/>
          </w:rPr>
          <w:instrText xml:space="preserve"> PAGEREF _Toc169448164 \h </w:instrText>
        </w:r>
        <w:r>
          <w:rPr>
            <w:noProof/>
            <w:webHidden/>
          </w:rPr>
        </w:r>
        <w:r>
          <w:rPr>
            <w:noProof/>
            <w:webHidden/>
          </w:rPr>
          <w:fldChar w:fldCharType="separate"/>
        </w:r>
        <w:r>
          <w:rPr>
            <w:noProof/>
            <w:webHidden/>
          </w:rPr>
          <w:t>42</w:t>
        </w:r>
        <w:r>
          <w:rPr>
            <w:noProof/>
            <w:webHidden/>
          </w:rPr>
          <w:fldChar w:fldCharType="end"/>
        </w:r>
      </w:hyperlink>
    </w:p>
    <w:p w14:paraId="63086AE0" w14:textId="55A03680"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5" w:history="1">
        <w:r w:rsidRPr="0090629B">
          <w:rPr>
            <w:rStyle w:val="Hiperligao"/>
            <w:noProof/>
          </w:rPr>
          <w:t>4.1.5. Controlo de versões</w:t>
        </w:r>
        <w:r>
          <w:rPr>
            <w:noProof/>
            <w:webHidden/>
          </w:rPr>
          <w:tab/>
        </w:r>
        <w:r>
          <w:rPr>
            <w:noProof/>
            <w:webHidden/>
          </w:rPr>
          <w:fldChar w:fldCharType="begin"/>
        </w:r>
        <w:r>
          <w:rPr>
            <w:noProof/>
            <w:webHidden/>
          </w:rPr>
          <w:instrText xml:space="preserve"> PAGEREF _Toc169448165 \h </w:instrText>
        </w:r>
        <w:r>
          <w:rPr>
            <w:noProof/>
            <w:webHidden/>
          </w:rPr>
        </w:r>
        <w:r>
          <w:rPr>
            <w:noProof/>
            <w:webHidden/>
          </w:rPr>
          <w:fldChar w:fldCharType="separate"/>
        </w:r>
        <w:r>
          <w:rPr>
            <w:noProof/>
            <w:webHidden/>
          </w:rPr>
          <w:t>44</w:t>
        </w:r>
        <w:r>
          <w:rPr>
            <w:noProof/>
            <w:webHidden/>
          </w:rPr>
          <w:fldChar w:fldCharType="end"/>
        </w:r>
      </w:hyperlink>
    </w:p>
    <w:p w14:paraId="54F8FC6C" w14:textId="3C9C5A3E"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6" w:history="1">
        <w:r w:rsidRPr="0090629B">
          <w:rPr>
            <w:rStyle w:val="Hiperligao"/>
            <w:noProof/>
          </w:rPr>
          <w:t>4.1.6. CI/CD</w:t>
        </w:r>
        <w:r>
          <w:rPr>
            <w:noProof/>
            <w:webHidden/>
          </w:rPr>
          <w:tab/>
        </w:r>
        <w:r>
          <w:rPr>
            <w:noProof/>
            <w:webHidden/>
          </w:rPr>
          <w:fldChar w:fldCharType="begin"/>
        </w:r>
        <w:r>
          <w:rPr>
            <w:noProof/>
            <w:webHidden/>
          </w:rPr>
          <w:instrText xml:space="preserve"> PAGEREF _Toc169448166 \h </w:instrText>
        </w:r>
        <w:r>
          <w:rPr>
            <w:noProof/>
            <w:webHidden/>
          </w:rPr>
        </w:r>
        <w:r>
          <w:rPr>
            <w:noProof/>
            <w:webHidden/>
          </w:rPr>
          <w:fldChar w:fldCharType="separate"/>
        </w:r>
        <w:r>
          <w:rPr>
            <w:noProof/>
            <w:webHidden/>
          </w:rPr>
          <w:t>45</w:t>
        </w:r>
        <w:r>
          <w:rPr>
            <w:noProof/>
            <w:webHidden/>
          </w:rPr>
          <w:fldChar w:fldCharType="end"/>
        </w:r>
      </w:hyperlink>
    </w:p>
    <w:p w14:paraId="6EF8AE66" w14:textId="1AFE2D9E" w:rsidR="00AC7D3D" w:rsidRDefault="00AC7D3D">
      <w:pPr>
        <w:pStyle w:val="ndice3"/>
        <w:tabs>
          <w:tab w:val="right" w:leader="dot" w:pos="8302"/>
        </w:tabs>
        <w:rPr>
          <w:rFonts w:asciiTheme="minorHAnsi" w:eastAsiaTheme="minorEastAsia" w:hAnsiTheme="minorHAnsi" w:cstheme="minorBidi"/>
          <w:noProof/>
          <w:sz w:val="22"/>
          <w:szCs w:val="22"/>
          <w:lang w:val="en-GB" w:eastAsia="en-GB"/>
        </w:rPr>
      </w:pPr>
      <w:hyperlink w:anchor="_Toc169448167" w:history="1">
        <w:r w:rsidRPr="0090629B">
          <w:rPr>
            <w:rStyle w:val="Hiperligao"/>
            <w:noProof/>
          </w:rPr>
          <w:t>4.1.7. Controlo de tarefas</w:t>
        </w:r>
        <w:r>
          <w:rPr>
            <w:noProof/>
            <w:webHidden/>
          </w:rPr>
          <w:tab/>
        </w:r>
        <w:r>
          <w:rPr>
            <w:noProof/>
            <w:webHidden/>
          </w:rPr>
          <w:fldChar w:fldCharType="begin"/>
        </w:r>
        <w:r>
          <w:rPr>
            <w:noProof/>
            <w:webHidden/>
          </w:rPr>
          <w:instrText xml:space="preserve"> PAGEREF _Toc169448167 \h </w:instrText>
        </w:r>
        <w:r>
          <w:rPr>
            <w:noProof/>
            <w:webHidden/>
          </w:rPr>
        </w:r>
        <w:r>
          <w:rPr>
            <w:noProof/>
            <w:webHidden/>
          </w:rPr>
          <w:fldChar w:fldCharType="separate"/>
        </w:r>
        <w:r>
          <w:rPr>
            <w:noProof/>
            <w:webHidden/>
          </w:rPr>
          <w:t>46</w:t>
        </w:r>
        <w:r>
          <w:rPr>
            <w:noProof/>
            <w:webHidden/>
          </w:rPr>
          <w:fldChar w:fldCharType="end"/>
        </w:r>
      </w:hyperlink>
    </w:p>
    <w:p w14:paraId="55475FDC" w14:textId="7D466FA1"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68" w:history="1">
        <w:r w:rsidRPr="0090629B">
          <w:rPr>
            <w:rStyle w:val="Hiperligao"/>
            <w:noProof/>
          </w:rPr>
          <w:t>4.2</w:t>
        </w:r>
        <w:r>
          <w:rPr>
            <w:rFonts w:asciiTheme="minorHAnsi" w:eastAsiaTheme="minorEastAsia" w:hAnsiTheme="minorHAnsi" w:cstheme="minorBidi"/>
            <w:b w:val="0"/>
            <w:bCs w:val="0"/>
            <w:noProof/>
            <w:lang w:val="en-GB" w:eastAsia="en-GB"/>
          </w:rPr>
          <w:tab/>
        </w:r>
        <w:r w:rsidRPr="0090629B">
          <w:rPr>
            <w:rStyle w:val="Hiperligao"/>
            <w:noProof/>
          </w:rPr>
          <w:t>Testes</w:t>
        </w:r>
        <w:r>
          <w:rPr>
            <w:noProof/>
            <w:webHidden/>
          </w:rPr>
          <w:tab/>
        </w:r>
        <w:r>
          <w:rPr>
            <w:noProof/>
            <w:webHidden/>
          </w:rPr>
          <w:fldChar w:fldCharType="begin"/>
        </w:r>
        <w:r>
          <w:rPr>
            <w:noProof/>
            <w:webHidden/>
          </w:rPr>
          <w:instrText xml:space="preserve"> PAGEREF _Toc169448168 \h </w:instrText>
        </w:r>
        <w:r>
          <w:rPr>
            <w:noProof/>
            <w:webHidden/>
          </w:rPr>
        </w:r>
        <w:r>
          <w:rPr>
            <w:noProof/>
            <w:webHidden/>
          </w:rPr>
          <w:fldChar w:fldCharType="separate"/>
        </w:r>
        <w:r>
          <w:rPr>
            <w:noProof/>
            <w:webHidden/>
          </w:rPr>
          <w:t>47</w:t>
        </w:r>
        <w:r>
          <w:rPr>
            <w:noProof/>
            <w:webHidden/>
          </w:rPr>
          <w:fldChar w:fldCharType="end"/>
        </w:r>
      </w:hyperlink>
    </w:p>
    <w:p w14:paraId="2E356ED6" w14:textId="56BC308F"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69" w:history="1">
        <w:r w:rsidRPr="0090629B">
          <w:rPr>
            <w:rStyle w:val="Hiperligao"/>
            <w:noProof/>
          </w:rPr>
          <w:t>4.3</w:t>
        </w:r>
        <w:r>
          <w:rPr>
            <w:rFonts w:asciiTheme="minorHAnsi" w:eastAsiaTheme="minorEastAsia" w:hAnsiTheme="minorHAnsi" w:cstheme="minorBidi"/>
            <w:b w:val="0"/>
            <w:bCs w:val="0"/>
            <w:noProof/>
            <w:lang w:val="en-GB" w:eastAsia="en-GB"/>
          </w:rPr>
          <w:tab/>
        </w:r>
        <w:r w:rsidRPr="0090629B">
          <w:rPr>
            <w:rStyle w:val="Hiperligao"/>
            <w:noProof/>
          </w:rPr>
          <w:t>Avaliação da solução</w:t>
        </w:r>
        <w:r>
          <w:rPr>
            <w:noProof/>
            <w:webHidden/>
          </w:rPr>
          <w:tab/>
        </w:r>
        <w:r>
          <w:rPr>
            <w:noProof/>
            <w:webHidden/>
          </w:rPr>
          <w:fldChar w:fldCharType="begin"/>
        </w:r>
        <w:r>
          <w:rPr>
            <w:noProof/>
            <w:webHidden/>
          </w:rPr>
          <w:instrText xml:space="preserve"> PAGEREF _Toc169448169 \h </w:instrText>
        </w:r>
        <w:r>
          <w:rPr>
            <w:noProof/>
            <w:webHidden/>
          </w:rPr>
        </w:r>
        <w:r>
          <w:rPr>
            <w:noProof/>
            <w:webHidden/>
          </w:rPr>
          <w:fldChar w:fldCharType="separate"/>
        </w:r>
        <w:r>
          <w:rPr>
            <w:noProof/>
            <w:webHidden/>
          </w:rPr>
          <w:t>52</w:t>
        </w:r>
        <w:r>
          <w:rPr>
            <w:noProof/>
            <w:webHidden/>
          </w:rPr>
          <w:fldChar w:fldCharType="end"/>
        </w:r>
      </w:hyperlink>
    </w:p>
    <w:p w14:paraId="52E9E181" w14:textId="018AD934"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70" w:history="1">
        <w:r w:rsidRPr="0090629B">
          <w:rPr>
            <w:rStyle w:val="Hiperligao"/>
            <w:noProof/>
          </w:rPr>
          <w:t>4.4</w:t>
        </w:r>
        <w:r>
          <w:rPr>
            <w:rFonts w:asciiTheme="minorHAnsi" w:eastAsiaTheme="minorEastAsia" w:hAnsiTheme="minorHAnsi" w:cstheme="minorBidi"/>
            <w:b w:val="0"/>
            <w:bCs w:val="0"/>
            <w:noProof/>
            <w:lang w:val="en-GB" w:eastAsia="en-GB"/>
          </w:rPr>
          <w:tab/>
        </w:r>
        <w:r w:rsidRPr="0090629B">
          <w:rPr>
            <w:rStyle w:val="Hiperligao"/>
            <w:noProof/>
          </w:rPr>
          <w:t>Sumário</w:t>
        </w:r>
        <w:r>
          <w:rPr>
            <w:noProof/>
            <w:webHidden/>
          </w:rPr>
          <w:tab/>
        </w:r>
        <w:r>
          <w:rPr>
            <w:noProof/>
            <w:webHidden/>
          </w:rPr>
          <w:fldChar w:fldCharType="begin"/>
        </w:r>
        <w:r>
          <w:rPr>
            <w:noProof/>
            <w:webHidden/>
          </w:rPr>
          <w:instrText xml:space="preserve"> PAGEREF _Toc169448170 \h </w:instrText>
        </w:r>
        <w:r>
          <w:rPr>
            <w:noProof/>
            <w:webHidden/>
          </w:rPr>
        </w:r>
        <w:r>
          <w:rPr>
            <w:noProof/>
            <w:webHidden/>
          </w:rPr>
          <w:fldChar w:fldCharType="separate"/>
        </w:r>
        <w:r>
          <w:rPr>
            <w:noProof/>
            <w:webHidden/>
          </w:rPr>
          <w:t>58</w:t>
        </w:r>
        <w:r>
          <w:rPr>
            <w:noProof/>
            <w:webHidden/>
          </w:rPr>
          <w:fldChar w:fldCharType="end"/>
        </w:r>
      </w:hyperlink>
    </w:p>
    <w:p w14:paraId="717D02ED" w14:textId="0361CAFA" w:rsidR="00AC7D3D" w:rsidRDefault="00AC7D3D">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9448171" w:history="1">
        <w:r w:rsidRPr="0090629B">
          <w:rPr>
            <w:rStyle w:val="Hiperligao"/>
            <w:noProof/>
          </w:rPr>
          <w:t>5</w:t>
        </w:r>
        <w:r>
          <w:rPr>
            <w:rFonts w:asciiTheme="minorHAnsi" w:eastAsiaTheme="minorEastAsia" w:hAnsiTheme="minorHAnsi" w:cstheme="minorBidi"/>
            <w:b w:val="0"/>
            <w:bCs w:val="0"/>
            <w:i w:val="0"/>
            <w:iCs w:val="0"/>
            <w:noProof/>
            <w:szCs w:val="22"/>
            <w:lang w:val="en-GB" w:eastAsia="en-GB"/>
          </w:rPr>
          <w:tab/>
        </w:r>
        <w:r w:rsidRPr="0090629B">
          <w:rPr>
            <w:rStyle w:val="Hiperligao"/>
            <w:noProof/>
          </w:rPr>
          <w:t>Conclusões</w:t>
        </w:r>
        <w:r>
          <w:rPr>
            <w:noProof/>
            <w:webHidden/>
          </w:rPr>
          <w:tab/>
        </w:r>
        <w:r>
          <w:rPr>
            <w:noProof/>
            <w:webHidden/>
          </w:rPr>
          <w:fldChar w:fldCharType="begin"/>
        </w:r>
        <w:r>
          <w:rPr>
            <w:noProof/>
            <w:webHidden/>
          </w:rPr>
          <w:instrText xml:space="preserve"> PAGEREF _Toc169448171 \h </w:instrText>
        </w:r>
        <w:r>
          <w:rPr>
            <w:noProof/>
            <w:webHidden/>
          </w:rPr>
        </w:r>
        <w:r>
          <w:rPr>
            <w:noProof/>
            <w:webHidden/>
          </w:rPr>
          <w:fldChar w:fldCharType="separate"/>
        </w:r>
        <w:r>
          <w:rPr>
            <w:noProof/>
            <w:webHidden/>
          </w:rPr>
          <w:t>59</w:t>
        </w:r>
        <w:r>
          <w:rPr>
            <w:noProof/>
            <w:webHidden/>
          </w:rPr>
          <w:fldChar w:fldCharType="end"/>
        </w:r>
      </w:hyperlink>
    </w:p>
    <w:p w14:paraId="63E641F8" w14:textId="0F4979BB"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72" w:history="1">
        <w:r w:rsidRPr="0090629B">
          <w:rPr>
            <w:rStyle w:val="Hiperligao"/>
            <w:noProof/>
          </w:rPr>
          <w:t>5.1</w:t>
        </w:r>
        <w:r>
          <w:rPr>
            <w:rFonts w:asciiTheme="minorHAnsi" w:eastAsiaTheme="minorEastAsia" w:hAnsiTheme="minorHAnsi" w:cstheme="minorBidi"/>
            <w:b w:val="0"/>
            <w:bCs w:val="0"/>
            <w:noProof/>
            <w:lang w:val="en-GB" w:eastAsia="en-GB"/>
          </w:rPr>
          <w:tab/>
        </w:r>
        <w:r w:rsidRPr="0090629B">
          <w:rPr>
            <w:rStyle w:val="Hiperligao"/>
            <w:noProof/>
          </w:rPr>
          <w:t>Objetivos concretizados</w:t>
        </w:r>
        <w:r>
          <w:rPr>
            <w:noProof/>
            <w:webHidden/>
          </w:rPr>
          <w:tab/>
        </w:r>
        <w:r>
          <w:rPr>
            <w:noProof/>
            <w:webHidden/>
          </w:rPr>
          <w:fldChar w:fldCharType="begin"/>
        </w:r>
        <w:r>
          <w:rPr>
            <w:noProof/>
            <w:webHidden/>
          </w:rPr>
          <w:instrText xml:space="preserve"> PAGEREF _Toc169448172 \h </w:instrText>
        </w:r>
        <w:r>
          <w:rPr>
            <w:noProof/>
            <w:webHidden/>
          </w:rPr>
        </w:r>
        <w:r>
          <w:rPr>
            <w:noProof/>
            <w:webHidden/>
          </w:rPr>
          <w:fldChar w:fldCharType="separate"/>
        </w:r>
        <w:r>
          <w:rPr>
            <w:noProof/>
            <w:webHidden/>
          </w:rPr>
          <w:t>59</w:t>
        </w:r>
        <w:r>
          <w:rPr>
            <w:noProof/>
            <w:webHidden/>
          </w:rPr>
          <w:fldChar w:fldCharType="end"/>
        </w:r>
      </w:hyperlink>
    </w:p>
    <w:p w14:paraId="137DBB50" w14:textId="2EEF6056"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73" w:history="1">
        <w:r w:rsidRPr="0090629B">
          <w:rPr>
            <w:rStyle w:val="Hiperligao"/>
            <w:noProof/>
          </w:rPr>
          <w:t>5.2</w:t>
        </w:r>
        <w:r>
          <w:rPr>
            <w:rFonts w:asciiTheme="minorHAnsi" w:eastAsiaTheme="minorEastAsia" w:hAnsiTheme="minorHAnsi" w:cstheme="minorBidi"/>
            <w:b w:val="0"/>
            <w:bCs w:val="0"/>
            <w:noProof/>
            <w:lang w:val="en-GB" w:eastAsia="en-GB"/>
          </w:rPr>
          <w:tab/>
        </w:r>
        <w:r w:rsidRPr="0090629B">
          <w:rPr>
            <w:rStyle w:val="Hiperligao"/>
            <w:noProof/>
          </w:rPr>
          <w:t>Limitações e trabalho futuro</w:t>
        </w:r>
        <w:r>
          <w:rPr>
            <w:noProof/>
            <w:webHidden/>
          </w:rPr>
          <w:tab/>
        </w:r>
        <w:r>
          <w:rPr>
            <w:noProof/>
            <w:webHidden/>
          </w:rPr>
          <w:fldChar w:fldCharType="begin"/>
        </w:r>
        <w:r>
          <w:rPr>
            <w:noProof/>
            <w:webHidden/>
          </w:rPr>
          <w:instrText xml:space="preserve"> PAGEREF _Toc169448173 \h </w:instrText>
        </w:r>
        <w:r>
          <w:rPr>
            <w:noProof/>
            <w:webHidden/>
          </w:rPr>
        </w:r>
        <w:r>
          <w:rPr>
            <w:noProof/>
            <w:webHidden/>
          </w:rPr>
          <w:fldChar w:fldCharType="separate"/>
        </w:r>
        <w:r>
          <w:rPr>
            <w:noProof/>
            <w:webHidden/>
          </w:rPr>
          <w:t>60</w:t>
        </w:r>
        <w:r>
          <w:rPr>
            <w:noProof/>
            <w:webHidden/>
          </w:rPr>
          <w:fldChar w:fldCharType="end"/>
        </w:r>
      </w:hyperlink>
    </w:p>
    <w:p w14:paraId="598794F9" w14:textId="3E17FF2A" w:rsidR="00AC7D3D" w:rsidRDefault="00AC7D3D">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9448174" w:history="1">
        <w:r w:rsidRPr="0090629B">
          <w:rPr>
            <w:rStyle w:val="Hiperligao"/>
            <w:noProof/>
          </w:rPr>
          <w:t>5.3</w:t>
        </w:r>
        <w:r>
          <w:rPr>
            <w:rFonts w:asciiTheme="minorHAnsi" w:eastAsiaTheme="minorEastAsia" w:hAnsiTheme="minorHAnsi" w:cstheme="minorBidi"/>
            <w:b w:val="0"/>
            <w:bCs w:val="0"/>
            <w:noProof/>
            <w:lang w:val="en-GB" w:eastAsia="en-GB"/>
          </w:rPr>
          <w:tab/>
        </w:r>
        <w:r w:rsidRPr="0090629B">
          <w:rPr>
            <w:rStyle w:val="Hiperligao"/>
            <w:noProof/>
          </w:rPr>
          <w:t>Apreciação final</w:t>
        </w:r>
        <w:r>
          <w:rPr>
            <w:noProof/>
            <w:webHidden/>
          </w:rPr>
          <w:tab/>
        </w:r>
        <w:r>
          <w:rPr>
            <w:noProof/>
            <w:webHidden/>
          </w:rPr>
          <w:fldChar w:fldCharType="begin"/>
        </w:r>
        <w:r>
          <w:rPr>
            <w:noProof/>
            <w:webHidden/>
          </w:rPr>
          <w:instrText xml:space="preserve"> PAGEREF _Toc169448174 \h </w:instrText>
        </w:r>
        <w:r>
          <w:rPr>
            <w:noProof/>
            <w:webHidden/>
          </w:rPr>
        </w:r>
        <w:r>
          <w:rPr>
            <w:noProof/>
            <w:webHidden/>
          </w:rPr>
          <w:fldChar w:fldCharType="separate"/>
        </w:r>
        <w:r>
          <w:rPr>
            <w:noProof/>
            <w:webHidden/>
          </w:rPr>
          <w:t>61</w:t>
        </w:r>
        <w:r>
          <w:rPr>
            <w:noProof/>
            <w:webHidden/>
          </w:rPr>
          <w:fldChar w:fldCharType="end"/>
        </w:r>
      </w:hyperlink>
    </w:p>
    <w:p w14:paraId="416AF50A" w14:textId="54FBBDA2" w:rsidR="00AC7D3D" w:rsidRDefault="00AC7D3D">
      <w:pPr>
        <w:pStyle w:val="ndice1"/>
        <w:tabs>
          <w:tab w:val="right" w:leader="dot" w:pos="8302"/>
        </w:tabs>
        <w:rPr>
          <w:rFonts w:asciiTheme="minorHAnsi" w:eastAsiaTheme="minorEastAsia" w:hAnsiTheme="minorHAnsi" w:cstheme="minorBidi"/>
          <w:b w:val="0"/>
          <w:bCs w:val="0"/>
          <w:i w:val="0"/>
          <w:iCs w:val="0"/>
          <w:noProof/>
          <w:szCs w:val="22"/>
          <w:lang w:val="en-GB" w:eastAsia="en-GB"/>
        </w:rPr>
      </w:pPr>
      <w:hyperlink w:anchor="_Toc169448175" w:history="1">
        <w:r w:rsidRPr="0090629B">
          <w:rPr>
            <w:rStyle w:val="Hiperligao"/>
            <w:noProof/>
          </w:rPr>
          <w:t>Referências</w:t>
        </w:r>
        <w:r>
          <w:rPr>
            <w:noProof/>
            <w:webHidden/>
          </w:rPr>
          <w:tab/>
        </w:r>
        <w:r>
          <w:rPr>
            <w:noProof/>
            <w:webHidden/>
          </w:rPr>
          <w:fldChar w:fldCharType="begin"/>
        </w:r>
        <w:r>
          <w:rPr>
            <w:noProof/>
            <w:webHidden/>
          </w:rPr>
          <w:instrText xml:space="preserve"> PAGEREF _Toc169448175 \h </w:instrText>
        </w:r>
        <w:r>
          <w:rPr>
            <w:noProof/>
            <w:webHidden/>
          </w:rPr>
        </w:r>
        <w:r>
          <w:rPr>
            <w:noProof/>
            <w:webHidden/>
          </w:rPr>
          <w:fldChar w:fldCharType="separate"/>
        </w:r>
        <w:r>
          <w:rPr>
            <w:noProof/>
            <w:webHidden/>
          </w:rPr>
          <w:t>63</w:t>
        </w:r>
        <w:r>
          <w:rPr>
            <w:noProof/>
            <w:webHidden/>
          </w:rPr>
          <w:fldChar w:fldCharType="end"/>
        </w:r>
      </w:hyperlink>
    </w:p>
    <w:p w14:paraId="3DC4A608" w14:textId="4F425E34" w:rsidR="00325B95" w:rsidRDefault="005116B1">
      <w:pPr>
        <w:pStyle w:val="indice"/>
        <w:tabs>
          <w:tab w:val="left" w:pos="480"/>
          <w:tab w:val="right" w:leader="dot" w:pos="8302"/>
        </w:tabs>
        <w:rPr>
          <w:sz w:val="22"/>
        </w:rPr>
        <w:sectPr w:rsidR="00325B95">
          <w:headerReference w:type="even" r:id="rId31"/>
          <w:headerReference w:type="default" r:id="rId32"/>
          <w:footerReference w:type="even" r:id="rId33"/>
          <w:footerReference w:type="default" r:id="rId34"/>
          <w:headerReference w:type="first" r:id="rId35"/>
          <w:footerReference w:type="first" r:id="rId36"/>
          <w:type w:val="oddPage"/>
          <w:pgSz w:w="11906" w:h="16838"/>
          <w:pgMar w:top="1440" w:right="1797" w:bottom="1440" w:left="1797" w:header="709" w:footer="709" w:gutter="0"/>
          <w:pgNumType w:fmt="lowerRoman"/>
          <w:cols w:space="720"/>
          <w:docGrid w:linePitch="360"/>
        </w:sectPr>
      </w:pPr>
      <w:r>
        <w:rPr>
          <w:rFonts w:ascii="Calibri" w:hAnsi="Calibri" w:cs="Calibri"/>
          <w:i/>
          <w:iCs/>
          <w:sz w:val="22"/>
        </w:rPr>
        <w:fldChar w:fldCharType="end"/>
      </w:r>
    </w:p>
    <w:p w14:paraId="3C224936" w14:textId="77777777" w:rsidR="00325B95" w:rsidRDefault="00325B95">
      <w:pPr>
        <w:pStyle w:val="indice"/>
      </w:pPr>
      <w:r>
        <w:lastRenderedPageBreak/>
        <w:t>Índice de Figuras</w:t>
      </w:r>
    </w:p>
    <w:p w14:paraId="58A608CA" w14:textId="2B101F4D" w:rsidR="00AC7D3D" w:rsidRPr="00AC7D3D" w:rsidRDefault="004B3C61">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figuras" \c </w:instrText>
      </w:r>
      <w:r>
        <w:rPr>
          <w:b/>
          <w:bCs/>
          <w:i/>
          <w:iCs/>
        </w:rPr>
        <w:fldChar w:fldCharType="separate"/>
      </w:r>
      <w:r w:rsidR="00AC7D3D">
        <w:rPr>
          <w:noProof/>
        </w:rPr>
        <w:t xml:space="preserve">Figura 1: Os 3 tipos de Aprendizagem Automática </w:t>
      </w:r>
      <w:r w:rsidR="00AC7D3D" w:rsidRPr="00E8148C">
        <w:rPr>
          <w:noProof/>
        </w:rPr>
        <w:t>[12]</w:t>
      </w:r>
      <w:r w:rsidR="00AC7D3D">
        <w:rPr>
          <w:noProof/>
        </w:rPr>
        <w:tab/>
      </w:r>
      <w:r w:rsidR="00AC7D3D">
        <w:rPr>
          <w:noProof/>
        </w:rPr>
        <w:fldChar w:fldCharType="begin"/>
      </w:r>
      <w:r w:rsidR="00AC7D3D">
        <w:rPr>
          <w:noProof/>
        </w:rPr>
        <w:instrText xml:space="preserve"> PAGEREF _Toc169448088 \h </w:instrText>
      </w:r>
      <w:r w:rsidR="00AC7D3D">
        <w:rPr>
          <w:noProof/>
        </w:rPr>
      </w:r>
      <w:r w:rsidR="00AC7D3D">
        <w:rPr>
          <w:noProof/>
        </w:rPr>
        <w:fldChar w:fldCharType="separate"/>
      </w:r>
      <w:r w:rsidR="00AC7D3D">
        <w:rPr>
          <w:noProof/>
        </w:rPr>
        <w:t>8</w:t>
      </w:r>
      <w:r w:rsidR="00AC7D3D">
        <w:rPr>
          <w:noProof/>
        </w:rPr>
        <w:fldChar w:fldCharType="end"/>
      </w:r>
    </w:p>
    <w:p w14:paraId="74AC2005" w14:textId="36343FC4"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2: Os 3 tipos de Aprendizagem Automática e Aprendizagem Profunda </w:t>
      </w:r>
      <w:r w:rsidRPr="00E8148C">
        <w:rPr>
          <w:noProof/>
        </w:rPr>
        <w:t>[15]</w:t>
      </w:r>
      <w:r>
        <w:rPr>
          <w:noProof/>
        </w:rPr>
        <w:tab/>
      </w:r>
      <w:r>
        <w:rPr>
          <w:noProof/>
        </w:rPr>
        <w:fldChar w:fldCharType="begin"/>
      </w:r>
      <w:r>
        <w:rPr>
          <w:noProof/>
        </w:rPr>
        <w:instrText xml:space="preserve"> PAGEREF _Toc169448089 \h </w:instrText>
      </w:r>
      <w:r>
        <w:rPr>
          <w:noProof/>
        </w:rPr>
      </w:r>
      <w:r>
        <w:rPr>
          <w:noProof/>
        </w:rPr>
        <w:fldChar w:fldCharType="separate"/>
      </w:r>
      <w:r>
        <w:rPr>
          <w:noProof/>
        </w:rPr>
        <w:t>10</w:t>
      </w:r>
      <w:r>
        <w:rPr>
          <w:noProof/>
        </w:rPr>
        <w:fldChar w:fldCharType="end"/>
      </w:r>
    </w:p>
    <w:p w14:paraId="0A555C93" w14:textId="2EA941FE" w:rsidR="00AC7D3D" w:rsidRDefault="00AC7D3D">
      <w:pPr>
        <w:pStyle w:val="ndicedeilustraes"/>
        <w:tabs>
          <w:tab w:val="right" w:leader="dot" w:pos="8302"/>
        </w:tabs>
        <w:rPr>
          <w:rFonts w:asciiTheme="minorHAnsi" w:eastAsiaTheme="minorEastAsia" w:hAnsiTheme="minorHAnsi" w:cstheme="minorBidi"/>
          <w:noProof/>
          <w:szCs w:val="22"/>
          <w:lang w:val="en-GB" w:eastAsia="en-GB"/>
        </w:rPr>
      </w:pPr>
      <w:r w:rsidRPr="00E8148C">
        <w:rPr>
          <w:noProof/>
          <w:lang w:val="en-GB"/>
        </w:rPr>
        <w:t>Figura 3: Ranking do TIOBE [24]</w:t>
      </w:r>
      <w:r w:rsidRPr="00AC7D3D">
        <w:rPr>
          <w:noProof/>
          <w:lang w:val="en-GB"/>
        </w:rPr>
        <w:tab/>
      </w:r>
      <w:r>
        <w:rPr>
          <w:noProof/>
        </w:rPr>
        <w:fldChar w:fldCharType="begin"/>
      </w:r>
      <w:r w:rsidRPr="00AC7D3D">
        <w:rPr>
          <w:noProof/>
          <w:lang w:val="en-GB"/>
        </w:rPr>
        <w:instrText xml:space="preserve"> PAGEREF _Toc169448090 \h </w:instrText>
      </w:r>
      <w:r>
        <w:rPr>
          <w:noProof/>
        </w:rPr>
      </w:r>
      <w:r>
        <w:rPr>
          <w:noProof/>
        </w:rPr>
        <w:fldChar w:fldCharType="separate"/>
      </w:r>
      <w:r w:rsidRPr="00AC7D3D">
        <w:rPr>
          <w:noProof/>
          <w:lang w:val="en-GB"/>
        </w:rPr>
        <w:t>15</w:t>
      </w:r>
      <w:r>
        <w:rPr>
          <w:noProof/>
        </w:rPr>
        <w:fldChar w:fldCharType="end"/>
      </w:r>
    </w:p>
    <w:p w14:paraId="07CD3784" w14:textId="5D298E03" w:rsidR="00AC7D3D" w:rsidRDefault="00AC7D3D">
      <w:pPr>
        <w:pStyle w:val="ndicedeilustraes"/>
        <w:tabs>
          <w:tab w:val="right" w:leader="dot" w:pos="8302"/>
        </w:tabs>
        <w:rPr>
          <w:rFonts w:asciiTheme="minorHAnsi" w:eastAsiaTheme="minorEastAsia" w:hAnsiTheme="minorHAnsi" w:cstheme="minorBidi"/>
          <w:noProof/>
          <w:szCs w:val="22"/>
          <w:lang w:val="en-GB" w:eastAsia="en-GB"/>
        </w:rPr>
      </w:pPr>
      <w:r w:rsidRPr="00E8148C">
        <w:rPr>
          <w:noProof/>
          <w:lang w:val="en-GB"/>
        </w:rPr>
        <w:t>Figura 4: Ranking do PYPL [25]</w:t>
      </w:r>
      <w:r w:rsidRPr="00AC7D3D">
        <w:rPr>
          <w:noProof/>
          <w:lang w:val="en-GB"/>
        </w:rPr>
        <w:tab/>
      </w:r>
      <w:r>
        <w:rPr>
          <w:noProof/>
        </w:rPr>
        <w:fldChar w:fldCharType="begin"/>
      </w:r>
      <w:r w:rsidRPr="00AC7D3D">
        <w:rPr>
          <w:noProof/>
          <w:lang w:val="en-GB"/>
        </w:rPr>
        <w:instrText xml:space="preserve"> PAGEREF _Toc169448091 \h </w:instrText>
      </w:r>
      <w:r>
        <w:rPr>
          <w:noProof/>
        </w:rPr>
      </w:r>
      <w:r>
        <w:rPr>
          <w:noProof/>
        </w:rPr>
        <w:fldChar w:fldCharType="separate"/>
      </w:r>
      <w:r w:rsidRPr="00AC7D3D">
        <w:rPr>
          <w:noProof/>
          <w:lang w:val="en-GB"/>
        </w:rPr>
        <w:t>15</w:t>
      </w:r>
      <w:r>
        <w:rPr>
          <w:noProof/>
        </w:rPr>
        <w:fldChar w:fldCharType="end"/>
      </w:r>
    </w:p>
    <w:p w14:paraId="66D77AB3" w14:textId="415D6E9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5: Modelo FURPS+ </w:t>
      </w:r>
      <w:r w:rsidRPr="00E8148C">
        <w:rPr>
          <w:noProof/>
        </w:rPr>
        <w:t>[41]</w:t>
      </w:r>
      <w:r>
        <w:rPr>
          <w:noProof/>
        </w:rPr>
        <w:tab/>
      </w:r>
      <w:r>
        <w:rPr>
          <w:noProof/>
        </w:rPr>
        <w:fldChar w:fldCharType="begin"/>
      </w:r>
      <w:r>
        <w:rPr>
          <w:noProof/>
        </w:rPr>
        <w:instrText xml:space="preserve"> PAGEREF _Toc169448092 \h </w:instrText>
      </w:r>
      <w:r>
        <w:rPr>
          <w:noProof/>
        </w:rPr>
      </w:r>
      <w:r>
        <w:rPr>
          <w:noProof/>
        </w:rPr>
        <w:fldChar w:fldCharType="separate"/>
      </w:r>
      <w:r>
        <w:rPr>
          <w:noProof/>
        </w:rPr>
        <w:t>19</w:t>
      </w:r>
      <w:r>
        <w:rPr>
          <w:noProof/>
        </w:rPr>
        <w:fldChar w:fldCharType="end"/>
      </w:r>
    </w:p>
    <w:p w14:paraId="738B0442" w14:textId="3AF367A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6: Modelo de Domínio</w:t>
      </w:r>
      <w:r>
        <w:rPr>
          <w:noProof/>
        </w:rPr>
        <w:tab/>
      </w:r>
      <w:r>
        <w:rPr>
          <w:noProof/>
        </w:rPr>
        <w:fldChar w:fldCharType="begin"/>
      </w:r>
      <w:r>
        <w:rPr>
          <w:noProof/>
        </w:rPr>
        <w:instrText xml:space="preserve"> PAGEREF _Toc169448093 \h </w:instrText>
      </w:r>
      <w:r>
        <w:rPr>
          <w:noProof/>
        </w:rPr>
      </w:r>
      <w:r>
        <w:rPr>
          <w:noProof/>
        </w:rPr>
        <w:fldChar w:fldCharType="separate"/>
      </w:r>
      <w:r>
        <w:rPr>
          <w:noProof/>
        </w:rPr>
        <w:t>20</w:t>
      </w:r>
      <w:r>
        <w:rPr>
          <w:noProof/>
        </w:rPr>
        <w:fldChar w:fldCharType="end"/>
      </w:r>
    </w:p>
    <w:p w14:paraId="372F5302" w14:textId="2F75BE2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7: Diagrama de Casos de Uso</w:t>
      </w:r>
      <w:r>
        <w:rPr>
          <w:noProof/>
        </w:rPr>
        <w:tab/>
      </w:r>
      <w:r>
        <w:rPr>
          <w:noProof/>
        </w:rPr>
        <w:fldChar w:fldCharType="begin"/>
      </w:r>
      <w:r>
        <w:rPr>
          <w:noProof/>
        </w:rPr>
        <w:instrText xml:space="preserve"> PAGEREF _Toc169448094 \h </w:instrText>
      </w:r>
      <w:r>
        <w:rPr>
          <w:noProof/>
        </w:rPr>
      </w:r>
      <w:r>
        <w:rPr>
          <w:noProof/>
        </w:rPr>
        <w:fldChar w:fldCharType="separate"/>
      </w:r>
      <w:r>
        <w:rPr>
          <w:noProof/>
        </w:rPr>
        <w:t>21</w:t>
      </w:r>
      <w:r>
        <w:rPr>
          <w:noProof/>
        </w:rPr>
        <w:fldChar w:fldCharType="end"/>
      </w:r>
    </w:p>
    <w:p w14:paraId="2D905775" w14:textId="767D22DA"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8: Diagrama de Casos de Uso</w:t>
      </w:r>
      <w:r>
        <w:rPr>
          <w:noProof/>
        </w:rPr>
        <w:tab/>
      </w:r>
      <w:r>
        <w:rPr>
          <w:noProof/>
        </w:rPr>
        <w:fldChar w:fldCharType="begin"/>
      </w:r>
      <w:r>
        <w:rPr>
          <w:noProof/>
        </w:rPr>
        <w:instrText xml:space="preserve"> PAGEREF _Toc169448095 \h </w:instrText>
      </w:r>
      <w:r>
        <w:rPr>
          <w:noProof/>
        </w:rPr>
      </w:r>
      <w:r>
        <w:rPr>
          <w:noProof/>
        </w:rPr>
        <w:fldChar w:fldCharType="separate"/>
      </w:r>
      <w:r>
        <w:rPr>
          <w:noProof/>
        </w:rPr>
        <w:t>22</w:t>
      </w:r>
      <w:r>
        <w:rPr>
          <w:noProof/>
        </w:rPr>
        <w:fldChar w:fldCharType="end"/>
      </w:r>
    </w:p>
    <w:p w14:paraId="1577F448" w14:textId="77B41F5D"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9: Diagrama de componentes do sistema</w:t>
      </w:r>
      <w:r>
        <w:rPr>
          <w:noProof/>
        </w:rPr>
        <w:tab/>
      </w:r>
      <w:r>
        <w:rPr>
          <w:noProof/>
        </w:rPr>
        <w:fldChar w:fldCharType="begin"/>
      </w:r>
      <w:r>
        <w:rPr>
          <w:noProof/>
        </w:rPr>
        <w:instrText xml:space="preserve"> PAGEREF _Toc169448096 \h </w:instrText>
      </w:r>
      <w:r>
        <w:rPr>
          <w:noProof/>
        </w:rPr>
      </w:r>
      <w:r>
        <w:rPr>
          <w:noProof/>
        </w:rPr>
        <w:fldChar w:fldCharType="separate"/>
      </w:r>
      <w:r>
        <w:rPr>
          <w:noProof/>
        </w:rPr>
        <w:t>27</w:t>
      </w:r>
      <w:r>
        <w:rPr>
          <w:noProof/>
        </w:rPr>
        <w:fldChar w:fldCharType="end"/>
      </w:r>
    </w:p>
    <w:p w14:paraId="35E31A4A" w14:textId="21DC5F03"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0: Diagrama de implantação do sistema</w:t>
      </w:r>
      <w:r>
        <w:rPr>
          <w:noProof/>
        </w:rPr>
        <w:tab/>
      </w:r>
      <w:r>
        <w:rPr>
          <w:noProof/>
        </w:rPr>
        <w:fldChar w:fldCharType="begin"/>
      </w:r>
      <w:r>
        <w:rPr>
          <w:noProof/>
        </w:rPr>
        <w:instrText xml:space="preserve"> PAGEREF _Toc169448097 \h </w:instrText>
      </w:r>
      <w:r>
        <w:rPr>
          <w:noProof/>
        </w:rPr>
      </w:r>
      <w:r>
        <w:rPr>
          <w:noProof/>
        </w:rPr>
        <w:fldChar w:fldCharType="separate"/>
      </w:r>
      <w:r>
        <w:rPr>
          <w:noProof/>
        </w:rPr>
        <w:t>28</w:t>
      </w:r>
      <w:r>
        <w:rPr>
          <w:noProof/>
        </w:rPr>
        <w:fldChar w:fldCharType="end"/>
      </w:r>
    </w:p>
    <w:p w14:paraId="64746232" w14:textId="473012D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1: Diagrama BPMN do sistema</w:t>
      </w:r>
      <w:r>
        <w:rPr>
          <w:noProof/>
        </w:rPr>
        <w:tab/>
      </w:r>
      <w:r>
        <w:rPr>
          <w:noProof/>
        </w:rPr>
        <w:fldChar w:fldCharType="begin"/>
      </w:r>
      <w:r>
        <w:rPr>
          <w:noProof/>
        </w:rPr>
        <w:instrText xml:space="preserve"> PAGEREF _Toc169448098 \h </w:instrText>
      </w:r>
      <w:r>
        <w:rPr>
          <w:noProof/>
        </w:rPr>
      </w:r>
      <w:r>
        <w:rPr>
          <w:noProof/>
        </w:rPr>
        <w:fldChar w:fldCharType="separate"/>
      </w:r>
      <w:r>
        <w:rPr>
          <w:noProof/>
        </w:rPr>
        <w:t>29</w:t>
      </w:r>
      <w:r>
        <w:rPr>
          <w:noProof/>
        </w:rPr>
        <w:fldChar w:fldCharType="end"/>
      </w:r>
    </w:p>
    <w:p w14:paraId="5FE805C8" w14:textId="14B0893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2: Diagrama de componentes alternativo do sistema</w:t>
      </w:r>
      <w:r>
        <w:rPr>
          <w:noProof/>
        </w:rPr>
        <w:tab/>
      </w:r>
      <w:r>
        <w:rPr>
          <w:noProof/>
        </w:rPr>
        <w:fldChar w:fldCharType="begin"/>
      </w:r>
      <w:r>
        <w:rPr>
          <w:noProof/>
        </w:rPr>
        <w:instrText xml:space="preserve"> PAGEREF _Toc169448099 \h </w:instrText>
      </w:r>
      <w:r>
        <w:rPr>
          <w:noProof/>
        </w:rPr>
      </w:r>
      <w:r>
        <w:rPr>
          <w:noProof/>
        </w:rPr>
        <w:fldChar w:fldCharType="separate"/>
      </w:r>
      <w:r>
        <w:rPr>
          <w:noProof/>
        </w:rPr>
        <w:t>30</w:t>
      </w:r>
      <w:r>
        <w:rPr>
          <w:noProof/>
        </w:rPr>
        <w:fldChar w:fldCharType="end"/>
      </w:r>
    </w:p>
    <w:p w14:paraId="6332BFE4" w14:textId="5ADE39B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3: Ficheiro url.py</w:t>
      </w:r>
      <w:r>
        <w:rPr>
          <w:noProof/>
        </w:rPr>
        <w:tab/>
      </w:r>
      <w:r>
        <w:rPr>
          <w:noProof/>
        </w:rPr>
        <w:fldChar w:fldCharType="begin"/>
      </w:r>
      <w:r>
        <w:rPr>
          <w:noProof/>
        </w:rPr>
        <w:instrText xml:space="preserve"> PAGEREF _Toc169448100 \h </w:instrText>
      </w:r>
      <w:r>
        <w:rPr>
          <w:noProof/>
        </w:rPr>
      </w:r>
      <w:r>
        <w:rPr>
          <w:noProof/>
        </w:rPr>
        <w:fldChar w:fldCharType="separate"/>
      </w:r>
      <w:r>
        <w:rPr>
          <w:noProof/>
        </w:rPr>
        <w:t>34</w:t>
      </w:r>
      <w:r>
        <w:rPr>
          <w:noProof/>
        </w:rPr>
        <w:fldChar w:fldCharType="end"/>
      </w:r>
    </w:p>
    <w:p w14:paraId="2CF87FCC" w14:textId="41C7AF7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4: Ficheiro views.py</w:t>
      </w:r>
      <w:r>
        <w:rPr>
          <w:noProof/>
        </w:rPr>
        <w:tab/>
      </w:r>
      <w:r>
        <w:rPr>
          <w:noProof/>
        </w:rPr>
        <w:fldChar w:fldCharType="begin"/>
      </w:r>
      <w:r>
        <w:rPr>
          <w:noProof/>
        </w:rPr>
        <w:instrText xml:space="preserve"> PAGEREF _Toc169448101 \h </w:instrText>
      </w:r>
      <w:r>
        <w:rPr>
          <w:noProof/>
        </w:rPr>
      </w:r>
      <w:r>
        <w:rPr>
          <w:noProof/>
        </w:rPr>
        <w:fldChar w:fldCharType="separate"/>
      </w:r>
      <w:r>
        <w:rPr>
          <w:noProof/>
        </w:rPr>
        <w:t>35</w:t>
      </w:r>
      <w:r>
        <w:rPr>
          <w:noProof/>
        </w:rPr>
        <w:fldChar w:fldCharType="end"/>
      </w:r>
    </w:p>
    <w:p w14:paraId="544B7326" w14:textId="6ACCAC2A"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5: Ficheiro models.py</w:t>
      </w:r>
      <w:r>
        <w:rPr>
          <w:noProof/>
        </w:rPr>
        <w:tab/>
      </w:r>
      <w:r>
        <w:rPr>
          <w:noProof/>
        </w:rPr>
        <w:fldChar w:fldCharType="begin"/>
      </w:r>
      <w:r>
        <w:rPr>
          <w:noProof/>
        </w:rPr>
        <w:instrText xml:space="preserve"> PAGEREF _Toc169448102 \h </w:instrText>
      </w:r>
      <w:r>
        <w:rPr>
          <w:noProof/>
        </w:rPr>
      </w:r>
      <w:r>
        <w:rPr>
          <w:noProof/>
        </w:rPr>
        <w:fldChar w:fldCharType="separate"/>
      </w:r>
      <w:r>
        <w:rPr>
          <w:noProof/>
        </w:rPr>
        <w:t>35</w:t>
      </w:r>
      <w:r>
        <w:rPr>
          <w:noProof/>
        </w:rPr>
        <w:fldChar w:fldCharType="end"/>
      </w:r>
    </w:p>
    <w:p w14:paraId="6D8D61ED" w14:textId="30768409"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6: Ficheiro settings.py</w:t>
      </w:r>
      <w:r>
        <w:rPr>
          <w:noProof/>
        </w:rPr>
        <w:tab/>
      </w:r>
      <w:r>
        <w:rPr>
          <w:noProof/>
        </w:rPr>
        <w:fldChar w:fldCharType="begin"/>
      </w:r>
      <w:r>
        <w:rPr>
          <w:noProof/>
        </w:rPr>
        <w:instrText xml:space="preserve"> PAGEREF _Toc169448103 \h </w:instrText>
      </w:r>
      <w:r>
        <w:rPr>
          <w:noProof/>
        </w:rPr>
      </w:r>
      <w:r>
        <w:rPr>
          <w:noProof/>
        </w:rPr>
        <w:fldChar w:fldCharType="separate"/>
      </w:r>
      <w:r>
        <w:rPr>
          <w:noProof/>
        </w:rPr>
        <w:t>36</w:t>
      </w:r>
      <w:r>
        <w:rPr>
          <w:noProof/>
        </w:rPr>
        <w:fldChar w:fldCharType="end"/>
      </w:r>
    </w:p>
    <w:p w14:paraId="63F2BB3B" w14:textId="74203868"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7: Função de processamento de imagens</w:t>
      </w:r>
      <w:r>
        <w:rPr>
          <w:noProof/>
        </w:rPr>
        <w:tab/>
      </w:r>
      <w:r>
        <w:rPr>
          <w:noProof/>
        </w:rPr>
        <w:fldChar w:fldCharType="begin"/>
      </w:r>
      <w:r>
        <w:rPr>
          <w:noProof/>
        </w:rPr>
        <w:instrText xml:space="preserve"> PAGEREF _Toc169448104 \h </w:instrText>
      </w:r>
      <w:r>
        <w:rPr>
          <w:noProof/>
        </w:rPr>
      </w:r>
      <w:r>
        <w:rPr>
          <w:noProof/>
        </w:rPr>
        <w:fldChar w:fldCharType="separate"/>
      </w:r>
      <w:r>
        <w:rPr>
          <w:noProof/>
        </w:rPr>
        <w:t>37</w:t>
      </w:r>
      <w:r>
        <w:rPr>
          <w:noProof/>
        </w:rPr>
        <w:fldChar w:fldCharType="end"/>
      </w:r>
    </w:p>
    <w:p w14:paraId="7205A344" w14:textId="6CAA237D"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8: Ficheiro split.py</w:t>
      </w:r>
      <w:r>
        <w:rPr>
          <w:noProof/>
        </w:rPr>
        <w:tab/>
      </w:r>
      <w:r>
        <w:rPr>
          <w:noProof/>
        </w:rPr>
        <w:fldChar w:fldCharType="begin"/>
      </w:r>
      <w:r>
        <w:rPr>
          <w:noProof/>
        </w:rPr>
        <w:instrText xml:space="preserve"> PAGEREF _Toc169448105 \h </w:instrText>
      </w:r>
      <w:r>
        <w:rPr>
          <w:noProof/>
        </w:rPr>
      </w:r>
      <w:r>
        <w:rPr>
          <w:noProof/>
        </w:rPr>
        <w:fldChar w:fldCharType="separate"/>
      </w:r>
      <w:r>
        <w:rPr>
          <w:noProof/>
        </w:rPr>
        <w:t>38</w:t>
      </w:r>
      <w:r>
        <w:rPr>
          <w:noProof/>
        </w:rPr>
        <w:fldChar w:fldCharType="end"/>
      </w:r>
    </w:p>
    <w:p w14:paraId="5D5569ED" w14:textId="13F70893"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19: Ficheiro create_video.py</w:t>
      </w:r>
      <w:r>
        <w:rPr>
          <w:noProof/>
        </w:rPr>
        <w:tab/>
      </w:r>
      <w:r>
        <w:rPr>
          <w:noProof/>
        </w:rPr>
        <w:fldChar w:fldCharType="begin"/>
      </w:r>
      <w:r>
        <w:rPr>
          <w:noProof/>
        </w:rPr>
        <w:instrText xml:space="preserve"> PAGEREF _Toc169448106 \h </w:instrText>
      </w:r>
      <w:r>
        <w:rPr>
          <w:noProof/>
        </w:rPr>
      </w:r>
      <w:r>
        <w:rPr>
          <w:noProof/>
        </w:rPr>
        <w:fldChar w:fldCharType="separate"/>
      </w:r>
      <w:r>
        <w:rPr>
          <w:noProof/>
        </w:rPr>
        <w:t>39</w:t>
      </w:r>
      <w:r>
        <w:rPr>
          <w:noProof/>
        </w:rPr>
        <w:fldChar w:fldCharType="end"/>
      </w:r>
    </w:p>
    <w:p w14:paraId="30CD9D9D" w14:textId="265FCB53"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0: Persistência na base de dados de imagens</w:t>
      </w:r>
      <w:r>
        <w:rPr>
          <w:noProof/>
        </w:rPr>
        <w:tab/>
      </w:r>
      <w:r>
        <w:rPr>
          <w:noProof/>
        </w:rPr>
        <w:fldChar w:fldCharType="begin"/>
      </w:r>
      <w:r>
        <w:rPr>
          <w:noProof/>
        </w:rPr>
        <w:instrText xml:space="preserve"> PAGEREF _Toc169448107 \h </w:instrText>
      </w:r>
      <w:r>
        <w:rPr>
          <w:noProof/>
        </w:rPr>
      </w:r>
      <w:r>
        <w:rPr>
          <w:noProof/>
        </w:rPr>
        <w:fldChar w:fldCharType="separate"/>
      </w:r>
      <w:r>
        <w:rPr>
          <w:noProof/>
        </w:rPr>
        <w:t>39</w:t>
      </w:r>
      <w:r>
        <w:rPr>
          <w:noProof/>
        </w:rPr>
        <w:fldChar w:fldCharType="end"/>
      </w:r>
    </w:p>
    <w:p w14:paraId="5B2454D1" w14:textId="52CCAF27"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1: Intercetador de pedidos web para inclusão de token de acesso</w:t>
      </w:r>
      <w:r>
        <w:rPr>
          <w:noProof/>
        </w:rPr>
        <w:tab/>
      </w:r>
      <w:r>
        <w:rPr>
          <w:noProof/>
        </w:rPr>
        <w:fldChar w:fldCharType="begin"/>
      </w:r>
      <w:r>
        <w:rPr>
          <w:noProof/>
        </w:rPr>
        <w:instrText xml:space="preserve"> PAGEREF _Toc169448108 \h </w:instrText>
      </w:r>
      <w:r>
        <w:rPr>
          <w:noProof/>
        </w:rPr>
      </w:r>
      <w:r>
        <w:rPr>
          <w:noProof/>
        </w:rPr>
        <w:fldChar w:fldCharType="separate"/>
      </w:r>
      <w:r>
        <w:rPr>
          <w:noProof/>
        </w:rPr>
        <w:t>40</w:t>
      </w:r>
      <w:r>
        <w:rPr>
          <w:noProof/>
        </w:rPr>
        <w:fldChar w:fldCharType="end"/>
      </w:r>
    </w:p>
    <w:p w14:paraId="1BD6CC64" w14:textId="4045FCEC"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2: Página de login do sistema desenvolvido</w:t>
      </w:r>
      <w:r>
        <w:rPr>
          <w:noProof/>
        </w:rPr>
        <w:tab/>
      </w:r>
      <w:r>
        <w:rPr>
          <w:noProof/>
        </w:rPr>
        <w:fldChar w:fldCharType="begin"/>
      </w:r>
      <w:r>
        <w:rPr>
          <w:noProof/>
        </w:rPr>
        <w:instrText xml:space="preserve"> PAGEREF _Toc169448109 \h </w:instrText>
      </w:r>
      <w:r>
        <w:rPr>
          <w:noProof/>
        </w:rPr>
      </w:r>
      <w:r>
        <w:rPr>
          <w:noProof/>
        </w:rPr>
        <w:fldChar w:fldCharType="separate"/>
      </w:r>
      <w:r>
        <w:rPr>
          <w:noProof/>
        </w:rPr>
        <w:t>41</w:t>
      </w:r>
      <w:r>
        <w:rPr>
          <w:noProof/>
        </w:rPr>
        <w:fldChar w:fldCharType="end"/>
      </w:r>
    </w:p>
    <w:p w14:paraId="1A6BD27A" w14:textId="4FD2ABA8"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3: Home page do sistema desenvolvido após login</w:t>
      </w:r>
      <w:r>
        <w:rPr>
          <w:noProof/>
        </w:rPr>
        <w:tab/>
      </w:r>
      <w:r>
        <w:rPr>
          <w:noProof/>
        </w:rPr>
        <w:fldChar w:fldCharType="begin"/>
      </w:r>
      <w:r>
        <w:rPr>
          <w:noProof/>
        </w:rPr>
        <w:instrText xml:space="preserve"> PAGEREF _Toc169448110 \h </w:instrText>
      </w:r>
      <w:r>
        <w:rPr>
          <w:noProof/>
        </w:rPr>
      </w:r>
      <w:r>
        <w:rPr>
          <w:noProof/>
        </w:rPr>
        <w:fldChar w:fldCharType="separate"/>
      </w:r>
      <w:r>
        <w:rPr>
          <w:noProof/>
        </w:rPr>
        <w:t>42</w:t>
      </w:r>
      <w:r>
        <w:rPr>
          <w:noProof/>
        </w:rPr>
        <w:fldChar w:fldCharType="end"/>
      </w:r>
    </w:p>
    <w:p w14:paraId="35764400" w14:textId="7DA255CC"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4: Classe User Serializer</w:t>
      </w:r>
      <w:r>
        <w:rPr>
          <w:noProof/>
        </w:rPr>
        <w:tab/>
      </w:r>
      <w:r>
        <w:rPr>
          <w:noProof/>
        </w:rPr>
        <w:fldChar w:fldCharType="begin"/>
      </w:r>
      <w:r>
        <w:rPr>
          <w:noProof/>
        </w:rPr>
        <w:instrText xml:space="preserve"> PAGEREF _Toc169448111 \h </w:instrText>
      </w:r>
      <w:r>
        <w:rPr>
          <w:noProof/>
        </w:rPr>
      </w:r>
      <w:r>
        <w:rPr>
          <w:noProof/>
        </w:rPr>
        <w:fldChar w:fldCharType="separate"/>
      </w:r>
      <w:r>
        <w:rPr>
          <w:noProof/>
        </w:rPr>
        <w:t>43</w:t>
      </w:r>
      <w:r>
        <w:rPr>
          <w:noProof/>
        </w:rPr>
        <w:fldChar w:fldCharType="end"/>
      </w:r>
    </w:p>
    <w:p w14:paraId="151B77E3" w14:textId="04FB6AA7"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5: Classe Note Serializer</w:t>
      </w:r>
      <w:r>
        <w:rPr>
          <w:noProof/>
        </w:rPr>
        <w:tab/>
      </w:r>
      <w:r>
        <w:rPr>
          <w:noProof/>
        </w:rPr>
        <w:fldChar w:fldCharType="begin"/>
      </w:r>
      <w:r>
        <w:rPr>
          <w:noProof/>
        </w:rPr>
        <w:instrText xml:space="preserve"> PAGEREF _Toc169448112 \h </w:instrText>
      </w:r>
      <w:r>
        <w:rPr>
          <w:noProof/>
        </w:rPr>
      </w:r>
      <w:r>
        <w:rPr>
          <w:noProof/>
        </w:rPr>
        <w:fldChar w:fldCharType="separate"/>
      </w:r>
      <w:r>
        <w:rPr>
          <w:noProof/>
        </w:rPr>
        <w:t>44</w:t>
      </w:r>
      <w:r>
        <w:rPr>
          <w:noProof/>
        </w:rPr>
        <w:fldChar w:fldCharType="end"/>
      </w:r>
    </w:p>
    <w:p w14:paraId="59D308AB" w14:textId="3280F65C"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6: Commits realizados no repositório GitHub</w:t>
      </w:r>
      <w:r>
        <w:rPr>
          <w:noProof/>
        </w:rPr>
        <w:tab/>
      </w:r>
      <w:r>
        <w:rPr>
          <w:noProof/>
        </w:rPr>
        <w:fldChar w:fldCharType="begin"/>
      </w:r>
      <w:r>
        <w:rPr>
          <w:noProof/>
        </w:rPr>
        <w:instrText xml:space="preserve"> PAGEREF _Toc169448113 \h </w:instrText>
      </w:r>
      <w:r>
        <w:rPr>
          <w:noProof/>
        </w:rPr>
      </w:r>
      <w:r>
        <w:rPr>
          <w:noProof/>
        </w:rPr>
        <w:fldChar w:fldCharType="separate"/>
      </w:r>
      <w:r>
        <w:rPr>
          <w:noProof/>
        </w:rPr>
        <w:t>45</w:t>
      </w:r>
      <w:r>
        <w:rPr>
          <w:noProof/>
        </w:rPr>
        <w:fldChar w:fldCharType="end"/>
      </w:r>
    </w:p>
    <w:p w14:paraId="100073B9" w14:textId="37A6099F"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7: Funcionalidades do software Choreo</w:t>
      </w:r>
      <w:r>
        <w:rPr>
          <w:noProof/>
        </w:rPr>
        <w:tab/>
      </w:r>
      <w:r>
        <w:rPr>
          <w:noProof/>
        </w:rPr>
        <w:fldChar w:fldCharType="begin"/>
      </w:r>
      <w:r>
        <w:rPr>
          <w:noProof/>
        </w:rPr>
        <w:instrText xml:space="preserve"> PAGEREF _Toc169448114 \h </w:instrText>
      </w:r>
      <w:r>
        <w:rPr>
          <w:noProof/>
        </w:rPr>
      </w:r>
      <w:r>
        <w:rPr>
          <w:noProof/>
        </w:rPr>
        <w:fldChar w:fldCharType="separate"/>
      </w:r>
      <w:r>
        <w:rPr>
          <w:noProof/>
        </w:rPr>
        <w:t>46</w:t>
      </w:r>
      <w:r>
        <w:rPr>
          <w:noProof/>
        </w:rPr>
        <w:fldChar w:fldCharType="end"/>
      </w:r>
    </w:p>
    <w:p w14:paraId="7C642D63" w14:textId="52B6C57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8: Trello – controlo de tarefas</w:t>
      </w:r>
      <w:r>
        <w:rPr>
          <w:noProof/>
        </w:rPr>
        <w:tab/>
      </w:r>
      <w:r>
        <w:rPr>
          <w:noProof/>
        </w:rPr>
        <w:fldChar w:fldCharType="begin"/>
      </w:r>
      <w:r>
        <w:rPr>
          <w:noProof/>
        </w:rPr>
        <w:instrText xml:space="preserve"> PAGEREF _Toc169448115 \h </w:instrText>
      </w:r>
      <w:r>
        <w:rPr>
          <w:noProof/>
        </w:rPr>
      </w:r>
      <w:r>
        <w:rPr>
          <w:noProof/>
        </w:rPr>
        <w:fldChar w:fldCharType="separate"/>
      </w:r>
      <w:r>
        <w:rPr>
          <w:noProof/>
        </w:rPr>
        <w:t>47</w:t>
      </w:r>
      <w:r>
        <w:rPr>
          <w:noProof/>
        </w:rPr>
        <w:fldChar w:fldCharType="end"/>
      </w:r>
    </w:p>
    <w:p w14:paraId="2A2E1D1C" w14:textId="3E0A5A20"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29: Testes unitários de domínio</w:t>
      </w:r>
      <w:r>
        <w:rPr>
          <w:noProof/>
        </w:rPr>
        <w:tab/>
      </w:r>
      <w:r>
        <w:rPr>
          <w:noProof/>
        </w:rPr>
        <w:fldChar w:fldCharType="begin"/>
      </w:r>
      <w:r>
        <w:rPr>
          <w:noProof/>
        </w:rPr>
        <w:instrText xml:space="preserve"> PAGEREF _Toc169448116 \h </w:instrText>
      </w:r>
      <w:r>
        <w:rPr>
          <w:noProof/>
        </w:rPr>
      </w:r>
      <w:r>
        <w:rPr>
          <w:noProof/>
        </w:rPr>
        <w:fldChar w:fldCharType="separate"/>
      </w:r>
      <w:r>
        <w:rPr>
          <w:noProof/>
        </w:rPr>
        <w:t>48</w:t>
      </w:r>
      <w:r>
        <w:rPr>
          <w:noProof/>
        </w:rPr>
        <w:fldChar w:fldCharType="end"/>
      </w:r>
    </w:p>
    <w:p w14:paraId="461F959C" w14:textId="2E23716E"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0: Teste unitário de criação de utilizador</w:t>
      </w:r>
      <w:r>
        <w:rPr>
          <w:noProof/>
        </w:rPr>
        <w:tab/>
      </w:r>
      <w:r>
        <w:rPr>
          <w:noProof/>
        </w:rPr>
        <w:fldChar w:fldCharType="begin"/>
      </w:r>
      <w:r>
        <w:rPr>
          <w:noProof/>
        </w:rPr>
        <w:instrText xml:space="preserve"> PAGEREF _Toc169448117 \h </w:instrText>
      </w:r>
      <w:r>
        <w:rPr>
          <w:noProof/>
        </w:rPr>
      </w:r>
      <w:r>
        <w:rPr>
          <w:noProof/>
        </w:rPr>
        <w:fldChar w:fldCharType="separate"/>
      </w:r>
      <w:r>
        <w:rPr>
          <w:noProof/>
        </w:rPr>
        <w:t>48</w:t>
      </w:r>
      <w:r>
        <w:rPr>
          <w:noProof/>
        </w:rPr>
        <w:fldChar w:fldCharType="end"/>
      </w:r>
    </w:p>
    <w:p w14:paraId="44BB64BA" w14:textId="5A4AF566"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1: Teste unitário de criação de nota</w:t>
      </w:r>
      <w:r>
        <w:rPr>
          <w:noProof/>
        </w:rPr>
        <w:tab/>
      </w:r>
      <w:r>
        <w:rPr>
          <w:noProof/>
        </w:rPr>
        <w:fldChar w:fldCharType="begin"/>
      </w:r>
      <w:r>
        <w:rPr>
          <w:noProof/>
        </w:rPr>
        <w:instrText xml:space="preserve"> PAGEREF _Toc169448118 \h </w:instrText>
      </w:r>
      <w:r>
        <w:rPr>
          <w:noProof/>
        </w:rPr>
      </w:r>
      <w:r>
        <w:rPr>
          <w:noProof/>
        </w:rPr>
        <w:fldChar w:fldCharType="separate"/>
      </w:r>
      <w:r>
        <w:rPr>
          <w:noProof/>
        </w:rPr>
        <w:t>49</w:t>
      </w:r>
      <w:r>
        <w:rPr>
          <w:noProof/>
        </w:rPr>
        <w:fldChar w:fldCharType="end"/>
      </w:r>
    </w:p>
    <w:p w14:paraId="6414125A" w14:textId="069E4A4F"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2: Teste de validação de criação do mapa de saliências</w:t>
      </w:r>
      <w:r>
        <w:rPr>
          <w:noProof/>
        </w:rPr>
        <w:tab/>
      </w:r>
      <w:r>
        <w:rPr>
          <w:noProof/>
        </w:rPr>
        <w:fldChar w:fldCharType="begin"/>
      </w:r>
      <w:r>
        <w:rPr>
          <w:noProof/>
        </w:rPr>
        <w:instrText xml:space="preserve"> PAGEREF _Toc169448119 \h </w:instrText>
      </w:r>
      <w:r>
        <w:rPr>
          <w:noProof/>
        </w:rPr>
      </w:r>
      <w:r>
        <w:rPr>
          <w:noProof/>
        </w:rPr>
        <w:fldChar w:fldCharType="separate"/>
      </w:r>
      <w:r>
        <w:rPr>
          <w:noProof/>
        </w:rPr>
        <w:t>50</w:t>
      </w:r>
      <w:r>
        <w:rPr>
          <w:noProof/>
        </w:rPr>
        <w:fldChar w:fldCharType="end"/>
      </w:r>
    </w:p>
    <w:p w14:paraId="7110FE47" w14:textId="012C444C"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3: Resultado de Testes e2e</w:t>
      </w:r>
      <w:r>
        <w:rPr>
          <w:noProof/>
        </w:rPr>
        <w:tab/>
      </w:r>
      <w:r>
        <w:rPr>
          <w:noProof/>
        </w:rPr>
        <w:fldChar w:fldCharType="begin"/>
      </w:r>
      <w:r>
        <w:rPr>
          <w:noProof/>
        </w:rPr>
        <w:instrText xml:space="preserve"> PAGEREF _Toc169448120 \h </w:instrText>
      </w:r>
      <w:r>
        <w:rPr>
          <w:noProof/>
        </w:rPr>
      </w:r>
      <w:r>
        <w:rPr>
          <w:noProof/>
        </w:rPr>
        <w:fldChar w:fldCharType="separate"/>
      </w:r>
      <w:r>
        <w:rPr>
          <w:noProof/>
        </w:rPr>
        <w:t>50</w:t>
      </w:r>
      <w:r>
        <w:rPr>
          <w:noProof/>
        </w:rPr>
        <w:fldChar w:fldCharType="end"/>
      </w:r>
    </w:p>
    <w:p w14:paraId="33F7E61A" w14:textId="58E8B240"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4: Testes e2e relativo à criação de um mapa de saliências de uma imagem sem criação de nota associada</w:t>
      </w:r>
      <w:r>
        <w:rPr>
          <w:noProof/>
        </w:rPr>
        <w:tab/>
      </w:r>
      <w:r>
        <w:rPr>
          <w:noProof/>
        </w:rPr>
        <w:fldChar w:fldCharType="begin"/>
      </w:r>
      <w:r>
        <w:rPr>
          <w:noProof/>
        </w:rPr>
        <w:instrText xml:space="preserve"> PAGEREF _Toc169448121 \h </w:instrText>
      </w:r>
      <w:r>
        <w:rPr>
          <w:noProof/>
        </w:rPr>
      </w:r>
      <w:r>
        <w:rPr>
          <w:noProof/>
        </w:rPr>
        <w:fldChar w:fldCharType="separate"/>
      </w:r>
      <w:r>
        <w:rPr>
          <w:noProof/>
        </w:rPr>
        <w:t>51</w:t>
      </w:r>
      <w:r>
        <w:rPr>
          <w:noProof/>
        </w:rPr>
        <w:fldChar w:fldCharType="end"/>
      </w:r>
    </w:p>
    <w:p w14:paraId="4843341C" w14:textId="4DF2EEB0"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5: Imagem publicitária e respetivos mapas de saliência obtidos usando o Modelo de Atenção CASNet I e CASNet II</w:t>
      </w:r>
      <w:r>
        <w:rPr>
          <w:noProof/>
        </w:rPr>
        <w:tab/>
      </w:r>
      <w:r>
        <w:rPr>
          <w:noProof/>
        </w:rPr>
        <w:fldChar w:fldCharType="begin"/>
      </w:r>
      <w:r>
        <w:rPr>
          <w:noProof/>
        </w:rPr>
        <w:instrText xml:space="preserve"> PAGEREF _Toc169448122 \h </w:instrText>
      </w:r>
      <w:r>
        <w:rPr>
          <w:noProof/>
        </w:rPr>
      </w:r>
      <w:r>
        <w:rPr>
          <w:noProof/>
        </w:rPr>
        <w:fldChar w:fldCharType="separate"/>
      </w:r>
      <w:r>
        <w:rPr>
          <w:noProof/>
        </w:rPr>
        <w:t>52</w:t>
      </w:r>
      <w:r>
        <w:rPr>
          <w:noProof/>
        </w:rPr>
        <w:fldChar w:fldCharType="end"/>
      </w:r>
    </w:p>
    <w:p w14:paraId="5532E6A5" w14:textId="1CECEE59"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6: Imagem publicitária e respetivos mapas de saliência obtidos usando o Modelo de Atenção CASNet I e CASNet II</w:t>
      </w:r>
      <w:r>
        <w:rPr>
          <w:noProof/>
        </w:rPr>
        <w:tab/>
      </w:r>
      <w:r>
        <w:rPr>
          <w:noProof/>
        </w:rPr>
        <w:fldChar w:fldCharType="begin"/>
      </w:r>
      <w:r>
        <w:rPr>
          <w:noProof/>
        </w:rPr>
        <w:instrText xml:space="preserve"> PAGEREF _Toc169448123 \h </w:instrText>
      </w:r>
      <w:r>
        <w:rPr>
          <w:noProof/>
        </w:rPr>
      </w:r>
      <w:r>
        <w:rPr>
          <w:noProof/>
        </w:rPr>
        <w:fldChar w:fldCharType="separate"/>
      </w:r>
      <w:r>
        <w:rPr>
          <w:noProof/>
        </w:rPr>
        <w:t>52</w:t>
      </w:r>
      <w:r>
        <w:rPr>
          <w:noProof/>
        </w:rPr>
        <w:fldChar w:fldCharType="end"/>
      </w:r>
    </w:p>
    <w:p w14:paraId="1CC724EE" w14:textId="4C852DC6"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7: Imagem publicitária e respetivos mapas de saliência obtidos usando o Modelo de Atenção CASNet I e CASNet II</w:t>
      </w:r>
      <w:r>
        <w:rPr>
          <w:noProof/>
        </w:rPr>
        <w:tab/>
      </w:r>
      <w:r>
        <w:rPr>
          <w:noProof/>
        </w:rPr>
        <w:fldChar w:fldCharType="begin"/>
      </w:r>
      <w:r>
        <w:rPr>
          <w:noProof/>
        </w:rPr>
        <w:instrText xml:space="preserve"> PAGEREF _Toc169448124 \h </w:instrText>
      </w:r>
      <w:r>
        <w:rPr>
          <w:noProof/>
        </w:rPr>
      </w:r>
      <w:r>
        <w:rPr>
          <w:noProof/>
        </w:rPr>
        <w:fldChar w:fldCharType="separate"/>
      </w:r>
      <w:r>
        <w:rPr>
          <w:noProof/>
        </w:rPr>
        <w:t>53</w:t>
      </w:r>
      <w:r>
        <w:rPr>
          <w:noProof/>
        </w:rPr>
        <w:fldChar w:fldCharType="end"/>
      </w:r>
    </w:p>
    <w:p w14:paraId="1EE081E6" w14:textId="77E5D76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8: Imagem publicitária e respetivos mapas de saliência obtidos usando o Modelo de Atenção CASNet I e CASNet II</w:t>
      </w:r>
      <w:r>
        <w:rPr>
          <w:noProof/>
        </w:rPr>
        <w:tab/>
      </w:r>
      <w:r>
        <w:rPr>
          <w:noProof/>
        </w:rPr>
        <w:fldChar w:fldCharType="begin"/>
      </w:r>
      <w:r>
        <w:rPr>
          <w:noProof/>
        </w:rPr>
        <w:instrText xml:space="preserve"> PAGEREF _Toc169448125 \h </w:instrText>
      </w:r>
      <w:r>
        <w:rPr>
          <w:noProof/>
        </w:rPr>
      </w:r>
      <w:r>
        <w:rPr>
          <w:noProof/>
        </w:rPr>
        <w:fldChar w:fldCharType="separate"/>
      </w:r>
      <w:r>
        <w:rPr>
          <w:noProof/>
        </w:rPr>
        <w:t>53</w:t>
      </w:r>
      <w:r>
        <w:rPr>
          <w:noProof/>
        </w:rPr>
        <w:fldChar w:fldCharType="end"/>
      </w:r>
    </w:p>
    <w:p w14:paraId="25E41A51" w14:textId="2427C591"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39: Imagem publicitária e respetivos mapas de saliência obtidos usando o Modelo de Atenção CASNet I e CASNet II</w:t>
      </w:r>
      <w:r>
        <w:rPr>
          <w:noProof/>
        </w:rPr>
        <w:tab/>
      </w:r>
      <w:r>
        <w:rPr>
          <w:noProof/>
        </w:rPr>
        <w:fldChar w:fldCharType="begin"/>
      </w:r>
      <w:r>
        <w:rPr>
          <w:noProof/>
        </w:rPr>
        <w:instrText xml:space="preserve"> PAGEREF _Toc169448126 \h </w:instrText>
      </w:r>
      <w:r>
        <w:rPr>
          <w:noProof/>
        </w:rPr>
      </w:r>
      <w:r>
        <w:rPr>
          <w:noProof/>
        </w:rPr>
        <w:fldChar w:fldCharType="separate"/>
      </w:r>
      <w:r>
        <w:rPr>
          <w:noProof/>
        </w:rPr>
        <w:t>54</w:t>
      </w:r>
      <w:r>
        <w:rPr>
          <w:noProof/>
        </w:rPr>
        <w:fldChar w:fldCharType="end"/>
      </w:r>
    </w:p>
    <w:p w14:paraId="3AD24D06" w14:textId="577CDBF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40: Imagem publicitária e respetivos mapas de saliência obtidos usando o Modelo de Atenção CASNet I e CASNet II</w:t>
      </w:r>
      <w:r>
        <w:rPr>
          <w:noProof/>
        </w:rPr>
        <w:tab/>
      </w:r>
      <w:r>
        <w:rPr>
          <w:noProof/>
        </w:rPr>
        <w:fldChar w:fldCharType="begin"/>
      </w:r>
      <w:r>
        <w:rPr>
          <w:noProof/>
        </w:rPr>
        <w:instrText xml:space="preserve"> PAGEREF _Toc169448127 \h </w:instrText>
      </w:r>
      <w:r>
        <w:rPr>
          <w:noProof/>
        </w:rPr>
      </w:r>
      <w:r>
        <w:rPr>
          <w:noProof/>
        </w:rPr>
        <w:fldChar w:fldCharType="separate"/>
      </w:r>
      <w:r>
        <w:rPr>
          <w:noProof/>
        </w:rPr>
        <w:t>55</w:t>
      </w:r>
      <w:r>
        <w:rPr>
          <w:noProof/>
        </w:rPr>
        <w:fldChar w:fldCharType="end"/>
      </w:r>
    </w:p>
    <w:p w14:paraId="30E1B07A" w14:textId="336020A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41: Imagem publicitária e respetivos mapas de saliência obtidos usando o Modelo de Atenção CASNet I e CASNet II</w:t>
      </w:r>
      <w:r>
        <w:rPr>
          <w:noProof/>
        </w:rPr>
        <w:tab/>
      </w:r>
      <w:r>
        <w:rPr>
          <w:noProof/>
        </w:rPr>
        <w:fldChar w:fldCharType="begin"/>
      </w:r>
      <w:r>
        <w:rPr>
          <w:noProof/>
        </w:rPr>
        <w:instrText xml:space="preserve"> PAGEREF _Toc169448128 \h </w:instrText>
      </w:r>
      <w:r>
        <w:rPr>
          <w:noProof/>
        </w:rPr>
      </w:r>
      <w:r>
        <w:rPr>
          <w:noProof/>
        </w:rPr>
        <w:fldChar w:fldCharType="separate"/>
      </w:r>
      <w:r>
        <w:rPr>
          <w:noProof/>
        </w:rPr>
        <w:t>55</w:t>
      </w:r>
      <w:r>
        <w:rPr>
          <w:noProof/>
        </w:rPr>
        <w:fldChar w:fldCharType="end"/>
      </w:r>
    </w:p>
    <w:p w14:paraId="5D3C153B" w14:textId="38C68F54"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42: Imagem publicitária e respetivos mapas de saliência obtidos usando o Modelo de Atenção CASNet I e CASNet II</w:t>
      </w:r>
      <w:r>
        <w:rPr>
          <w:noProof/>
        </w:rPr>
        <w:tab/>
      </w:r>
      <w:r>
        <w:rPr>
          <w:noProof/>
        </w:rPr>
        <w:fldChar w:fldCharType="begin"/>
      </w:r>
      <w:r>
        <w:rPr>
          <w:noProof/>
        </w:rPr>
        <w:instrText xml:space="preserve"> PAGEREF _Toc169448129 \h </w:instrText>
      </w:r>
      <w:r>
        <w:rPr>
          <w:noProof/>
        </w:rPr>
      </w:r>
      <w:r>
        <w:rPr>
          <w:noProof/>
        </w:rPr>
        <w:fldChar w:fldCharType="separate"/>
      </w:r>
      <w:r>
        <w:rPr>
          <w:noProof/>
        </w:rPr>
        <w:t>55</w:t>
      </w:r>
      <w:r>
        <w:rPr>
          <w:noProof/>
        </w:rPr>
        <w:fldChar w:fldCharType="end"/>
      </w:r>
    </w:p>
    <w:p w14:paraId="65075B43" w14:textId="120D9DB5"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Figura 43: Vídeo do mundo de realidade virtual e respetivos mapas de saliência obtidos usando o Modelo de Atenção CASNet I e CASNet II</w:t>
      </w:r>
      <w:r>
        <w:rPr>
          <w:noProof/>
        </w:rPr>
        <w:tab/>
      </w:r>
      <w:r>
        <w:rPr>
          <w:noProof/>
        </w:rPr>
        <w:fldChar w:fldCharType="begin"/>
      </w:r>
      <w:r>
        <w:rPr>
          <w:noProof/>
        </w:rPr>
        <w:instrText xml:space="preserve"> PAGEREF _Toc169448130 \h </w:instrText>
      </w:r>
      <w:r>
        <w:rPr>
          <w:noProof/>
        </w:rPr>
      </w:r>
      <w:r>
        <w:rPr>
          <w:noProof/>
        </w:rPr>
        <w:fldChar w:fldCharType="separate"/>
      </w:r>
      <w:r>
        <w:rPr>
          <w:noProof/>
        </w:rPr>
        <w:t>56</w:t>
      </w:r>
      <w:r>
        <w:rPr>
          <w:noProof/>
        </w:rPr>
        <w:fldChar w:fldCharType="end"/>
      </w:r>
    </w:p>
    <w:p w14:paraId="23DEE223" w14:textId="2DCAD04E" w:rsidR="00DA22BE" w:rsidRDefault="004B3C61" w:rsidP="004740AF">
      <w:pPr>
        <w:pStyle w:val="ndice1"/>
        <w:tabs>
          <w:tab w:val="right" w:leader="dot" w:pos="8312"/>
        </w:tabs>
        <w:spacing w:line="240" w:lineRule="auto"/>
      </w:pPr>
      <w:r>
        <w:rPr>
          <w:b w:val="0"/>
          <w:bCs w:val="0"/>
          <w:i w:val="0"/>
          <w:iCs w:val="0"/>
        </w:rPr>
        <w:fldChar w:fldCharType="end"/>
      </w:r>
    </w:p>
    <w:p w14:paraId="71AEAAD4" w14:textId="77777777" w:rsidR="00037D41" w:rsidRDefault="00037D41" w:rsidP="00037D41"/>
    <w:p w14:paraId="3CEE8011" w14:textId="77777777" w:rsidR="00325B95" w:rsidRDefault="00325B95">
      <w:pPr>
        <w:pStyle w:val="indice"/>
      </w:pPr>
      <w:r>
        <w:t>Índice de Tabelas</w:t>
      </w:r>
    </w:p>
    <w:p w14:paraId="2080E51E" w14:textId="37B42772" w:rsidR="00AC7D3D" w:rsidRPr="00AC7D3D" w:rsidRDefault="00212090">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tabela" \c </w:instrText>
      </w:r>
      <w:r>
        <w:rPr>
          <w:b/>
          <w:bCs/>
          <w:i/>
          <w:iCs/>
        </w:rPr>
        <w:fldChar w:fldCharType="separate"/>
      </w:r>
      <w:r w:rsidR="00AC7D3D">
        <w:rPr>
          <w:noProof/>
        </w:rPr>
        <w:t>Tabela 1: Planeamento do projeto</w:t>
      </w:r>
      <w:r w:rsidR="00AC7D3D">
        <w:rPr>
          <w:noProof/>
        </w:rPr>
        <w:tab/>
      </w:r>
      <w:r w:rsidR="00AC7D3D">
        <w:rPr>
          <w:noProof/>
        </w:rPr>
        <w:fldChar w:fldCharType="begin"/>
      </w:r>
      <w:r w:rsidR="00AC7D3D">
        <w:rPr>
          <w:noProof/>
        </w:rPr>
        <w:instrText xml:space="preserve"> PAGEREF _Toc169448076 \h </w:instrText>
      </w:r>
      <w:r w:rsidR="00AC7D3D">
        <w:rPr>
          <w:noProof/>
        </w:rPr>
      </w:r>
      <w:r w:rsidR="00AC7D3D">
        <w:rPr>
          <w:noProof/>
        </w:rPr>
        <w:fldChar w:fldCharType="separate"/>
      </w:r>
      <w:r w:rsidR="00AC7D3D">
        <w:rPr>
          <w:noProof/>
        </w:rPr>
        <w:t>4</w:t>
      </w:r>
      <w:r w:rsidR="00AC7D3D">
        <w:rPr>
          <w:noProof/>
        </w:rPr>
        <w:fldChar w:fldCharType="end"/>
      </w:r>
    </w:p>
    <w:p w14:paraId="0BE26C12" w14:textId="103BC6DA"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2: Requisitos de Usabilidade</w:t>
      </w:r>
      <w:r>
        <w:rPr>
          <w:noProof/>
        </w:rPr>
        <w:tab/>
      </w:r>
      <w:r>
        <w:rPr>
          <w:noProof/>
        </w:rPr>
        <w:fldChar w:fldCharType="begin"/>
      </w:r>
      <w:r>
        <w:rPr>
          <w:noProof/>
        </w:rPr>
        <w:instrText xml:space="preserve"> PAGEREF _Toc169448077 \h </w:instrText>
      </w:r>
      <w:r>
        <w:rPr>
          <w:noProof/>
        </w:rPr>
      </w:r>
      <w:r>
        <w:rPr>
          <w:noProof/>
        </w:rPr>
        <w:fldChar w:fldCharType="separate"/>
      </w:r>
      <w:r>
        <w:rPr>
          <w:noProof/>
        </w:rPr>
        <w:t>23</w:t>
      </w:r>
      <w:r>
        <w:rPr>
          <w:noProof/>
        </w:rPr>
        <w:fldChar w:fldCharType="end"/>
      </w:r>
    </w:p>
    <w:p w14:paraId="08589C8C" w14:textId="66E511F6"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3: Requisitos de Confiabilidade</w:t>
      </w:r>
      <w:r>
        <w:rPr>
          <w:noProof/>
        </w:rPr>
        <w:tab/>
      </w:r>
      <w:r>
        <w:rPr>
          <w:noProof/>
        </w:rPr>
        <w:fldChar w:fldCharType="begin"/>
      </w:r>
      <w:r>
        <w:rPr>
          <w:noProof/>
        </w:rPr>
        <w:instrText xml:space="preserve"> PAGEREF _Toc169448078 \h </w:instrText>
      </w:r>
      <w:r>
        <w:rPr>
          <w:noProof/>
        </w:rPr>
      </w:r>
      <w:r>
        <w:rPr>
          <w:noProof/>
        </w:rPr>
        <w:fldChar w:fldCharType="separate"/>
      </w:r>
      <w:r>
        <w:rPr>
          <w:noProof/>
        </w:rPr>
        <w:t>23</w:t>
      </w:r>
      <w:r>
        <w:rPr>
          <w:noProof/>
        </w:rPr>
        <w:fldChar w:fldCharType="end"/>
      </w:r>
    </w:p>
    <w:p w14:paraId="4A7A6E91" w14:textId="5EF4DCAD"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4: Requisitos de Desempenho</w:t>
      </w:r>
      <w:r>
        <w:rPr>
          <w:noProof/>
        </w:rPr>
        <w:tab/>
      </w:r>
      <w:r>
        <w:rPr>
          <w:noProof/>
        </w:rPr>
        <w:fldChar w:fldCharType="begin"/>
      </w:r>
      <w:r>
        <w:rPr>
          <w:noProof/>
        </w:rPr>
        <w:instrText xml:space="preserve"> PAGEREF _Toc169448079 \h </w:instrText>
      </w:r>
      <w:r>
        <w:rPr>
          <w:noProof/>
        </w:rPr>
      </w:r>
      <w:r>
        <w:rPr>
          <w:noProof/>
        </w:rPr>
        <w:fldChar w:fldCharType="separate"/>
      </w:r>
      <w:r>
        <w:rPr>
          <w:noProof/>
        </w:rPr>
        <w:t>24</w:t>
      </w:r>
      <w:r>
        <w:rPr>
          <w:noProof/>
        </w:rPr>
        <w:fldChar w:fldCharType="end"/>
      </w:r>
    </w:p>
    <w:p w14:paraId="55F083FF" w14:textId="7D00CB4B"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5: Requisitos de Suportabilidade</w:t>
      </w:r>
      <w:r>
        <w:rPr>
          <w:noProof/>
        </w:rPr>
        <w:tab/>
      </w:r>
      <w:r>
        <w:rPr>
          <w:noProof/>
        </w:rPr>
        <w:fldChar w:fldCharType="begin"/>
      </w:r>
      <w:r>
        <w:rPr>
          <w:noProof/>
        </w:rPr>
        <w:instrText xml:space="preserve"> PAGEREF _Toc169448080 \h </w:instrText>
      </w:r>
      <w:r>
        <w:rPr>
          <w:noProof/>
        </w:rPr>
      </w:r>
      <w:r>
        <w:rPr>
          <w:noProof/>
        </w:rPr>
        <w:fldChar w:fldCharType="separate"/>
      </w:r>
      <w:r>
        <w:rPr>
          <w:noProof/>
        </w:rPr>
        <w:t>24</w:t>
      </w:r>
      <w:r>
        <w:rPr>
          <w:noProof/>
        </w:rPr>
        <w:fldChar w:fldCharType="end"/>
      </w:r>
    </w:p>
    <w:p w14:paraId="0704A6E1" w14:textId="431237F2"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6: Restrições de Desenho</w:t>
      </w:r>
      <w:r>
        <w:rPr>
          <w:noProof/>
        </w:rPr>
        <w:tab/>
      </w:r>
      <w:r>
        <w:rPr>
          <w:noProof/>
        </w:rPr>
        <w:fldChar w:fldCharType="begin"/>
      </w:r>
      <w:r>
        <w:rPr>
          <w:noProof/>
        </w:rPr>
        <w:instrText xml:space="preserve"> PAGEREF _Toc169448081 \h </w:instrText>
      </w:r>
      <w:r>
        <w:rPr>
          <w:noProof/>
        </w:rPr>
      </w:r>
      <w:r>
        <w:rPr>
          <w:noProof/>
        </w:rPr>
        <w:fldChar w:fldCharType="separate"/>
      </w:r>
      <w:r>
        <w:rPr>
          <w:noProof/>
        </w:rPr>
        <w:t>25</w:t>
      </w:r>
      <w:r>
        <w:rPr>
          <w:noProof/>
        </w:rPr>
        <w:fldChar w:fldCharType="end"/>
      </w:r>
    </w:p>
    <w:p w14:paraId="5882C607" w14:textId="38523A9F"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7: Restrições de Implementação</w:t>
      </w:r>
      <w:r>
        <w:rPr>
          <w:noProof/>
        </w:rPr>
        <w:tab/>
      </w:r>
      <w:r>
        <w:rPr>
          <w:noProof/>
        </w:rPr>
        <w:fldChar w:fldCharType="begin"/>
      </w:r>
      <w:r>
        <w:rPr>
          <w:noProof/>
        </w:rPr>
        <w:instrText xml:space="preserve"> PAGEREF _Toc169448082 \h </w:instrText>
      </w:r>
      <w:r>
        <w:rPr>
          <w:noProof/>
        </w:rPr>
      </w:r>
      <w:r>
        <w:rPr>
          <w:noProof/>
        </w:rPr>
        <w:fldChar w:fldCharType="separate"/>
      </w:r>
      <w:r>
        <w:rPr>
          <w:noProof/>
        </w:rPr>
        <w:t>25</w:t>
      </w:r>
      <w:r>
        <w:rPr>
          <w:noProof/>
        </w:rPr>
        <w:fldChar w:fldCharType="end"/>
      </w:r>
    </w:p>
    <w:p w14:paraId="2BF3CE8A" w14:textId="64D4E7D4"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8: Restrições de Interface</w:t>
      </w:r>
      <w:r>
        <w:rPr>
          <w:noProof/>
        </w:rPr>
        <w:tab/>
      </w:r>
      <w:r>
        <w:rPr>
          <w:noProof/>
        </w:rPr>
        <w:fldChar w:fldCharType="begin"/>
      </w:r>
      <w:r>
        <w:rPr>
          <w:noProof/>
        </w:rPr>
        <w:instrText xml:space="preserve"> PAGEREF _Toc169448083 \h </w:instrText>
      </w:r>
      <w:r>
        <w:rPr>
          <w:noProof/>
        </w:rPr>
      </w:r>
      <w:r>
        <w:rPr>
          <w:noProof/>
        </w:rPr>
        <w:fldChar w:fldCharType="separate"/>
      </w:r>
      <w:r>
        <w:rPr>
          <w:noProof/>
        </w:rPr>
        <w:t>26</w:t>
      </w:r>
      <w:r>
        <w:rPr>
          <w:noProof/>
        </w:rPr>
        <w:fldChar w:fldCharType="end"/>
      </w:r>
    </w:p>
    <w:p w14:paraId="43474F5C" w14:textId="67490906"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9: Restrições de segurança</w:t>
      </w:r>
      <w:r>
        <w:rPr>
          <w:noProof/>
        </w:rPr>
        <w:tab/>
      </w:r>
      <w:r>
        <w:rPr>
          <w:noProof/>
        </w:rPr>
        <w:fldChar w:fldCharType="begin"/>
      </w:r>
      <w:r>
        <w:rPr>
          <w:noProof/>
        </w:rPr>
        <w:instrText xml:space="preserve"> PAGEREF _Toc169448084 \h </w:instrText>
      </w:r>
      <w:r>
        <w:rPr>
          <w:noProof/>
        </w:rPr>
      </w:r>
      <w:r>
        <w:rPr>
          <w:noProof/>
        </w:rPr>
        <w:fldChar w:fldCharType="separate"/>
      </w:r>
      <w:r>
        <w:rPr>
          <w:noProof/>
        </w:rPr>
        <w:t>26</w:t>
      </w:r>
      <w:r>
        <w:rPr>
          <w:noProof/>
        </w:rPr>
        <w:fldChar w:fldCharType="end"/>
      </w:r>
    </w:p>
    <w:p w14:paraId="21BC6459" w14:textId="270F8AC6"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10: Base de dados - Classe User Serializer</w:t>
      </w:r>
      <w:r>
        <w:rPr>
          <w:noProof/>
        </w:rPr>
        <w:tab/>
      </w:r>
      <w:r>
        <w:rPr>
          <w:noProof/>
        </w:rPr>
        <w:fldChar w:fldCharType="begin"/>
      </w:r>
      <w:r>
        <w:rPr>
          <w:noProof/>
        </w:rPr>
        <w:instrText xml:space="preserve"> PAGEREF _Toc169448085 \h </w:instrText>
      </w:r>
      <w:r>
        <w:rPr>
          <w:noProof/>
        </w:rPr>
      </w:r>
      <w:r>
        <w:rPr>
          <w:noProof/>
        </w:rPr>
        <w:fldChar w:fldCharType="separate"/>
      </w:r>
      <w:r>
        <w:rPr>
          <w:noProof/>
        </w:rPr>
        <w:t>43</w:t>
      </w:r>
      <w:r>
        <w:rPr>
          <w:noProof/>
        </w:rPr>
        <w:fldChar w:fldCharType="end"/>
      </w:r>
    </w:p>
    <w:p w14:paraId="536281B3" w14:textId="63C64DC4"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11: Base de dados - Classe Note Serializer</w:t>
      </w:r>
      <w:r>
        <w:rPr>
          <w:noProof/>
        </w:rPr>
        <w:tab/>
      </w:r>
      <w:r>
        <w:rPr>
          <w:noProof/>
        </w:rPr>
        <w:fldChar w:fldCharType="begin"/>
      </w:r>
      <w:r>
        <w:rPr>
          <w:noProof/>
        </w:rPr>
        <w:instrText xml:space="preserve"> PAGEREF _Toc169448086 \h </w:instrText>
      </w:r>
      <w:r>
        <w:rPr>
          <w:noProof/>
        </w:rPr>
      </w:r>
      <w:r>
        <w:rPr>
          <w:noProof/>
        </w:rPr>
        <w:fldChar w:fldCharType="separate"/>
      </w:r>
      <w:r>
        <w:rPr>
          <w:noProof/>
        </w:rPr>
        <w:t>44</w:t>
      </w:r>
      <w:r>
        <w:rPr>
          <w:noProof/>
        </w:rPr>
        <w:fldChar w:fldCharType="end"/>
      </w:r>
    </w:p>
    <w:p w14:paraId="051681EE" w14:textId="1957B0A5" w:rsidR="00AC7D3D" w:rsidRPr="00AC7D3D" w:rsidRDefault="00AC7D3D">
      <w:pPr>
        <w:pStyle w:val="ndicedeilustraes"/>
        <w:tabs>
          <w:tab w:val="right" w:leader="dot" w:pos="8302"/>
        </w:tabs>
        <w:rPr>
          <w:rFonts w:asciiTheme="minorHAnsi" w:eastAsiaTheme="minorEastAsia" w:hAnsiTheme="minorHAnsi" w:cstheme="minorBidi"/>
          <w:noProof/>
          <w:szCs w:val="22"/>
          <w:lang w:eastAsia="en-GB"/>
        </w:rPr>
      </w:pPr>
      <w:r>
        <w:rPr>
          <w:noProof/>
        </w:rPr>
        <w:t>Tabela 12 Comparação de tempo de processamento dos métodos CASNet I e CASNet II</w:t>
      </w:r>
      <w:r>
        <w:rPr>
          <w:noProof/>
        </w:rPr>
        <w:tab/>
      </w:r>
      <w:r>
        <w:rPr>
          <w:noProof/>
        </w:rPr>
        <w:fldChar w:fldCharType="begin"/>
      </w:r>
      <w:r>
        <w:rPr>
          <w:noProof/>
        </w:rPr>
        <w:instrText xml:space="preserve"> PAGEREF _Toc169448087 \h </w:instrText>
      </w:r>
      <w:r>
        <w:rPr>
          <w:noProof/>
        </w:rPr>
      </w:r>
      <w:r>
        <w:rPr>
          <w:noProof/>
        </w:rPr>
        <w:fldChar w:fldCharType="separate"/>
      </w:r>
      <w:r>
        <w:rPr>
          <w:noProof/>
        </w:rPr>
        <w:t>57</w:t>
      </w:r>
      <w:r>
        <w:rPr>
          <w:noProof/>
        </w:rPr>
        <w:fldChar w:fldCharType="end"/>
      </w:r>
    </w:p>
    <w:p w14:paraId="6F8E5C29" w14:textId="682CFA08" w:rsidR="001479CC" w:rsidRDefault="00212090">
      <w:pPr>
        <w:pStyle w:val="ndice1"/>
        <w:tabs>
          <w:tab w:val="right" w:leader="dot" w:pos="8312"/>
        </w:tabs>
        <w:sectPr w:rsidR="001479CC" w:rsidSect="00DA22BE">
          <w:headerReference w:type="even" r:id="rId37"/>
          <w:headerReference w:type="default" r:id="rId38"/>
          <w:footerReference w:type="even" r:id="rId39"/>
          <w:footerReference w:type="default" r:id="rId40"/>
          <w:headerReference w:type="first" r:id="rId41"/>
          <w:footerReference w:type="first" r:id="rId42"/>
          <w:type w:val="oddPage"/>
          <w:pgSz w:w="11906" w:h="16838"/>
          <w:pgMar w:top="1440" w:right="1797" w:bottom="1440" w:left="1797" w:header="709" w:footer="709" w:gutter="0"/>
          <w:pgNumType w:fmt="lowerRoman"/>
          <w:cols w:space="720"/>
          <w:titlePg/>
          <w:docGrid w:linePitch="360"/>
        </w:sectPr>
      </w:pPr>
      <w:r>
        <w:rPr>
          <w:b w:val="0"/>
          <w:bCs w:val="0"/>
          <w:i w:val="0"/>
          <w:iCs w:val="0"/>
        </w:rPr>
        <w:fldChar w:fldCharType="end"/>
      </w:r>
    </w:p>
    <w:p w14:paraId="7EA821EC" w14:textId="77777777" w:rsidR="00325B95" w:rsidRDefault="00325B95">
      <w:pPr>
        <w:pStyle w:val="indice"/>
      </w:pPr>
      <w:r>
        <w:lastRenderedPageBreak/>
        <w:t>Notação e Glossário</w:t>
      </w:r>
    </w:p>
    <w:p w14:paraId="132A570B" w14:textId="77777777" w:rsidR="00325B95" w:rsidRDefault="00325B95"/>
    <w:tbl>
      <w:tblPr>
        <w:tblW w:w="8528" w:type="dxa"/>
        <w:jc w:val="center"/>
        <w:tblLayout w:type="fixed"/>
        <w:tblLook w:val="0000" w:firstRow="0" w:lastRow="0" w:firstColumn="0" w:lastColumn="0" w:noHBand="0" w:noVBand="0"/>
      </w:tblPr>
      <w:tblGrid>
        <w:gridCol w:w="1368"/>
        <w:gridCol w:w="7160"/>
      </w:tblGrid>
      <w:tr w:rsidR="00D32CAB" w14:paraId="6E13A333" w14:textId="77777777" w:rsidTr="00164F91">
        <w:trPr>
          <w:jc w:val="center"/>
        </w:trPr>
        <w:tc>
          <w:tcPr>
            <w:tcW w:w="1368" w:type="dxa"/>
            <w:shd w:val="clear" w:color="auto" w:fill="auto"/>
            <w:vAlign w:val="center"/>
          </w:tcPr>
          <w:p w14:paraId="608B1E1F" w14:textId="6DCDFA2D" w:rsidR="00D32CAB" w:rsidRDefault="00D32CAB">
            <w:pPr>
              <w:rPr>
                <w:b/>
              </w:rPr>
            </w:pPr>
            <w:r>
              <w:rPr>
                <w:b/>
              </w:rPr>
              <w:t>ASPP</w:t>
            </w:r>
          </w:p>
        </w:tc>
        <w:tc>
          <w:tcPr>
            <w:tcW w:w="7160" w:type="dxa"/>
            <w:shd w:val="clear" w:color="auto" w:fill="auto"/>
            <w:vAlign w:val="center"/>
          </w:tcPr>
          <w:p w14:paraId="540F67F2" w14:textId="7DEFD2AB" w:rsidR="00D32CAB" w:rsidRDefault="00D32CAB" w:rsidP="00D32CAB">
            <w:r w:rsidRPr="00D32CAB">
              <w:t xml:space="preserve">Agrupamento de pirâmide espacial </w:t>
            </w:r>
            <w:proofErr w:type="spellStart"/>
            <w:r w:rsidRPr="00D32CAB">
              <w:t>atrosa</w:t>
            </w:r>
            <w:proofErr w:type="spellEnd"/>
            <w:r>
              <w:t xml:space="preserve"> (do inglês </w:t>
            </w:r>
            <w:proofErr w:type="spellStart"/>
            <w:r w:rsidRPr="00D32CAB">
              <w:rPr>
                <w:i/>
              </w:rPr>
              <w:t>Atrous</w:t>
            </w:r>
            <w:proofErr w:type="spellEnd"/>
            <w:r w:rsidRPr="00D32CAB">
              <w:rPr>
                <w:i/>
              </w:rPr>
              <w:t xml:space="preserve"> </w:t>
            </w:r>
            <w:proofErr w:type="spellStart"/>
            <w:r w:rsidRPr="00D32CAB">
              <w:rPr>
                <w:i/>
              </w:rPr>
              <w:t>Spatial</w:t>
            </w:r>
            <w:proofErr w:type="spellEnd"/>
            <w:r w:rsidRPr="00D32CAB">
              <w:rPr>
                <w:i/>
              </w:rPr>
              <w:t xml:space="preserve"> </w:t>
            </w:r>
            <w:proofErr w:type="spellStart"/>
            <w:r w:rsidRPr="00D32CAB">
              <w:rPr>
                <w:i/>
              </w:rPr>
              <w:t>Pyramid</w:t>
            </w:r>
            <w:proofErr w:type="spellEnd"/>
            <w:r w:rsidRPr="00D32CAB">
              <w:rPr>
                <w:i/>
              </w:rPr>
              <w:t xml:space="preserve"> </w:t>
            </w:r>
            <w:proofErr w:type="spellStart"/>
            <w:r w:rsidRPr="00D32CAB">
              <w:rPr>
                <w:i/>
              </w:rPr>
              <w:t>Pooling</w:t>
            </w:r>
            <w:proofErr w:type="spellEnd"/>
            <w:r>
              <w:t>)</w:t>
            </w:r>
          </w:p>
        </w:tc>
      </w:tr>
      <w:tr w:rsidR="00D32CAB" w:rsidRPr="00FB3849" w14:paraId="7FAB11CD" w14:textId="77777777" w:rsidTr="00164F91">
        <w:trPr>
          <w:trHeight w:val="657"/>
          <w:jc w:val="center"/>
        </w:trPr>
        <w:tc>
          <w:tcPr>
            <w:tcW w:w="1368" w:type="dxa"/>
            <w:shd w:val="clear" w:color="auto" w:fill="auto"/>
            <w:vAlign w:val="center"/>
          </w:tcPr>
          <w:p w14:paraId="6746A071" w14:textId="77777777" w:rsidR="00D32CAB" w:rsidRPr="00F23642" w:rsidRDefault="00D32CAB" w:rsidP="00B505AB">
            <w:pPr>
              <w:rPr>
                <w:b/>
              </w:rPr>
            </w:pPr>
            <w:r>
              <w:rPr>
                <w:b/>
              </w:rPr>
              <w:t>CNN</w:t>
            </w:r>
          </w:p>
        </w:tc>
        <w:tc>
          <w:tcPr>
            <w:tcW w:w="7160" w:type="dxa"/>
            <w:shd w:val="clear" w:color="auto" w:fill="auto"/>
            <w:vAlign w:val="center"/>
          </w:tcPr>
          <w:p w14:paraId="1B860644" w14:textId="77777777" w:rsidR="00D32CAB" w:rsidRPr="00FB3849" w:rsidRDefault="00D32CAB" w:rsidP="00B505AB">
            <w:r>
              <w:t xml:space="preserve">Redes Neuronais </w:t>
            </w:r>
            <w:proofErr w:type="spellStart"/>
            <w:r>
              <w:t>Convolucionais</w:t>
            </w:r>
            <w:proofErr w:type="spellEnd"/>
            <w:r>
              <w:t xml:space="preserve"> (do inglês </w:t>
            </w:r>
            <w:proofErr w:type="spellStart"/>
            <w:r w:rsidRPr="00FB3849">
              <w:rPr>
                <w:i/>
              </w:rPr>
              <w:t>Convolutional</w:t>
            </w:r>
            <w:proofErr w:type="spellEnd"/>
            <w:r w:rsidRPr="00FB3849">
              <w:rPr>
                <w:i/>
              </w:rPr>
              <w:t xml:space="preserve"> Neural Networks</w:t>
            </w:r>
            <w:r>
              <w:rPr>
                <w:i/>
              </w:rPr>
              <w:t>)</w:t>
            </w:r>
          </w:p>
        </w:tc>
      </w:tr>
      <w:tr w:rsidR="00325B95" w14:paraId="43A2A1A2" w14:textId="77777777" w:rsidTr="00164F91">
        <w:trPr>
          <w:jc w:val="center"/>
        </w:trPr>
        <w:tc>
          <w:tcPr>
            <w:tcW w:w="1368" w:type="dxa"/>
            <w:shd w:val="clear" w:color="auto" w:fill="auto"/>
            <w:vAlign w:val="center"/>
          </w:tcPr>
          <w:p w14:paraId="5A5A01A8" w14:textId="19BF0D87" w:rsidR="00FB3849" w:rsidRPr="00FB3849" w:rsidRDefault="00325B95">
            <w:pPr>
              <w:rPr>
                <w:b/>
              </w:rPr>
            </w:pPr>
            <w:r>
              <w:rPr>
                <w:b/>
              </w:rPr>
              <w:t>CPU</w:t>
            </w:r>
          </w:p>
        </w:tc>
        <w:tc>
          <w:tcPr>
            <w:tcW w:w="7160" w:type="dxa"/>
            <w:shd w:val="clear" w:color="auto" w:fill="auto"/>
            <w:vAlign w:val="center"/>
          </w:tcPr>
          <w:p w14:paraId="49FE80DE" w14:textId="4EDE9FF8" w:rsidR="00FB3849" w:rsidRPr="00FB3849" w:rsidRDefault="00325B95">
            <w:r>
              <w:t>Processador</w:t>
            </w:r>
          </w:p>
        </w:tc>
      </w:tr>
      <w:tr w:rsidR="00FB3849" w14:paraId="0101EAA4" w14:textId="77777777" w:rsidTr="00164F91">
        <w:trPr>
          <w:jc w:val="center"/>
        </w:trPr>
        <w:tc>
          <w:tcPr>
            <w:tcW w:w="1368" w:type="dxa"/>
            <w:shd w:val="clear" w:color="auto" w:fill="auto"/>
            <w:vAlign w:val="center"/>
          </w:tcPr>
          <w:p w14:paraId="5B3D81C2" w14:textId="1CB72B5D" w:rsidR="00FB3849" w:rsidRDefault="00FB3849">
            <w:pPr>
              <w:rPr>
                <w:b/>
              </w:rPr>
            </w:pPr>
            <w:r w:rsidRPr="00FB3849">
              <w:rPr>
                <w:b/>
              </w:rPr>
              <w:t>CRM</w:t>
            </w:r>
          </w:p>
        </w:tc>
        <w:tc>
          <w:tcPr>
            <w:tcW w:w="7160" w:type="dxa"/>
            <w:shd w:val="clear" w:color="auto" w:fill="auto"/>
            <w:vAlign w:val="center"/>
          </w:tcPr>
          <w:p w14:paraId="61A7E4D0" w14:textId="45083478" w:rsidR="00FB3849" w:rsidRDefault="00FB3849">
            <w:r>
              <w:t xml:space="preserve">Gestão da relação com o cliente (do inglês </w:t>
            </w:r>
            <w:proofErr w:type="spellStart"/>
            <w:r>
              <w:rPr>
                <w:i/>
              </w:rPr>
              <w:t>Customer</w:t>
            </w:r>
            <w:proofErr w:type="spellEnd"/>
            <w:r>
              <w:rPr>
                <w:i/>
              </w:rPr>
              <w:t xml:space="preserve"> </w:t>
            </w:r>
            <w:proofErr w:type="spellStart"/>
            <w:r>
              <w:rPr>
                <w:i/>
              </w:rPr>
              <w:t>Relationship</w:t>
            </w:r>
            <w:proofErr w:type="spellEnd"/>
            <w:r>
              <w:rPr>
                <w:i/>
              </w:rPr>
              <w:t xml:space="preserve"> Management)</w:t>
            </w:r>
          </w:p>
        </w:tc>
      </w:tr>
      <w:tr w:rsidR="00FB3849" w14:paraId="407B3ACD" w14:textId="77777777" w:rsidTr="00164F91">
        <w:trPr>
          <w:trHeight w:val="657"/>
          <w:jc w:val="center"/>
        </w:trPr>
        <w:tc>
          <w:tcPr>
            <w:tcW w:w="1368" w:type="dxa"/>
            <w:shd w:val="clear" w:color="auto" w:fill="auto"/>
            <w:vAlign w:val="center"/>
          </w:tcPr>
          <w:p w14:paraId="442939B7" w14:textId="57B033AF" w:rsidR="00FB3849" w:rsidRPr="00F23642" w:rsidRDefault="00D32CAB" w:rsidP="00F23642">
            <w:pPr>
              <w:rPr>
                <w:b/>
              </w:rPr>
            </w:pPr>
            <w:r>
              <w:rPr>
                <w:b/>
              </w:rPr>
              <w:t>CSS</w:t>
            </w:r>
          </w:p>
        </w:tc>
        <w:tc>
          <w:tcPr>
            <w:tcW w:w="7160" w:type="dxa"/>
            <w:shd w:val="clear" w:color="auto" w:fill="auto"/>
            <w:vAlign w:val="center"/>
          </w:tcPr>
          <w:p w14:paraId="26B6D215" w14:textId="3C3DC050" w:rsidR="00FB3849" w:rsidRPr="00D32CAB" w:rsidRDefault="00D32CAB" w:rsidP="00FB3849">
            <w:pPr>
              <w:rPr>
                <w:rFonts w:asciiTheme="minorHAnsi" w:hAnsiTheme="minorHAnsi" w:cstheme="minorHAnsi"/>
                <w:szCs w:val="22"/>
              </w:rPr>
            </w:pPr>
            <w:r>
              <w:rPr>
                <w:rFonts w:asciiTheme="minorHAnsi" w:hAnsiTheme="minorHAnsi" w:cstheme="minorHAnsi"/>
                <w:szCs w:val="22"/>
              </w:rPr>
              <w:t xml:space="preserve">Folhas de estilo em cascata (do inglês </w:t>
            </w:r>
            <w:proofErr w:type="spellStart"/>
            <w:r w:rsidRPr="00D32CAB">
              <w:rPr>
                <w:rFonts w:asciiTheme="minorHAnsi" w:hAnsiTheme="minorHAnsi" w:cstheme="minorHAnsi"/>
                <w:i/>
                <w:szCs w:val="22"/>
              </w:rPr>
              <w:t>Cascading</w:t>
            </w:r>
            <w:proofErr w:type="spellEnd"/>
            <w:r w:rsidRPr="00D32CAB">
              <w:rPr>
                <w:rFonts w:asciiTheme="minorHAnsi" w:hAnsiTheme="minorHAnsi" w:cstheme="minorHAnsi"/>
                <w:i/>
                <w:szCs w:val="22"/>
              </w:rPr>
              <w:t xml:space="preserve"> </w:t>
            </w:r>
            <w:proofErr w:type="spellStart"/>
            <w:r w:rsidRPr="00D32CAB">
              <w:rPr>
                <w:rFonts w:asciiTheme="minorHAnsi" w:hAnsiTheme="minorHAnsi" w:cstheme="minorHAnsi"/>
                <w:i/>
                <w:szCs w:val="22"/>
              </w:rPr>
              <w:t>Style</w:t>
            </w:r>
            <w:proofErr w:type="spellEnd"/>
            <w:r w:rsidRPr="00D32CAB">
              <w:rPr>
                <w:rFonts w:asciiTheme="minorHAnsi" w:hAnsiTheme="minorHAnsi" w:cstheme="minorHAnsi"/>
                <w:i/>
                <w:szCs w:val="22"/>
              </w:rPr>
              <w:t xml:space="preserve"> </w:t>
            </w:r>
            <w:proofErr w:type="spellStart"/>
            <w:r w:rsidRPr="00D32CAB">
              <w:rPr>
                <w:rFonts w:asciiTheme="minorHAnsi" w:hAnsiTheme="minorHAnsi" w:cstheme="minorHAnsi"/>
                <w:i/>
                <w:szCs w:val="22"/>
              </w:rPr>
              <w:t>Sheets</w:t>
            </w:r>
            <w:proofErr w:type="spellEnd"/>
            <w:r>
              <w:rPr>
                <w:rFonts w:asciiTheme="minorHAnsi" w:hAnsiTheme="minorHAnsi" w:cstheme="minorHAnsi"/>
                <w:i/>
                <w:szCs w:val="22"/>
              </w:rPr>
              <w:t>)</w:t>
            </w:r>
          </w:p>
        </w:tc>
      </w:tr>
      <w:tr w:rsidR="00FB3849" w14:paraId="74E676F3" w14:textId="77777777" w:rsidTr="00164F91">
        <w:trPr>
          <w:trHeight w:val="657"/>
          <w:jc w:val="center"/>
        </w:trPr>
        <w:tc>
          <w:tcPr>
            <w:tcW w:w="1368" w:type="dxa"/>
            <w:shd w:val="clear" w:color="auto" w:fill="auto"/>
            <w:vAlign w:val="center"/>
          </w:tcPr>
          <w:p w14:paraId="2211D29E" w14:textId="486E2CD5" w:rsidR="00FB3849" w:rsidRPr="00FB3849" w:rsidRDefault="00FB3849" w:rsidP="00F23642">
            <w:pPr>
              <w:rPr>
                <w:b/>
              </w:rPr>
            </w:pPr>
            <w:proofErr w:type="spellStart"/>
            <w:r w:rsidRPr="00FB3849">
              <w:rPr>
                <w:rFonts w:asciiTheme="minorHAnsi" w:hAnsiTheme="minorHAnsi" w:cstheme="minorHAnsi"/>
                <w:b/>
                <w:szCs w:val="22"/>
              </w:rPr>
              <w:t>EMOd</w:t>
            </w:r>
            <w:proofErr w:type="spellEnd"/>
          </w:p>
        </w:tc>
        <w:tc>
          <w:tcPr>
            <w:tcW w:w="7160" w:type="dxa"/>
            <w:shd w:val="clear" w:color="auto" w:fill="auto"/>
            <w:vAlign w:val="center"/>
          </w:tcPr>
          <w:p w14:paraId="20C9B30B" w14:textId="4A2C55F2" w:rsidR="00FB3849" w:rsidRDefault="00FB3849" w:rsidP="00FB3849">
            <w:r>
              <w:t xml:space="preserve">Conjunto de dados de </w:t>
            </w:r>
            <w:r w:rsidRPr="00136D5C">
              <w:rPr>
                <w:rFonts w:asciiTheme="minorHAnsi" w:hAnsiTheme="minorHAnsi" w:cstheme="minorHAnsi"/>
                <w:szCs w:val="22"/>
              </w:rPr>
              <w:t>Atenção Emocional</w:t>
            </w:r>
          </w:p>
        </w:tc>
      </w:tr>
      <w:tr w:rsidR="00D32CAB" w14:paraId="6FF032DE" w14:textId="77777777" w:rsidTr="00164F91">
        <w:trPr>
          <w:trHeight w:val="97"/>
          <w:jc w:val="center"/>
        </w:trPr>
        <w:tc>
          <w:tcPr>
            <w:tcW w:w="1368" w:type="dxa"/>
            <w:shd w:val="clear" w:color="auto" w:fill="auto"/>
            <w:vAlign w:val="center"/>
          </w:tcPr>
          <w:p w14:paraId="031C9D82" w14:textId="77777777" w:rsidR="00D32CAB" w:rsidRDefault="00D32CAB" w:rsidP="00B505AB">
            <w:pPr>
              <w:rPr>
                <w:b/>
              </w:rPr>
            </w:pPr>
            <w:r>
              <w:rPr>
                <w:b/>
              </w:rPr>
              <w:t>IA</w:t>
            </w:r>
          </w:p>
        </w:tc>
        <w:tc>
          <w:tcPr>
            <w:tcW w:w="7160" w:type="dxa"/>
            <w:shd w:val="clear" w:color="auto" w:fill="auto"/>
            <w:vAlign w:val="center"/>
          </w:tcPr>
          <w:p w14:paraId="7BD33048" w14:textId="77777777" w:rsidR="00D32CAB" w:rsidRDefault="00D32CAB" w:rsidP="00B505AB">
            <w:r>
              <w:t>Inteligência Artificial</w:t>
            </w:r>
          </w:p>
        </w:tc>
      </w:tr>
      <w:tr w:rsidR="00FB3849" w14:paraId="326515C7" w14:textId="77777777" w:rsidTr="00164F91">
        <w:trPr>
          <w:trHeight w:val="655"/>
          <w:jc w:val="center"/>
        </w:trPr>
        <w:tc>
          <w:tcPr>
            <w:tcW w:w="1368" w:type="dxa"/>
            <w:shd w:val="clear" w:color="auto" w:fill="auto"/>
            <w:vAlign w:val="center"/>
          </w:tcPr>
          <w:p w14:paraId="16C248EE" w14:textId="0B4DC745" w:rsidR="00FB3849" w:rsidRDefault="00FB3849" w:rsidP="00E85108">
            <w:pPr>
              <w:rPr>
                <w:b/>
              </w:rPr>
            </w:pPr>
            <w:r w:rsidRPr="00F23642">
              <w:rPr>
                <w:b/>
              </w:rPr>
              <w:t>ISEP</w:t>
            </w:r>
          </w:p>
        </w:tc>
        <w:tc>
          <w:tcPr>
            <w:tcW w:w="7160" w:type="dxa"/>
            <w:shd w:val="clear" w:color="auto" w:fill="auto"/>
            <w:vAlign w:val="center"/>
          </w:tcPr>
          <w:p w14:paraId="36749AD8" w14:textId="1921A63B" w:rsidR="00FB3849" w:rsidRDefault="00FB3849" w:rsidP="00FB3849">
            <w:r>
              <w:t>Instituto Superior de Engenharia do Porto</w:t>
            </w:r>
          </w:p>
        </w:tc>
      </w:tr>
      <w:tr w:rsidR="00FB3849" w14:paraId="66A3EFA8" w14:textId="77777777" w:rsidTr="00164F91">
        <w:trPr>
          <w:trHeight w:val="655"/>
          <w:jc w:val="center"/>
        </w:trPr>
        <w:tc>
          <w:tcPr>
            <w:tcW w:w="1368" w:type="dxa"/>
            <w:shd w:val="clear" w:color="auto" w:fill="auto"/>
            <w:vAlign w:val="center"/>
          </w:tcPr>
          <w:p w14:paraId="6B014DCE" w14:textId="641791CA" w:rsidR="00FB3849" w:rsidRDefault="00FB3849" w:rsidP="00E85108">
            <w:pPr>
              <w:rPr>
                <w:b/>
              </w:rPr>
            </w:pPr>
            <w:r>
              <w:rPr>
                <w:b/>
              </w:rPr>
              <w:t>ISRC</w:t>
            </w:r>
          </w:p>
        </w:tc>
        <w:tc>
          <w:tcPr>
            <w:tcW w:w="7160" w:type="dxa"/>
            <w:shd w:val="clear" w:color="auto" w:fill="auto"/>
            <w:vAlign w:val="center"/>
          </w:tcPr>
          <w:p w14:paraId="2C12C1DC" w14:textId="3681E8D0" w:rsidR="00FB3849" w:rsidRPr="00164F91" w:rsidRDefault="00164F91" w:rsidP="00FB3849">
            <w:pPr>
              <w:rPr>
                <w:i/>
              </w:rPr>
            </w:pPr>
            <w:r w:rsidRPr="00164F91">
              <w:t>Centro de Desenvolvimento de Estu</w:t>
            </w:r>
            <w:r>
              <w:t xml:space="preserve">dos Interdisciplinares (do inglês </w:t>
            </w:r>
            <w:proofErr w:type="spellStart"/>
            <w:r w:rsidR="00FB3849" w:rsidRPr="00164F91">
              <w:rPr>
                <w:i/>
              </w:rPr>
              <w:t>Interdisciplinary</w:t>
            </w:r>
            <w:proofErr w:type="spellEnd"/>
            <w:r w:rsidR="00FB3849" w:rsidRPr="00164F91">
              <w:rPr>
                <w:i/>
              </w:rPr>
              <w:t xml:space="preserve"> </w:t>
            </w:r>
            <w:proofErr w:type="spellStart"/>
            <w:r w:rsidR="00FB3849" w:rsidRPr="00164F91">
              <w:rPr>
                <w:i/>
              </w:rPr>
              <w:t>Studies</w:t>
            </w:r>
            <w:proofErr w:type="spellEnd"/>
            <w:r w:rsidR="00FB3849" w:rsidRPr="00164F91">
              <w:rPr>
                <w:i/>
              </w:rPr>
              <w:t xml:space="preserve"> Research </w:t>
            </w:r>
            <w:proofErr w:type="spellStart"/>
            <w:r w:rsidR="00FB3849" w:rsidRPr="00164F91">
              <w:rPr>
                <w:i/>
              </w:rPr>
              <w:t>Center</w:t>
            </w:r>
            <w:proofErr w:type="spellEnd"/>
            <w:r>
              <w:rPr>
                <w:i/>
              </w:rPr>
              <w:t>)</w:t>
            </w:r>
          </w:p>
        </w:tc>
      </w:tr>
      <w:tr w:rsidR="00FB3849" w14:paraId="65659008" w14:textId="77777777" w:rsidTr="00164F91">
        <w:trPr>
          <w:trHeight w:val="94"/>
          <w:jc w:val="center"/>
        </w:trPr>
        <w:tc>
          <w:tcPr>
            <w:tcW w:w="1368" w:type="dxa"/>
            <w:shd w:val="clear" w:color="auto" w:fill="auto"/>
            <w:vAlign w:val="center"/>
          </w:tcPr>
          <w:p w14:paraId="3A740F7C" w14:textId="3A310482" w:rsidR="00FB3849" w:rsidRDefault="00FB3849" w:rsidP="00E85108">
            <w:pPr>
              <w:rPr>
                <w:b/>
              </w:rPr>
            </w:pPr>
            <w:r w:rsidRPr="00FB3849">
              <w:rPr>
                <w:b/>
              </w:rPr>
              <w:t>NLP</w:t>
            </w:r>
          </w:p>
        </w:tc>
        <w:tc>
          <w:tcPr>
            <w:tcW w:w="7160" w:type="dxa"/>
            <w:shd w:val="clear" w:color="auto" w:fill="auto"/>
            <w:vAlign w:val="center"/>
          </w:tcPr>
          <w:p w14:paraId="1182E3B0" w14:textId="0583ECFE" w:rsidR="00FB3849" w:rsidRDefault="00FB3849" w:rsidP="00FB3849">
            <w:r>
              <w:t>Processamento de Linguagem Natural (d</w:t>
            </w:r>
            <w:r w:rsidRPr="00FB3849">
              <w:t xml:space="preserve">o inglês </w:t>
            </w:r>
            <w:r w:rsidRPr="00FB3849">
              <w:rPr>
                <w:i/>
              </w:rPr>
              <w:t xml:space="preserve">Natural </w:t>
            </w:r>
            <w:proofErr w:type="spellStart"/>
            <w:r w:rsidRPr="00FB3849">
              <w:rPr>
                <w:i/>
              </w:rPr>
              <w:t>Language</w:t>
            </w:r>
            <w:proofErr w:type="spellEnd"/>
            <w:r w:rsidRPr="00FB3849">
              <w:rPr>
                <w:i/>
              </w:rPr>
              <w:t xml:space="preserve"> </w:t>
            </w:r>
            <w:proofErr w:type="spellStart"/>
            <w:r w:rsidRPr="00FB3849">
              <w:rPr>
                <w:i/>
              </w:rPr>
              <w:t>Processing</w:t>
            </w:r>
            <w:proofErr w:type="spellEnd"/>
            <w:r w:rsidRPr="00FB3849">
              <w:rPr>
                <w:i/>
              </w:rPr>
              <w:t>)</w:t>
            </w:r>
          </w:p>
        </w:tc>
      </w:tr>
      <w:tr w:rsidR="00FB3849" w14:paraId="2A053EE1" w14:textId="77777777" w:rsidTr="00164F91">
        <w:trPr>
          <w:trHeight w:val="94"/>
          <w:jc w:val="center"/>
        </w:trPr>
        <w:tc>
          <w:tcPr>
            <w:tcW w:w="1368" w:type="dxa"/>
            <w:shd w:val="clear" w:color="auto" w:fill="auto"/>
            <w:vAlign w:val="center"/>
          </w:tcPr>
          <w:p w14:paraId="04536C7C" w14:textId="496A9CC8" w:rsidR="00FB3849" w:rsidRDefault="00FB3849" w:rsidP="00E85108">
            <w:pPr>
              <w:rPr>
                <w:b/>
              </w:rPr>
            </w:pPr>
            <w:r>
              <w:rPr>
                <w:b/>
              </w:rPr>
              <w:t>PESTI</w:t>
            </w:r>
          </w:p>
        </w:tc>
        <w:tc>
          <w:tcPr>
            <w:tcW w:w="7160" w:type="dxa"/>
            <w:shd w:val="clear" w:color="auto" w:fill="auto"/>
            <w:vAlign w:val="center"/>
          </w:tcPr>
          <w:p w14:paraId="0F7581E7" w14:textId="2B93BA13" w:rsidR="00FB3849" w:rsidRDefault="00FB3849" w:rsidP="00FB3849">
            <w:r>
              <w:t>Unidade Curricular de Projeto/Estágio da Licenciatura de Engenharia Informática</w:t>
            </w:r>
          </w:p>
        </w:tc>
      </w:tr>
      <w:tr w:rsidR="00FB3849" w14:paraId="0359F82F" w14:textId="77777777" w:rsidTr="00164F91">
        <w:trPr>
          <w:trHeight w:val="94"/>
          <w:jc w:val="center"/>
        </w:trPr>
        <w:tc>
          <w:tcPr>
            <w:tcW w:w="1368" w:type="dxa"/>
            <w:shd w:val="clear" w:color="auto" w:fill="auto"/>
            <w:vAlign w:val="center"/>
          </w:tcPr>
          <w:p w14:paraId="264A0DEA" w14:textId="27F479B7" w:rsidR="00FB3849" w:rsidRDefault="00FB3849" w:rsidP="00E85108">
            <w:pPr>
              <w:rPr>
                <w:b/>
              </w:rPr>
            </w:pPr>
            <w:r>
              <w:rPr>
                <w:b/>
              </w:rPr>
              <w:t>RNN</w:t>
            </w:r>
          </w:p>
        </w:tc>
        <w:tc>
          <w:tcPr>
            <w:tcW w:w="7160" w:type="dxa"/>
            <w:shd w:val="clear" w:color="auto" w:fill="auto"/>
            <w:vAlign w:val="center"/>
          </w:tcPr>
          <w:p w14:paraId="02048B20" w14:textId="3C50DFAD" w:rsidR="00FB3849" w:rsidRDefault="00FB3849" w:rsidP="00E85108">
            <w:r>
              <w:t xml:space="preserve">Redes Neuronais Recorrentes (do inglês </w:t>
            </w:r>
            <w:proofErr w:type="spellStart"/>
            <w:r w:rsidRPr="00621455">
              <w:rPr>
                <w:i/>
              </w:rPr>
              <w:t>Recurrent</w:t>
            </w:r>
            <w:proofErr w:type="spellEnd"/>
            <w:r w:rsidRPr="00621455">
              <w:rPr>
                <w:i/>
              </w:rPr>
              <w:t xml:space="preserve"> Neural Networks</w:t>
            </w:r>
            <w:r>
              <w:rPr>
                <w:i/>
              </w:rPr>
              <w:t>)</w:t>
            </w:r>
          </w:p>
        </w:tc>
      </w:tr>
      <w:tr w:rsidR="00E85108" w14:paraId="3BB8248F" w14:textId="77777777" w:rsidTr="00164F91">
        <w:trPr>
          <w:jc w:val="center"/>
        </w:trPr>
        <w:tc>
          <w:tcPr>
            <w:tcW w:w="1368" w:type="dxa"/>
            <w:shd w:val="clear" w:color="auto" w:fill="auto"/>
            <w:vAlign w:val="center"/>
          </w:tcPr>
          <w:p w14:paraId="511FADA6" w14:textId="77777777" w:rsidR="00E85108" w:rsidRDefault="00E85108" w:rsidP="00E85108">
            <w:pPr>
              <w:snapToGrid w:val="0"/>
            </w:pPr>
            <w:r>
              <w:rPr>
                <w:b/>
              </w:rPr>
              <w:t>SO</w:t>
            </w:r>
          </w:p>
        </w:tc>
        <w:tc>
          <w:tcPr>
            <w:tcW w:w="7160" w:type="dxa"/>
            <w:shd w:val="clear" w:color="auto" w:fill="auto"/>
            <w:vAlign w:val="center"/>
          </w:tcPr>
          <w:p w14:paraId="4755A56D" w14:textId="77777777" w:rsidR="00E85108" w:rsidRDefault="00E85108" w:rsidP="00E85108">
            <w:pPr>
              <w:snapToGrid w:val="0"/>
            </w:pPr>
            <w:r>
              <w:t>Sistema operativo</w:t>
            </w:r>
          </w:p>
        </w:tc>
      </w:tr>
      <w:tr w:rsidR="00E85108" w14:paraId="0BD298F1" w14:textId="77777777" w:rsidTr="00164F91">
        <w:trPr>
          <w:jc w:val="center"/>
        </w:trPr>
        <w:tc>
          <w:tcPr>
            <w:tcW w:w="1368" w:type="dxa"/>
            <w:shd w:val="clear" w:color="auto" w:fill="auto"/>
            <w:vAlign w:val="center"/>
          </w:tcPr>
          <w:p w14:paraId="225F5340" w14:textId="77777777" w:rsidR="00E85108" w:rsidRDefault="00E85108" w:rsidP="00E85108">
            <w:pPr>
              <w:snapToGrid w:val="0"/>
            </w:pPr>
            <w:r>
              <w:rPr>
                <w:b/>
              </w:rPr>
              <w:t>WS</w:t>
            </w:r>
          </w:p>
        </w:tc>
        <w:tc>
          <w:tcPr>
            <w:tcW w:w="7160" w:type="dxa"/>
            <w:shd w:val="clear" w:color="auto" w:fill="auto"/>
            <w:vAlign w:val="center"/>
          </w:tcPr>
          <w:p w14:paraId="3E0974CC" w14:textId="59B0A3AB" w:rsidR="00E85108" w:rsidRPr="003E0731" w:rsidRDefault="00E85108" w:rsidP="00E85108">
            <w:pPr>
              <w:snapToGrid w:val="0"/>
            </w:pPr>
            <w:r>
              <w:rPr>
                <w:iCs/>
              </w:rPr>
              <w:t xml:space="preserve">Serviço Web (do inglês </w:t>
            </w:r>
            <w:r>
              <w:rPr>
                <w:i/>
                <w:iCs/>
              </w:rPr>
              <w:t xml:space="preserve">Web </w:t>
            </w:r>
            <w:proofErr w:type="spellStart"/>
            <w:r>
              <w:rPr>
                <w:i/>
                <w:iCs/>
              </w:rPr>
              <w:t>service</w:t>
            </w:r>
            <w:proofErr w:type="spellEnd"/>
            <w:r>
              <w:rPr>
                <w:iCs/>
              </w:rPr>
              <w:t>)</w:t>
            </w:r>
          </w:p>
        </w:tc>
      </w:tr>
    </w:tbl>
    <w:p w14:paraId="5A6B8D5D" w14:textId="77777777" w:rsidR="00325B95" w:rsidRDefault="00325B95"/>
    <w:p w14:paraId="09B4D0F4" w14:textId="4E62FB77" w:rsidR="00E0315B" w:rsidRDefault="00E0315B">
      <w:pPr>
        <w:sectPr w:rsidR="00E0315B" w:rsidSect="001479CC">
          <w:type w:val="oddPage"/>
          <w:pgSz w:w="11906" w:h="16838"/>
          <w:pgMar w:top="1440" w:right="1797" w:bottom="1440" w:left="1797" w:header="709" w:footer="709" w:gutter="0"/>
          <w:pgNumType w:fmt="lowerRoman"/>
          <w:cols w:space="720"/>
          <w:titlePg/>
          <w:docGrid w:linePitch="360"/>
        </w:sectPr>
      </w:pPr>
    </w:p>
    <w:p w14:paraId="607B082F" w14:textId="6B252B2A" w:rsidR="00325B95" w:rsidRDefault="00325B95">
      <w:pPr>
        <w:pStyle w:val="Cabealho1"/>
      </w:pPr>
      <w:bookmarkStart w:id="3" w:name="_Toc169448131"/>
      <w:r>
        <w:lastRenderedPageBreak/>
        <w:t>Introdução</w:t>
      </w:r>
      <w:bookmarkEnd w:id="3"/>
    </w:p>
    <w:p w14:paraId="0BF5DC74" w14:textId="6BCF77EB" w:rsidR="004A16DA" w:rsidRDefault="004A16DA" w:rsidP="004A16DA">
      <w:pPr>
        <w:ind w:firstLine="432"/>
      </w:pPr>
      <w:r>
        <w:t>O projeto final ou estágio curricular é um componente fundamental no processo da formação académica. De fato, no final de uma licenciatura, é crucial que seja dado ao estudante um problema que permita aplicar os conhecimentos adquiridos durante o percurso académico.</w:t>
      </w:r>
    </w:p>
    <w:p w14:paraId="7668B06F" w14:textId="03FCA277" w:rsidR="004A16DA" w:rsidRPr="004A16DA" w:rsidRDefault="004A16DA" w:rsidP="004A16DA">
      <w:pPr>
        <w:ind w:firstLine="432"/>
      </w:pPr>
      <w:r>
        <w:t xml:space="preserve">Este relatório descreve o projeto desenvolvido no âmbito </w:t>
      </w:r>
      <w:r w:rsidR="005B5664">
        <w:t xml:space="preserve">da </w:t>
      </w:r>
      <w:r w:rsidRPr="004A16DA">
        <w:t xml:space="preserve">Unidade Curricular Projeto/Estágio (PESTI) </w:t>
      </w:r>
      <w:r w:rsidR="00A37A23">
        <w:t xml:space="preserve">com o objetivo de </w:t>
      </w:r>
      <w:r w:rsidR="005B5664">
        <w:t xml:space="preserve">desenvolver um sistema </w:t>
      </w:r>
      <w:r>
        <w:t xml:space="preserve">para a </w:t>
      </w:r>
      <w:r w:rsidRPr="004A16DA">
        <w:t>Aplicação de Modelos de Atenção em Campanhas de Marketing Digital e Realidade Virtual</w:t>
      </w:r>
      <w:r>
        <w:t xml:space="preserve">. Este </w:t>
      </w:r>
      <w:r w:rsidR="005B5664">
        <w:t>projeto foi desenvolvido no</w:t>
      </w:r>
      <w:r w:rsidR="005B5664" w:rsidRPr="004A16DA">
        <w:t xml:space="preserve"> </w:t>
      </w:r>
      <w:proofErr w:type="spellStart"/>
      <w:r w:rsidR="005B5664" w:rsidRPr="00C2206D">
        <w:rPr>
          <w:i/>
        </w:rPr>
        <w:t>Interdisciplinary</w:t>
      </w:r>
      <w:proofErr w:type="spellEnd"/>
      <w:r w:rsidR="005B5664" w:rsidRPr="00C2206D">
        <w:rPr>
          <w:i/>
        </w:rPr>
        <w:t xml:space="preserve"> </w:t>
      </w:r>
      <w:proofErr w:type="spellStart"/>
      <w:r w:rsidR="005B5664" w:rsidRPr="00C2206D">
        <w:rPr>
          <w:i/>
        </w:rPr>
        <w:t>Studies</w:t>
      </w:r>
      <w:proofErr w:type="spellEnd"/>
      <w:r w:rsidR="005B5664" w:rsidRPr="00C2206D">
        <w:rPr>
          <w:i/>
        </w:rPr>
        <w:t xml:space="preserve"> Research </w:t>
      </w:r>
      <w:proofErr w:type="spellStart"/>
      <w:r w:rsidR="005B5664" w:rsidRPr="00C2206D">
        <w:rPr>
          <w:i/>
        </w:rPr>
        <w:t>Center</w:t>
      </w:r>
      <w:proofErr w:type="spellEnd"/>
      <w:r w:rsidR="005B5664">
        <w:t xml:space="preserve"> </w:t>
      </w:r>
      <w:r w:rsidR="0098185D">
        <w:t xml:space="preserve">(ISRC) </w:t>
      </w:r>
      <w:r w:rsidR="0036696F">
        <w:t xml:space="preserve">no âmbito do projeto da Fundação para a </w:t>
      </w:r>
      <w:proofErr w:type="spellStart"/>
      <w:r w:rsidR="0036696F">
        <w:t>Cieência</w:t>
      </w:r>
      <w:proofErr w:type="spellEnd"/>
      <w:r w:rsidR="0036696F">
        <w:t xml:space="preserve"> e Tecnologia denominado </w:t>
      </w:r>
      <w:proofErr w:type="spellStart"/>
      <w:r w:rsidR="0036696F">
        <w:rPr>
          <w:i/>
        </w:rPr>
        <w:t>Enhancing</w:t>
      </w:r>
      <w:proofErr w:type="spellEnd"/>
      <w:r w:rsidR="0036696F">
        <w:rPr>
          <w:i/>
        </w:rPr>
        <w:t xml:space="preserve"> </w:t>
      </w:r>
      <w:proofErr w:type="spellStart"/>
      <w:r w:rsidR="0036696F">
        <w:rPr>
          <w:i/>
        </w:rPr>
        <w:t>Phygital</w:t>
      </w:r>
      <w:proofErr w:type="spellEnd"/>
      <w:r w:rsidR="0036696F">
        <w:rPr>
          <w:i/>
        </w:rPr>
        <w:t xml:space="preserve"> Marketing </w:t>
      </w:r>
      <w:proofErr w:type="spellStart"/>
      <w:r w:rsidR="0036696F">
        <w:rPr>
          <w:i/>
        </w:rPr>
        <w:t>through</w:t>
      </w:r>
      <w:proofErr w:type="spellEnd"/>
      <w:r w:rsidR="0036696F">
        <w:rPr>
          <w:i/>
        </w:rPr>
        <w:t xml:space="preserve"> Multimodal Artificial </w:t>
      </w:r>
      <w:proofErr w:type="spellStart"/>
      <w:r w:rsidR="0036696F">
        <w:rPr>
          <w:i/>
        </w:rPr>
        <w:t>Intelligence</w:t>
      </w:r>
      <w:proofErr w:type="spellEnd"/>
      <w:r w:rsidR="0036696F">
        <w:rPr>
          <w:i/>
        </w:rPr>
        <w:t xml:space="preserve"> (</w:t>
      </w:r>
      <w:proofErr w:type="gramStart"/>
      <w:r w:rsidR="0036696F">
        <w:rPr>
          <w:i/>
        </w:rPr>
        <w:t>PHYNHANCAI)</w:t>
      </w:r>
      <w:r w:rsidR="0036696F">
        <w:t xml:space="preserve">  </w:t>
      </w:r>
      <w:r w:rsidR="0098185D">
        <w:t>e</w:t>
      </w:r>
      <w:proofErr w:type="gramEnd"/>
      <w:r>
        <w:t xml:space="preserve"> será detalhado e contextualizado ao longo deste documento, incluindo os objetivos</w:t>
      </w:r>
      <w:r w:rsidR="00A37A23">
        <w:t xml:space="preserve"> específicos</w:t>
      </w:r>
      <w:r>
        <w:t>, a abordagem, o planeamento e o desenvolvimento do projeto.</w:t>
      </w:r>
    </w:p>
    <w:p w14:paraId="7F2DFBF6" w14:textId="28AF514D" w:rsidR="004A16DA" w:rsidRDefault="004A16DA" w:rsidP="004A16DA">
      <w:pPr>
        <w:ind w:firstLine="432"/>
      </w:pPr>
      <w:r>
        <w:t xml:space="preserve">Este capítulo da introdução oferece assim uma visão geral do </w:t>
      </w:r>
      <w:r w:rsidR="0098185D">
        <w:t xml:space="preserve">trabalho realizado no âmbito deste </w:t>
      </w:r>
      <w:r>
        <w:t>projeto.</w:t>
      </w:r>
    </w:p>
    <w:p w14:paraId="27169B6A" w14:textId="77777777" w:rsidR="004A16DA" w:rsidRPr="004A16DA" w:rsidRDefault="004A16DA" w:rsidP="004A16DA">
      <w:pPr>
        <w:ind w:firstLine="432"/>
      </w:pPr>
    </w:p>
    <w:p w14:paraId="54FF2C17" w14:textId="77777777" w:rsidR="007003B9" w:rsidRDefault="007003B9">
      <w:pPr>
        <w:pStyle w:val="Cabealho2"/>
      </w:pPr>
      <w:bookmarkStart w:id="4" w:name="_Toc169448132"/>
      <w:r>
        <w:t>Enquadramento</w:t>
      </w:r>
      <w:r w:rsidR="00037F4A">
        <w:t>/Contexto</w:t>
      </w:r>
      <w:bookmarkEnd w:id="4"/>
    </w:p>
    <w:p w14:paraId="313F36A2" w14:textId="0BC98713" w:rsidR="00E14AA9" w:rsidRDefault="00E14AA9" w:rsidP="00E71B3F">
      <w:pPr>
        <w:ind w:firstLine="576"/>
        <w:rPr>
          <w:szCs w:val="22"/>
        </w:rPr>
      </w:pPr>
      <w:r>
        <w:rPr>
          <w:szCs w:val="22"/>
        </w:rPr>
        <w:t xml:space="preserve">Este relatório </w:t>
      </w:r>
      <w:r w:rsidR="0098185D">
        <w:rPr>
          <w:szCs w:val="22"/>
        </w:rPr>
        <w:t xml:space="preserve">foi </w:t>
      </w:r>
      <w:r>
        <w:rPr>
          <w:szCs w:val="22"/>
        </w:rPr>
        <w:t>realiz</w:t>
      </w:r>
      <w:r w:rsidR="0098185D">
        <w:rPr>
          <w:szCs w:val="22"/>
        </w:rPr>
        <w:t>ado</w:t>
      </w:r>
      <w:r>
        <w:rPr>
          <w:szCs w:val="22"/>
        </w:rPr>
        <w:t xml:space="preserve"> no âmbito da Unidade Curricular Projeto/Estágio (PESTI) do 3º ano do curso de Licenciatura em Engenharia Informática do Instituto Superior de Engenharia do Porto (ISEP). </w:t>
      </w:r>
    </w:p>
    <w:p w14:paraId="3BBD1A20" w14:textId="1F4A14CD" w:rsidR="00E14AA9" w:rsidRDefault="00E14AA9" w:rsidP="00E71B3F">
      <w:pPr>
        <w:ind w:firstLine="576"/>
      </w:pPr>
      <w:r>
        <w:t>Devido à</w:t>
      </w:r>
      <w:r w:rsidR="0098185D">
        <w:t xml:space="preserve"> </w:t>
      </w:r>
      <w:r>
        <w:t xml:space="preserve">frequência em regime pós-laboral da licenciatura e, também, devido ao interesse em áreas de investigação e desenvolvimento, particularmente nas áreas de inteligência artificial, foi decidido realizar um projeto no </w:t>
      </w:r>
      <w:proofErr w:type="spellStart"/>
      <w:r w:rsidRPr="00C2206D">
        <w:rPr>
          <w:i/>
        </w:rPr>
        <w:t>Interdisciplinary</w:t>
      </w:r>
      <w:proofErr w:type="spellEnd"/>
      <w:r w:rsidRPr="00C2206D">
        <w:rPr>
          <w:i/>
        </w:rPr>
        <w:t xml:space="preserve"> </w:t>
      </w:r>
      <w:proofErr w:type="spellStart"/>
      <w:r w:rsidRPr="00C2206D">
        <w:rPr>
          <w:i/>
        </w:rPr>
        <w:t>Studies</w:t>
      </w:r>
      <w:proofErr w:type="spellEnd"/>
      <w:r w:rsidRPr="00C2206D">
        <w:rPr>
          <w:i/>
        </w:rPr>
        <w:t xml:space="preserve"> Research </w:t>
      </w:r>
      <w:proofErr w:type="spellStart"/>
      <w:r w:rsidRPr="00C2206D">
        <w:rPr>
          <w:i/>
        </w:rPr>
        <w:t>Center</w:t>
      </w:r>
      <w:proofErr w:type="spellEnd"/>
      <w:r>
        <w:t xml:space="preserve"> (ISRC).</w:t>
      </w:r>
    </w:p>
    <w:p w14:paraId="4ABD7DD1" w14:textId="7F010B6B" w:rsidR="00074B94" w:rsidRPr="00E71B3F" w:rsidRDefault="00074B94" w:rsidP="00E71B3F">
      <w:pPr>
        <w:ind w:firstLine="576"/>
      </w:pPr>
      <w:r w:rsidRPr="00E71B3F">
        <w:t xml:space="preserve">O ISRC </w:t>
      </w:r>
      <w:r w:rsidR="00E71B3F" w:rsidRPr="00E71B3F">
        <w:t>foca-s</w:t>
      </w:r>
      <w:r w:rsidR="00E71B3F">
        <w:t xml:space="preserve">e na integração de investigação científica com a área da educação em engenharia, preenchendo um vazio na investigação e desenvolvimento atual, tirando partido das sinergias interdisciplinares existentes na Instituição. </w:t>
      </w:r>
      <w:r w:rsidR="00E14AA9">
        <w:t>T</w:t>
      </w:r>
      <w:r w:rsidR="00E71B3F">
        <w:t xml:space="preserve">odos os avanços tecnológicos mundiais </w:t>
      </w:r>
      <w:r w:rsidR="00E14AA9">
        <w:t xml:space="preserve">das últimas décadas </w:t>
      </w:r>
      <w:r w:rsidR="00E71B3F">
        <w:t>implicam que todas as pessoas e, conse</w:t>
      </w:r>
      <w:r w:rsidR="00E14AA9">
        <w:t>quen</w:t>
      </w:r>
      <w:r w:rsidR="00E71B3F">
        <w:t xml:space="preserve">temente, os </w:t>
      </w:r>
      <w:r w:rsidR="00E14AA9">
        <w:t xml:space="preserve">seus </w:t>
      </w:r>
      <w:r w:rsidR="00E71B3F">
        <w:t>países</w:t>
      </w:r>
      <w:r w:rsidR="00E14AA9">
        <w:t>,</w:t>
      </w:r>
      <w:r w:rsidR="00E71B3F">
        <w:t xml:space="preserve"> </w:t>
      </w:r>
      <w:r w:rsidR="00E14AA9">
        <w:t>estejam interligados numa sociedade cada vez mais global e multicultural. Este fenómeno da multiculturalidade faz parte do dia-a-dia</w:t>
      </w:r>
      <w:r w:rsidR="0098185D">
        <w:t xml:space="preserve"> do </w:t>
      </w:r>
      <w:r w:rsidR="007574CE">
        <w:t>estudante</w:t>
      </w:r>
      <w:r w:rsidR="00E14AA9">
        <w:t>, uma vez que atualmente desempenh</w:t>
      </w:r>
      <w:r w:rsidR="0098185D">
        <w:t>a</w:t>
      </w:r>
      <w:r w:rsidR="00E14AA9">
        <w:t xml:space="preserve"> as </w:t>
      </w:r>
      <w:r w:rsidR="0098185D">
        <w:t>suas</w:t>
      </w:r>
      <w:r w:rsidR="00E14AA9">
        <w:t xml:space="preserve"> atuais funções numa empresa americana multinacional. </w:t>
      </w:r>
    </w:p>
    <w:p w14:paraId="16202162" w14:textId="77777777" w:rsidR="00B23F9C" w:rsidRDefault="00B23F9C" w:rsidP="007003B9"/>
    <w:p w14:paraId="50AA25FD" w14:textId="77777777" w:rsidR="00B27DFB" w:rsidRDefault="00B27DFB" w:rsidP="006559E1">
      <w:pPr>
        <w:pStyle w:val="Cabealho2"/>
      </w:pPr>
      <w:bookmarkStart w:id="5" w:name="_Toc169448133"/>
      <w:r>
        <w:lastRenderedPageBreak/>
        <w:t>Descrição do Problema</w:t>
      </w:r>
      <w:bookmarkEnd w:id="5"/>
    </w:p>
    <w:p w14:paraId="4C918EB5" w14:textId="23DF5001" w:rsidR="00AC75C3" w:rsidRPr="00AC75C3" w:rsidRDefault="0098185D" w:rsidP="0098185D">
      <w:pPr>
        <w:ind w:firstLine="576"/>
      </w:pPr>
      <w:r w:rsidRPr="0098185D">
        <w:t xml:space="preserve">Este trabalho insere-se no </w:t>
      </w:r>
      <w:r w:rsidR="005663CA">
        <w:t>â</w:t>
      </w:r>
      <w:r w:rsidRPr="0098185D">
        <w:t>mbito do projeto de investigação PHYNHANCAI</w:t>
      </w:r>
      <w:r>
        <w:t xml:space="preserve"> </w:t>
      </w:r>
      <w:r w:rsidRPr="0098185D">
        <w:t>(</w:t>
      </w:r>
      <w:proofErr w:type="spellStart"/>
      <w:r w:rsidRPr="005663CA">
        <w:rPr>
          <w:i/>
        </w:rPr>
        <w:t>Enhancing</w:t>
      </w:r>
      <w:proofErr w:type="spellEnd"/>
      <w:r w:rsidRPr="005663CA">
        <w:rPr>
          <w:i/>
        </w:rPr>
        <w:t xml:space="preserve"> </w:t>
      </w:r>
      <w:proofErr w:type="spellStart"/>
      <w:r w:rsidRPr="005663CA">
        <w:rPr>
          <w:i/>
        </w:rPr>
        <w:t>Phygital</w:t>
      </w:r>
      <w:proofErr w:type="spellEnd"/>
      <w:r w:rsidRPr="005663CA">
        <w:rPr>
          <w:i/>
        </w:rPr>
        <w:t xml:space="preserve"> Marketing </w:t>
      </w:r>
      <w:proofErr w:type="spellStart"/>
      <w:r w:rsidRPr="005663CA">
        <w:rPr>
          <w:i/>
        </w:rPr>
        <w:t>through</w:t>
      </w:r>
      <w:proofErr w:type="spellEnd"/>
      <w:r w:rsidRPr="005663CA">
        <w:rPr>
          <w:i/>
        </w:rPr>
        <w:t xml:space="preserve"> Multimodal Artificial </w:t>
      </w:r>
      <w:proofErr w:type="spellStart"/>
      <w:r w:rsidRPr="005663CA">
        <w:rPr>
          <w:i/>
        </w:rPr>
        <w:t>Intelligence</w:t>
      </w:r>
      <w:proofErr w:type="spellEnd"/>
      <w:r w:rsidRPr="0098185D">
        <w:t>) e</w:t>
      </w:r>
      <w:r>
        <w:t xml:space="preserve"> pr</w:t>
      </w:r>
      <w:r w:rsidRPr="0098185D">
        <w:t>etende</w:t>
      </w:r>
      <w:r w:rsidR="00AC75C3">
        <w:t xml:space="preserve"> o desenvolvimento de modelos de Inteligência Artificial Multimodal e a exploração de abordagens de Realidade Virtual e Realidade Aumentada para melhorar as estratégicas de Marketing </w:t>
      </w:r>
      <w:proofErr w:type="spellStart"/>
      <w:r w:rsidR="00AC75C3">
        <w:t>Omnicanal</w:t>
      </w:r>
      <w:proofErr w:type="spellEnd"/>
      <w:r w:rsidR="00AC75C3">
        <w:t xml:space="preserve"> </w:t>
      </w:r>
      <w:r w:rsidR="00AC75C3">
        <w:fldChar w:fldCharType="begin" w:fldLock="1"/>
      </w:r>
      <w:r w:rsidR="00AC75C3">
        <w:instrText>ADDIN CSL_CITATION {"citationItems":[{"id":"ITEM-1","itemData":{"URL":"https://www2.isep.ipp.pt/isrc/index.php?page=phynhancai","author":[{"dropping-particle":"","family":"PHYNHANCAI","given":"","non-dropping-particle":"","parse-names":false,"suffix":""}],"container-title":"ISEP","id":"ITEM-1","issued":{"date-parts":[["0"]]},"title":"No Title","type":"webpage"},"uris":["http://www.mendeley.com/documents/?uuid=77f38625-8d7b-43d3-9824-e246bfbce14b"]}],"mendeley":{"formattedCitation":"[1]","plainTextFormattedCitation":"[1]","previouslyFormattedCitation":"[1]"},"properties":{"noteIndex":0},"schema":"https://github.com/citation-style-language/schema/raw/master/csl-citation.json"}</w:instrText>
      </w:r>
      <w:r w:rsidR="00AC75C3">
        <w:fldChar w:fldCharType="separate"/>
      </w:r>
      <w:r w:rsidR="00AC75C3" w:rsidRPr="00AC75C3">
        <w:rPr>
          <w:noProof/>
        </w:rPr>
        <w:t>[1]</w:t>
      </w:r>
      <w:r w:rsidR="00AC75C3">
        <w:fldChar w:fldCharType="end"/>
      </w:r>
      <w:r>
        <w:t>.</w:t>
      </w:r>
    </w:p>
    <w:p w14:paraId="002F1206" w14:textId="75F10901" w:rsidR="00E208F7" w:rsidRDefault="00F95E1F" w:rsidP="00E208F7">
      <w:pPr>
        <w:ind w:firstLine="576"/>
      </w:pPr>
      <w:r w:rsidRPr="00AC75C3">
        <w:t>N</w:t>
      </w:r>
      <w:r w:rsidR="007574CE">
        <w:t>o</w:t>
      </w:r>
      <w:r w:rsidRPr="00AC75C3">
        <w:t xml:space="preserve"> contexto do marketing digital e da realidade virtual, é essencial capturar e manter a atenção do público-alvo para garantir o sucesso de campanhas e experiências</w:t>
      </w:r>
      <w:r w:rsidR="0098185D">
        <w:t xml:space="preserve"> publicitárias</w:t>
      </w:r>
      <w:r w:rsidRPr="00AC75C3">
        <w:t xml:space="preserve">. No entanto, </w:t>
      </w:r>
      <w:r w:rsidRPr="00E208F7">
        <w:t xml:space="preserve">a análise manual de imagens e vídeos para identificar áreas de interesse pode ser morosa e suscetível a erros. </w:t>
      </w:r>
    </w:p>
    <w:p w14:paraId="74D9D106" w14:textId="3C5E5A67" w:rsidR="00F95E1F" w:rsidRDefault="00E208F7" w:rsidP="00E208F7">
      <w:pPr>
        <w:ind w:firstLine="576"/>
      </w:pPr>
      <w:r w:rsidRPr="00E208F7">
        <w:t>Para além destes problemas, não existem ferramentas específicas onde se apliquem modelos de atenção o que dificulta ainda mais a integração dessas técnicas nas estratégicas de marketing</w:t>
      </w:r>
      <w:r>
        <w:t xml:space="preserve"> e em experiências de realidade virtua</w:t>
      </w:r>
      <w:r w:rsidRPr="00E208F7">
        <w:t>l.</w:t>
      </w:r>
      <w:r w:rsidR="00F95E1F" w:rsidRPr="00E208F7">
        <w:t xml:space="preserve"> Assim, surge a necessidade de um </w:t>
      </w:r>
      <w:r w:rsidR="0098185D">
        <w:t>sistema</w:t>
      </w:r>
      <w:r w:rsidR="00F95E1F" w:rsidRPr="00E208F7">
        <w:t xml:space="preserve"> que permita </w:t>
      </w:r>
      <w:r w:rsidR="007574CE">
        <w:t>a</w:t>
      </w:r>
      <w:r w:rsidR="00F95E1F" w:rsidRPr="00E208F7">
        <w:t xml:space="preserve"> aplicação simples e </w:t>
      </w:r>
      <w:r w:rsidRPr="00E208F7">
        <w:t xml:space="preserve">rápida </w:t>
      </w:r>
      <w:r w:rsidR="00F95E1F" w:rsidRPr="00E208F7">
        <w:t>de modelos de atenção em imagens e vídeos</w:t>
      </w:r>
      <w:r w:rsidR="004A7C3D">
        <w:t xml:space="preserve"> publicitários</w:t>
      </w:r>
      <w:r w:rsidR="00F95E1F" w:rsidRPr="00E208F7">
        <w:t>, possibilitando a geração de mapas de saliência</w:t>
      </w:r>
      <w:r w:rsidR="0098185D">
        <w:rPr>
          <w:rStyle w:val="Refdenotaderodap"/>
        </w:rPr>
        <w:footnoteReference w:id="2"/>
      </w:r>
      <w:r w:rsidR="00F95E1F" w:rsidRPr="00E208F7">
        <w:t xml:space="preserve"> visual para orientar o design e a produção de conteúdo </w:t>
      </w:r>
      <w:r w:rsidR="004A7C3D">
        <w:t xml:space="preserve">publicitário </w:t>
      </w:r>
      <w:r w:rsidR="00F95E1F" w:rsidRPr="00E208F7">
        <w:t xml:space="preserve">mais </w:t>
      </w:r>
      <w:r>
        <w:t>interessante para o utilizador</w:t>
      </w:r>
      <w:r w:rsidR="00F95E1F" w:rsidRPr="00E208F7">
        <w:t>.</w:t>
      </w:r>
    </w:p>
    <w:p w14:paraId="4FB1781B" w14:textId="77777777" w:rsidR="00B23F9C" w:rsidRPr="004F38D7" w:rsidRDefault="00B23F9C" w:rsidP="003F678F"/>
    <w:p w14:paraId="1465F090" w14:textId="77777777" w:rsidR="006559E1" w:rsidRPr="006559E1" w:rsidRDefault="006559E1" w:rsidP="00082DD4">
      <w:pPr>
        <w:pStyle w:val="Cabealho3"/>
      </w:pPr>
      <w:bookmarkStart w:id="6" w:name="_Toc169448134"/>
      <w:r>
        <w:t>Objetivos</w:t>
      </w:r>
      <w:bookmarkEnd w:id="6"/>
      <w:r>
        <w:t xml:space="preserve"> </w:t>
      </w:r>
    </w:p>
    <w:p w14:paraId="74B3E706" w14:textId="3F51291A" w:rsidR="00B23F9C" w:rsidRDefault="00D222EF" w:rsidP="00545E80">
      <w:pPr>
        <w:ind w:firstLine="720"/>
      </w:pPr>
      <w:r>
        <w:t xml:space="preserve">Este projeto </w:t>
      </w:r>
      <w:r w:rsidR="00545E80">
        <w:t>tem</w:t>
      </w:r>
      <w:r w:rsidR="00AC75C3">
        <w:t xml:space="preserve"> com</w:t>
      </w:r>
      <w:r w:rsidR="00545E80">
        <w:t xml:space="preserve">o objetivo principal o desenvolvimento de um </w:t>
      </w:r>
      <w:r w:rsidR="005C075B">
        <w:t>sistema</w:t>
      </w:r>
      <w:r w:rsidR="00545E80">
        <w:t xml:space="preserve"> para</w:t>
      </w:r>
      <w:r w:rsidR="00B23F9C">
        <w:t xml:space="preserve"> Aplicação de Modelos de Atenção</w:t>
      </w:r>
      <w:r w:rsidR="00545E80">
        <w:t xml:space="preserve"> que seja robusto e intuitivo</w:t>
      </w:r>
      <w:r w:rsidR="005C075B">
        <w:t xml:space="preserve"> </w:t>
      </w:r>
      <w:r w:rsidR="00B23F9C">
        <w:t xml:space="preserve">em imagens de campanhas de email marketing e vídeos de realidade virtual. O </w:t>
      </w:r>
      <w:r w:rsidR="005C075B">
        <w:t>sistema</w:t>
      </w:r>
      <w:r w:rsidR="00B23F9C">
        <w:t xml:space="preserve"> deverá ter uma utilização fácil e eficiente, proporcionando resultados precisos e informativos.</w:t>
      </w:r>
      <w:r w:rsidR="00545E80">
        <w:t xml:space="preserve"> </w:t>
      </w:r>
    </w:p>
    <w:p w14:paraId="0A51C66C" w14:textId="693DBB0A" w:rsidR="00545E80" w:rsidRPr="00B23F9C" w:rsidRDefault="00545E80" w:rsidP="00545E80">
      <w:pPr>
        <w:ind w:firstLine="720"/>
      </w:pPr>
      <w:r>
        <w:t xml:space="preserve">Subjacente ao desenvolvimento do </w:t>
      </w:r>
      <w:r w:rsidR="005C075B">
        <w:t>sistema</w:t>
      </w:r>
      <w:r>
        <w:t xml:space="preserve"> está a validação experimental da </w:t>
      </w:r>
      <w:r w:rsidR="005C075B">
        <w:t xml:space="preserve">sua </w:t>
      </w:r>
      <w:r>
        <w:t>eficiência. Assim, ir</w:t>
      </w:r>
      <w:r w:rsidR="004A7C3D">
        <w:t>á</w:t>
      </w:r>
      <w:r>
        <w:t xml:space="preserve"> realizar-se uma série de testes experimentais para avaliar a eficácia e precisão do </w:t>
      </w:r>
      <w:r w:rsidR="005C075B">
        <w:t xml:space="preserve">sistema </w:t>
      </w:r>
      <w:r>
        <w:t>desenvolvido, que incluir</w:t>
      </w:r>
      <w:r w:rsidR="004A7C3D">
        <w:t>á</w:t>
      </w:r>
      <w:r>
        <w:t xml:space="preserve"> comparações entre os mapas de saliência gerados pelo </w:t>
      </w:r>
      <w:r w:rsidR="005C075B">
        <w:t xml:space="preserve">sistema </w:t>
      </w:r>
      <w:r>
        <w:t>e avaliações humanas, garantindo a qualidade e relevância dos resultados para as estratégias de marketing e experiências de realidade virtual.</w:t>
      </w:r>
    </w:p>
    <w:p w14:paraId="081C2667" w14:textId="003D55BD" w:rsidR="00B23F9C" w:rsidRDefault="00545E80" w:rsidP="00545E80">
      <w:pPr>
        <w:ind w:firstLine="720"/>
      </w:pPr>
      <w:r>
        <w:t xml:space="preserve">Um último objetivo é a implementação de </w:t>
      </w:r>
      <w:r w:rsidR="00B23F9C">
        <w:t xml:space="preserve">funcionalidades de pré-processamento de dados para garantir a qualidade e consistência dos inputs fornecidos ao </w:t>
      </w:r>
      <w:r w:rsidR="005C075B">
        <w:t>sistema</w:t>
      </w:r>
      <w:r w:rsidR="00B23F9C">
        <w:t>. Isso incluirá técnicas de normalização, redimensionamento e tratamento de ruídos preparando os dados para uma análise mais precisa e eficaz pelos modelos de atenção.</w:t>
      </w:r>
    </w:p>
    <w:p w14:paraId="632E9461" w14:textId="0A623A99" w:rsidR="006559E1" w:rsidRDefault="005C075B" w:rsidP="00545E80">
      <w:pPr>
        <w:pStyle w:val="Cabealho3"/>
      </w:pPr>
      <w:bookmarkStart w:id="7" w:name="_Toc169448135"/>
      <w:r>
        <w:lastRenderedPageBreak/>
        <w:t>Metodologia</w:t>
      </w:r>
      <w:bookmarkEnd w:id="7"/>
    </w:p>
    <w:p w14:paraId="0F9773A0" w14:textId="287BC84D" w:rsidR="00545E80" w:rsidRDefault="00545E80" w:rsidP="00545E80">
      <w:pPr>
        <w:ind w:firstLine="720"/>
      </w:pPr>
      <w:r w:rsidRPr="00545E80">
        <w:t>Para o desenvolvimento de qualquer solução</w:t>
      </w:r>
      <w:r>
        <w:t xml:space="preserve">, a primeira ação a realizar é a leitura e compreensão de artigos publicados que tenham relação com o problema a resolver. </w:t>
      </w:r>
      <w:r w:rsidR="00074B94">
        <w:t>Devido à exigência do cliente do uso da ferramenta Python, paralelamente a esta ação de recolha de informação publicada, foi aprendida esta tecnologia amplamente usada no mercado</w:t>
      </w:r>
      <w:r w:rsidR="00E208F7">
        <w:t xml:space="preserve"> </w:t>
      </w:r>
      <w:r w:rsidR="00E208F7">
        <w:fldChar w:fldCharType="begin" w:fldLock="1"/>
      </w:r>
      <w:r w:rsidR="005C075B">
        <w:instrText>ADDIN CSL_CITATION {"citationItems":[{"id":"ITEM-1","itemData":{"author":[{"dropping-particle":"","family":"Mckinney","given":"Wes","non-dropping-particle":"","parse-names":false,"suffix":""}],"edition":"3rd editio","editor":[{"dropping-particle":"","family":"Media","given":"O'Reilly","non-dropping-particle":"","parse-names":false,"suffix":""}],"id":"ITEM-1","issued":{"date-parts":[["2022"]]},"title":"Python for Data Analysis: Data Wrangling with pandas, NumPy, and Jupyter","type":"book"},"uris":["http://www.mendeley.com/documents/?uuid=f5cc7709-3de0-4211-9b14-47baf66ac377"]},{"id":"ITEM-2","itemData":{"ISBN":"978-0-12-821379-7","author":[{"dropping-particle":"","family":"Subasi","given":"A.","non-dropping-particle":"","parse-names":false,"suffix":""}],"editor":[{"dropping-particle":"","family":"Press","given":"Academic","non-dropping-particle":"","parse-names":false,"suffix":""}],"id":"ITEM-2","issued":{"date-parts":[["2020"]]},"title":"Practical Machine Learning for Data Analysis Using Python","type":"book"},"uris":["http://www.mendeley.com/documents/?uuid=f26292e2-a315-4de4-a527-c1a749e653bb"]}],"mendeley":{"formattedCitation":"[2], [3]","manualFormatting":"[2] [3]","plainTextFormattedCitation":"[2], [3]","previouslyFormattedCitation":"[2], [3]"},"properties":{"noteIndex":0},"schema":"https://github.com/citation-style-language/schema/raw/master/csl-citation.json"}</w:instrText>
      </w:r>
      <w:r w:rsidR="00E208F7">
        <w:fldChar w:fldCharType="separate"/>
      </w:r>
      <w:r w:rsidR="00E208F7" w:rsidRPr="00E208F7">
        <w:rPr>
          <w:noProof/>
        </w:rPr>
        <w:t>[2] [3]</w:t>
      </w:r>
      <w:r w:rsidR="00E208F7">
        <w:fldChar w:fldCharType="end"/>
      </w:r>
      <w:r w:rsidR="005C075B">
        <w:t>.</w:t>
      </w:r>
    </w:p>
    <w:p w14:paraId="57F5A588" w14:textId="40B0C417" w:rsidR="00074B94" w:rsidRDefault="00074B94" w:rsidP="00545E80">
      <w:pPr>
        <w:ind w:firstLine="720"/>
      </w:pPr>
      <w:r>
        <w:t xml:space="preserve">Posteriormente, realizou-se a implementação do </w:t>
      </w:r>
      <w:r w:rsidR="005C075B">
        <w:t>sistema</w:t>
      </w:r>
      <w:r>
        <w:t xml:space="preserve"> propriamente dito, recorrendo a um processo ágil, iterativo e incremental. Em todas as reuniões com o cliente foi apresentada uma versão cada vez mais completa do </w:t>
      </w:r>
      <w:r w:rsidRPr="00C2206D">
        <w:rPr>
          <w:i/>
        </w:rPr>
        <w:t>software</w:t>
      </w:r>
      <w:r>
        <w:t xml:space="preserve">, de modo a obter </w:t>
      </w:r>
      <w:r w:rsidRPr="00C2206D">
        <w:rPr>
          <w:i/>
        </w:rPr>
        <w:t>feedback</w:t>
      </w:r>
      <w:r>
        <w:t xml:space="preserve"> o mais cedo possível nas várias fases do desenvolvimento.</w:t>
      </w:r>
    </w:p>
    <w:p w14:paraId="3D00D4B9" w14:textId="52FE6AB7" w:rsidR="00074B94" w:rsidRDefault="00074B94" w:rsidP="00545E80">
      <w:pPr>
        <w:ind w:firstLine="720"/>
      </w:pPr>
      <w:r w:rsidRPr="005C075B">
        <w:t xml:space="preserve">Para acompanhar todo o processo de desenvolvimento, após ser definido e acordado com o cliente e com a orientadora o planeamento geral do trabalho, foi usada a ferramenta </w:t>
      </w:r>
      <w:proofErr w:type="spellStart"/>
      <w:r w:rsidR="005C075B" w:rsidRPr="005C075B">
        <w:rPr>
          <w:i/>
        </w:rPr>
        <w:t>Trello</w:t>
      </w:r>
      <w:proofErr w:type="spellEnd"/>
      <w:r w:rsidR="004A7C3D">
        <w:rPr>
          <w:i/>
        </w:rPr>
        <w:t xml:space="preserve"> </w:t>
      </w:r>
      <w:r w:rsidR="004A7C3D">
        <w:rPr>
          <w:i/>
        </w:rPr>
        <w:fldChar w:fldCharType="begin" w:fldLock="1"/>
      </w:r>
      <w:r w:rsidR="008D47C3">
        <w:rPr>
          <w:i/>
        </w:rPr>
        <w:instrText>ADDIN CSL_CITATION {"citationItems":[{"id":"ITEM-1","itemData":{"URL":"https://trello.com/","accessed":{"date-parts":[["2024","6","8"]]},"id":"ITEM-1","issued":{"date-parts":[["0"]]},"title":"Trello","type":"webpage"},"uris":["http://www.mendeley.com/documents/?uuid=5cc6bc33-247f-44b2-8a17-1fc2d8ca9bfc"]}],"mendeley":{"formattedCitation":"[4]","plainTextFormattedCitation":"[4]","previouslyFormattedCitation":"[4]"},"properties":{"noteIndex":0},"schema":"https://github.com/citation-style-language/schema/raw/master/csl-citation.json"}</w:instrText>
      </w:r>
      <w:r w:rsidR="004A7C3D">
        <w:rPr>
          <w:i/>
        </w:rPr>
        <w:fldChar w:fldCharType="separate"/>
      </w:r>
      <w:r w:rsidR="004A7C3D" w:rsidRPr="004A7C3D">
        <w:rPr>
          <w:noProof/>
        </w:rPr>
        <w:t>[4]</w:t>
      </w:r>
      <w:r w:rsidR="004A7C3D">
        <w:rPr>
          <w:i/>
        </w:rPr>
        <w:fldChar w:fldCharType="end"/>
      </w:r>
      <w:r w:rsidRPr="005C075B">
        <w:t xml:space="preserve">. </w:t>
      </w:r>
    </w:p>
    <w:p w14:paraId="7ED1707B" w14:textId="70273654" w:rsidR="00545E80" w:rsidRDefault="005C075B" w:rsidP="0093347A">
      <w:pPr>
        <w:ind w:firstLine="720"/>
      </w:pPr>
      <w:r>
        <w:t>Na implementação do sistema,</w:t>
      </w:r>
      <w:r w:rsidR="00686CEC">
        <w:t xml:space="preserve"> a metodologia seguida foi também incremental, isto é,</w:t>
      </w:r>
      <w:r>
        <w:t xml:space="preserve"> começ</w:t>
      </w:r>
      <w:r w:rsidR="004A7C3D">
        <w:t>ou</w:t>
      </w:r>
      <w:r>
        <w:t xml:space="preserve">-se por implementar a estrutura genérica do sistema, criando </w:t>
      </w:r>
      <w:r w:rsidR="00686CEC">
        <w:t xml:space="preserve">o </w:t>
      </w:r>
      <w:proofErr w:type="spellStart"/>
      <w:r w:rsidR="00686CEC" w:rsidRPr="00686CEC">
        <w:rPr>
          <w:i/>
        </w:rPr>
        <w:t>backend</w:t>
      </w:r>
      <w:proofErr w:type="spellEnd"/>
      <w:r w:rsidR="00686CEC">
        <w:t xml:space="preserve">, base de dados e </w:t>
      </w:r>
      <w:proofErr w:type="spellStart"/>
      <w:r w:rsidR="00686CEC" w:rsidRPr="00686CEC">
        <w:rPr>
          <w:i/>
        </w:rPr>
        <w:t>frontend</w:t>
      </w:r>
      <w:proofErr w:type="spellEnd"/>
      <w:r w:rsidR="00686CEC">
        <w:t>. Após ter essa estrutura implementada, adicion</w:t>
      </w:r>
      <w:r w:rsidR="004A7C3D">
        <w:t>ou</w:t>
      </w:r>
      <w:r w:rsidR="00686CEC">
        <w:t xml:space="preserve">-se componentes cada vez mais complexos a essa estrutura, como por exemplo o código dos Modelos de Atenção. Com esta metodologia </w:t>
      </w:r>
      <w:r w:rsidR="004A7C3D">
        <w:t>foi</w:t>
      </w:r>
      <w:r w:rsidR="00686CEC">
        <w:t xml:space="preserve"> possível fazer evoluir o sistema desenvolvido dando solução a cada um dos objetivos propostos.</w:t>
      </w:r>
    </w:p>
    <w:p w14:paraId="0ECB882A" w14:textId="77777777" w:rsidR="0011013F" w:rsidRPr="00545E80" w:rsidRDefault="0011013F" w:rsidP="00545E80">
      <w:pPr>
        <w:ind w:firstLine="720"/>
      </w:pPr>
    </w:p>
    <w:p w14:paraId="38D7BEE5" w14:textId="2A1F589E" w:rsidR="006559E1" w:rsidRDefault="006559E1" w:rsidP="00082DD4">
      <w:pPr>
        <w:pStyle w:val="Cabealho3"/>
      </w:pPr>
      <w:bookmarkStart w:id="8" w:name="_Toc169448136"/>
      <w:r>
        <w:t>Contributos</w:t>
      </w:r>
      <w:bookmarkEnd w:id="8"/>
    </w:p>
    <w:p w14:paraId="607E37C1" w14:textId="0E71877B" w:rsidR="007C002B" w:rsidRDefault="007C002B" w:rsidP="00055A70">
      <w:pPr>
        <w:ind w:firstLine="720"/>
      </w:pPr>
      <w:r w:rsidRPr="007C002B">
        <w:t>O desenvolvimento deste projeto e consequente documentação</w:t>
      </w:r>
      <w:r>
        <w:t xml:space="preserve"> permite, tal como referido nos objetivos</w:t>
      </w:r>
      <w:r w:rsidR="00686CEC">
        <w:t xml:space="preserve"> e</w:t>
      </w:r>
      <w:r w:rsidR="00055A70">
        <w:t xml:space="preserve"> através do uso de uma Aplicação de Modelos de Atenção, obter um </w:t>
      </w:r>
      <w:r w:rsidR="00055A70" w:rsidRPr="00C2206D">
        <w:rPr>
          <w:i/>
        </w:rPr>
        <w:t>feedback</w:t>
      </w:r>
      <w:r w:rsidR="00055A70">
        <w:t xml:space="preserve"> praticamente instantâneo acerca da qualidade de imagens ou vídeos de publicidade</w:t>
      </w:r>
      <w:r w:rsidR="00686CEC">
        <w:t>. T</w:t>
      </w:r>
      <w:r w:rsidR="00055A70">
        <w:t>endo em conta o</w:t>
      </w:r>
      <w:r w:rsidR="00686CEC">
        <w:t xml:space="preserve">s diferentes </w:t>
      </w:r>
      <w:r w:rsidR="00055A70">
        <w:t>objetivo</w:t>
      </w:r>
      <w:r w:rsidR="00686CEC">
        <w:t>s</w:t>
      </w:r>
      <w:r w:rsidR="00055A70">
        <w:t xml:space="preserve"> do utilizador</w:t>
      </w:r>
      <w:r w:rsidR="00686CEC">
        <w:t>, existem também diversas opções implementadas que vão permitir dar solução a esses objetivos</w:t>
      </w:r>
      <w:r w:rsidR="00055A70">
        <w:t xml:space="preserve">. </w:t>
      </w:r>
    </w:p>
    <w:p w14:paraId="24FBDD44" w14:textId="2B5C1B3E" w:rsidR="00055A70" w:rsidRPr="007C002B" w:rsidRDefault="00055A70" w:rsidP="00055A70">
      <w:pPr>
        <w:ind w:firstLine="720"/>
      </w:pPr>
      <w:r>
        <w:t xml:space="preserve">Deste modo, uma empresa criadora de conteúdos publicitários poderá facilmente, com o recurso a </w:t>
      </w:r>
      <w:r w:rsidR="00686CEC">
        <w:t>este sistema</w:t>
      </w:r>
      <w:r>
        <w:t xml:space="preserve">, determinar o sucesso ou não desses mesmos conteúdos antes mesmo de os lançar para o mercado. Isto fará com que exista um benefício claro da qualidade e, consequentemente, do retorno financeiro dos conteúdos publicitários gerados pelos utilizadores do </w:t>
      </w:r>
      <w:r w:rsidR="00686CEC">
        <w:t>sistema</w:t>
      </w:r>
      <w:r>
        <w:t xml:space="preserve"> desenvolvido.</w:t>
      </w:r>
    </w:p>
    <w:p w14:paraId="6A695831" w14:textId="77777777" w:rsidR="006559E1" w:rsidRPr="00084746" w:rsidRDefault="006559E1" w:rsidP="00084746">
      <w:pPr>
        <w:pStyle w:val="Cabealho3"/>
      </w:pPr>
      <w:bookmarkStart w:id="9" w:name="_Toc169448137"/>
      <w:r w:rsidRPr="00084746">
        <w:lastRenderedPageBreak/>
        <w:t>Planeamento do trabalho</w:t>
      </w:r>
      <w:bookmarkEnd w:id="9"/>
      <w:r w:rsidR="00084746">
        <w:t xml:space="preserve"> </w:t>
      </w:r>
    </w:p>
    <w:p w14:paraId="6612BBDB" w14:textId="3075F5D9" w:rsidR="00055A70" w:rsidRDefault="00055A70" w:rsidP="00055A70">
      <w:pPr>
        <w:ind w:firstLine="720"/>
      </w:pPr>
      <w:r w:rsidRPr="00055A70">
        <w:t>O planeamento do trabalho</w:t>
      </w:r>
      <w:r>
        <w:t xml:space="preserve"> foi realizado tendo em conta as várias tarefas a desempenhar, priorizando inicialmente um conhecimento mais aprofundado sobre o tema e sobre as tecnologias a usar, passando posteriormente para a fase de desenvolvimento do </w:t>
      </w:r>
      <w:r w:rsidR="00686CEC">
        <w:t>sistema</w:t>
      </w:r>
      <w:r>
        <w:t xml:space="preserve"> até à obtenção da solução final.</w:t>
      </w:r>
    </w:p>
    <w:p w14:paraId="76670C40" w14:textId="44A84CF0" w:rsidR="004B3C61" w:rsidRDefault="00686CEC" w:rsidP="004B3C61">
      <w:r w:rsidRPr="00686CEC">
        <w:rPr>
          <w:noProof/>
        </w:rPr>
        <w:drawing>
          <wp:inline distT="0" distB="0" distL="0" distR="0" wp14:anchorId="079C6B4F" wp14:editId="7AD3C8EC">
            <wp:extent cx="5278120" cy="156464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8120" cy="1564640"/>
                    </a:xfrm>
                    <a:prstGeom prst="rect">
                      <a:avLst/>
                    </a:prstGeom>
                  </pic:spPr>
                </pic:pic>
              </a:graphicData>
            </a:graphic>
          </wp:inline>
        </w:drawing>
      </w:r>
    </w:p>
    <w:p w14:paraId="0F98A6F8" w14:textId="7D5776DC" w:rsidR="00055A70" w:rsidRDefault="00055A70" w:rsidP="004B3C61">
      <w:pPr>
        <w:pStyle w:val="tabela"/>
      </w:pPr>
      <w:bookmarkStart w:id="10" w:name="_Toc169448076"/>
      <w:r>
        <w:t>Tabela 1: Planeamento do projeto</w:t>
      </w:r>
      <w:bookmarkEnd w:id="10"/>
    </w:p>
    <w:p w14:paraId="1F77C75E" w14:textId="77777777" w:rsidR="00717A6D" w:rsidRDefault="00717A6D" w:rsidP="004B3C61">
      <w:pPr>
        <w:pStyle w:val="tabela"/>
      </w:pPr>
    </w:p>
    <w:p w14:paraId="712BC865" w14:textId="4A62DFF3" w:rsidR="00733385" w:rsidRDefault="00717A6D" w:rsidP="004740AF">
      <w:r>
        <w:tab/>
        <w:t>Com este planeamento inicial foi possível gerir a ocupação de todo o tempo previsto para a frequência da unidade curricular na qual este projeto se insere, permitindo a conclusão do projeto dentro do tempo previsto para a conclusão da unidade curricular.</w:t>
      </w:r>
    </w:p>
    <w:p w14:paraId="160F58CB" w14:textId="77777777" w:rsidR="00717A6D" w:rsidRPr="00717A6D" w:rsidRDefault="00717A6D" w:rsidP="00686CEC">
      <w:pPr>
        <w:pStyle w:val="tabela"/>
        <w:jc w:val="both"/>
        <w:rPr>
          <w:i w:val="0"/>
        </w:rPr>
      </w:pPr>
    </w:p>
    <w:p w14:paraId="4AD461C0" w14:textId="77777777" w:rsidR="00325B95" w:rsidRDefault="007003B9" w:rsidP="006559E1">
      <w:pPr>
        <w:pStyle w:val="Cabealho2"/>
      </w:pPr>
      <w:bookmarkStart w:id="11" w:name="_Toc169448138"/>
      <w:r>
        <w:t>Estrutura</w:t>
      </w:r>
      <w:r w:rsidR="00325B95">
        <w:t xml:space="preserve"> do relatório</w:t>
      </w:r>
      <w:bookmarkEnd w:id="11"/>
    </w:p>
    <w:p w14:paraId="0582F700" w14:textId="30CCFE52" w:rsidR="005B2F5B" w:rsidRDefault="00410AEF" w:rsidP="00410AEF">
      <w:pPr>
        <w:ind w:firstLine="576"/>
      </w:pPr>
      <w:r>
        <w:t>O presente relatório está dividido em cinco capítulos, os quais se descrevem seguidamente.</w:t>
      </w:r>
    </w:p>
    <w:p w14:paraId="7744A7E9" w14:textId="717999B5" w:rsidR="00410AEF" w:rsidRDefault="00410AEF" w:rsidP="00410AEF">
      <w:pPr>
        <w:ind w:firstLine="576"/>
      </w:pPr>
      <w:r>
        <w:t>No primeiro capítulo intitulado Introdução realiza-se uma contextualização do problema e explicitam-se os objetivos definidos. Posteriormente, apresenta-se a abordagem seguida e também o planeamento do projeto, evidenciando as várias fases d</w:t>
      </w:r>
      <w:r w:rsidR="00717A6D">
        <w:t>e</w:t>
      </w:r>
      <w:r>
        <w:t xml:space="preserve"> desenvolvimento.</w:t>
      </w:r>
    </w:p>
    <w:p w14:paraId="6A864DF9" w14:textId="0F80C8B9" w:rsidR="00410AEF" w:rsidRDefault="00410AEF" w:rsidP="00410AEF">
      <w:pPr>
        <w:ind w:firstLine="576"/>
      </w:pPr>
      <w:r>
        <w:t xml:space="preserve">No segundo capítulo, Estado da Arte, é </w:t>
      </w:r>
      <w:r w:rsidR="004A7C3D">
        <w:t>descrito</w:t>
      </w:r>
      <w:r>
        <w:t xml:space="preserve"> o estado atual de conhecimento do problema, aborda trabalhos existentes e fornece uma visão geral das soluções existentes.</w:t>
      </w:r>
    </w:p>
    <w:p w14:paraId="0DD706DD" w14:textId="5EB85596" w:rsidR="00325B95" w:rsidRDefault="00410AEF">
      <w:r>
        <w:tab/>
        <w:t xml:space="preserve">O terceiro capítulo, Análise e </w:t>
      </w:r>
      <w:r w:rsidR="00A37A23">
        <w:t>D</w:t>
      </w:r>
      <w:r>
        <w:t>esenho da solução, foca-se na análise do problema, explicando as diversas componentes e como o fluxo de informação é realizado. É também esquematizado o desenho da solução, dando resposta aos requisitos funcionais e não-funcionais.</w:t>
      </w:r>
    </w:p>
    <w:p w14:paraId="58BC6817" w14:textId="1DC5D952" w:rsidR="00410AEF" w:rsidRDefault="00410AEF">
      <w:r>
        <w:lastRenderedPageBreak/>
        <w:tab/>
        <w:t xml:space="preserve">No capítulo 4 é explicitada a Implementação da solução, </w:t>
      </w:r>
      <w:r w:rsidR="00314BEE">
        <w:t xml:space="preserve">seguindo o desenho da solução previsto e onde são </w:t>
      </w:r>
      <w:r>
        <w:t>avalia</w:t>
      </w:r>
      <w:r w:rsidR="00314BEE">
        <w:t>das alternativas, vantagens e desvantagens recorrendo às métricas de validação.</w:t>
      </w:r>
    </w:p>
    <w:p w14:paraId="4A2EDEB4" w14:textId="4CE6B0AA" w:rsidR="00314BEE" w:rsidRDefault="00314BEE">
      <w:r>
        <w:tab/>
        <w:t xml:space="preserve">Finalmente, no capítulo 5 são referidas as Conclusões, é combinando o conhecimento teórico com os resultados práticos, tendo em conta os objetivos propostos para o projeto. São também </w:t>
      </w:r>
      <w:r w:rsidR="004A7C3D">
        <w:t>identificadas</w:t>
      </w:r>
      <w:r>
        <w:t xml:space="preserve"> as limitações e futuras melhorias que podem ser realizadas.</w:t>
      </w:r>
    </w:p>
    <w:p w14:paraId="0D2F0F0D" w14:textId="5FF83063" w:rsidR="00D3423D" w:rsidRPr="008420B4" w:rsidRDefault="00D3423D" w:rsidP="00E0315B">
      <w:pPr>
        <w:jc w:val="center"/>
        <w:rPr>
          <w:color w:val="FF0000"/>
        </w:rPr>
      </w:pPr>
    </w:p>
    <w:p w14:paraId="3164F6BC" w14:textId="77777777" w:rsidR="002E1A36" w:rsidRDefault="002E1A36" w:rsidP="00E0315B">
      <w:pPr>
        <w:jc w:val="center"/>
        <w:sectPr w:rsidR="002E1A36" w:rsidSect="00E0315B">
          <w:footerReference w:type="first" r:id="rId44"/>
          <w:type w:val="oddPage"/>
          <w:pgSz w:w="11906" w:h="16838"/>
          <w:pgMar w:top="1440" w:right="1797" w:bottom="1440" w:left="1797" w:header="709" w:footer="709" w:gutter="0"/>
          <w:pgNumType w:start="1"/>
          <w:cols w:space="720"/>
          <w:titlePg/>
          <w:docGrid w:linePitch="360"/>
        </w:sectPr>
      </w:pPr>
    </w:p>
    <w:p w14:paraId="4345C204" w14:textId="77777777" w:rsidR="007003B9" w:rsidRDefault="00AA336A" w:rsidP="00280303">
      <w:pPr>
        <w:pStyle w:val="Cabealho1"/>
      </w:pPr>
      <w:bookmarkStart w:id="12" w:name="_Toc169448139"/>
      <w:r>
        <w:lastRenderedPageBreak/>
        <w:t>Estado da arte</w:t>
      </w:r>
      <w:bookmarkEnd w:id="12"/>
    </w:p>
    <w:p w14:paraId="04498EEF" w14:textId="2C354A48" w:rsidR="00DB0F03" w:rsidRDefault="00DB0F03" w:rsidP="00E72A31">
      <w:pPr>
        <w:ind w:firstLine="432"/>
      </w:pPr>
      <w:r w:rsidRPr="00D54000">
        <w:t>Neste capítulo</w:t>
      </w:r>
      <w:r w:rsidR="008D47C3">
        <w:t>,</w:t>
      </w:r>
      <w:r w:rsidRPr="00D54000">
        <w:t xml:space="preserve"> </w:t>
      </w:r>
      <w:r w:rsidR="00E72A31" w:rsidRPr="00D54000">
        <w:t xml:space="preserve">vai-se </w:t>
      </w:r>
      <w:r w:rsidR="00D54000" w:rsidRPr="00D54000">
        <w:t>proceder à</w:t>
      </w:r>
      <w:r w:rsidRPr="00D54000">
        <w:t xml:space="preserve"> contextualização do tema</w:t>
      </w:r>
      <w:r w:rsidR="00D54000" w:rsidRPr="00D54000">
        <w:t xml:space="preserve"> e suas implicações na realidade do dia-a-dia, bem como proceder-se à análise de outros trabalhos relacionados. Por outro lado, ir-se-á detalhar as</w:t>
      </w:r>
      <w:r w:rsidR="00E72A31" w:rsidRPr="00D54000">
        <w:t xml:space="preserve"> </w:t>
      </w:r>
      <w:r w:rsidRPr="00D54000">
        <w:t xml:space="preserve">tecnologias </w:t>
      </w:r>
      <w:r w:rsidR="00D54000" w:rsidRPr="00D54000">
        <w:t>usadas n</w:t>
      </w:r>
      <w:r w:rsidRPr="00D54000">
        <w:t xml:space="preserve">o desenvolvimento deste </w:t>
      </w:r>
      <w:r w:rsidR="00D54000" w:rsidRPr="00D54000">
        <w:t>projeto</w:t>
      </w:r>
      <w:r w:rsidRPr="00D54000">
        <w:t xml:space="preserve">. </w:t>
      </w:r>
      <w:r w:rsidR="00D54000" w:rsidRPr="00D54000">
        <w:t>Este</w:t>
      </w:r>
      <w:r w:rsidR="00E72A31" w:rsidRPr="00D54000">
        <w:t xml:space="preserve"> estudo</w:t>
      </w:r>
      <w:r w:rsidRPr="00D54000">
        <w:t xml:space="preserve"> teórico</w:t>
      </w:r>
      <w:r w:rsidR="00E72A31" w:rsidRPr="00D54000">
        <w:t xml:space="preserve"> permiti</w:t>
      </w:r>
      <w:r w:rsidR="008D47C3">
        <w:t>rá</w:t>
      </w:r>
      <w:r w:rsidR="00E72A31" w:rsidRPr="00D54000">
        <w:t xml:space="preserve"> ajudar e corroborar as </w:t>
      </w:r>
      <w:r w:rsidRPr="00D54000">
        <w:t>decisões efetuadas na formulação da solução</w:t>
      </w:r>
      <w:r w:rsidR="00E72A31" w:rsidRPr="00D54000">
        <w:t xml:space="preserve"> final desenvolvida</w:t>
      </w:r>
      <w:r w:rsidR="00D54000" w:rsidRPr="00D54000">
        <w:t>, detalhadas no capítulo seguinte.</w:t>
      </w:r>
    </w:p>
    <w:p w14:paraId="487E24A8" w14:textId="1B514CC2" w:rsidR="0014563D" w:rsidRPr="00830D48" w:rsidRDefault="00C70CD6" w:rsidP="00C70CD6">
      <w:r w:rsidRPr="00830D48">
        <w:t xml:space="preserve"> </w:t>
      </w:r>
    </w:p>
    <w:p w14:paraId="5EC0FA01" w14:textId="506114CD" w:rsidR="00130B73" w:rsidRDefault="00130B73" w:rsidP="00130B73">
      <w:pPr>
        <w:pStyle w:val="Cabealho2"/>
      </w:pPr>
      <w:bookmarkStart w:id="13" w:name="_Toc169448140"/>
      <w:r>
        <w:t>Marketing Digital</w:t>
      </w:r>
      <w:bookmarkEnd w:id="13"/>
    </w:p>
    <w:p w14:paraId="77959405" w14:textId="136F85A0" w:rsidR="00EF4ED9" w:rsidRDefault="008D0713" w:rsidP="00F760A8">
      <w:pPr>
        <w:ind w:firstLine="576"/>
      </w:pPr>
      <w:r>
        <w:t>O Marketing Digital</w:t>
      </w:r>
      <w:r w:rsidR="008D47C3">
        <w:rPr>
          <w:rStyle w:val="Refdenotaderodap"/>
        </w:rPr>
        <w:footnoteReference w:id="3"/>
      </w:r>
      <w:r>
        <w:t xml:space="preserve"> é hoje em dia uma ferramenta amplamente utilizada pelas empresas </w:t>
      </w:r>
      <w:r w:rsidR="00F760A8">
        <w:t>com a missão da continuidade do negócio empresarial</w:t>
      </w:r>
      <w:r w:rsidR="00051875">
        <w:t xml:space="preserve">. Através de um simples clique, as empresas </w:t>
      </w:r>
      <w:r w:rsidR="00DC346F">
        <w:t xml:space="preserve">são colocadas </w:t>
      </w:r>
      <w:r w:rsidR="00CF065A">
        <w:t xml:space="preserve">muito próximas do público-alvo, </w:t>
      </w:r>
      <w:r w:rsidR="00142D05">
        <w:t xml:space="preserve">permitindo </w:t>
      </w:r>
      <w:r w:rsidR="00AF3C7B">
        <w:t xml:space="preserve">assim </w:t>
      </w:r>
      <w:r w:rsidR="00142D05">
        <w:t>que as campanhas publicitárias sejam muito mais eficientes</w:t>
      </w:r>
      <w:r w:rsidR="00AF3C7B">
        <w:t xml:space="preserve">. Por outro lado, o Marketing Digital permite também um conhecimento mais aprofundado </w:t>
      </w:r>
      <w:r w:rsidR="00A37A23">
        <w:t xml:space="preserve">por parte das empresas </w:t>
      </w:r>
      <w:r w:rsidR="00AF3C7B">
        <w:t>d</w:t>
      </w:r>
      <w:r w:rsidR="00A37A23">
        <w:t xml:space="preserve">o perfil de </w:t>
      </w:r>
      <w:r w:rsidR="00AF3C7B">
        <w:t xml:space="preserve">cada consumidor, </w:t>
      </w:r>
      <w:r w:rsidR="00255C80">
        <w:t>pelo que as campanhas podem ser personalizadas e conseguir com isso maiores benefícios.</w:t>
      </w:r>
    </w:p>
    <w:p w14:paraId="7D64710F" w14:textId="4C58E822" w:rsidR="00527885" w:rsidRDefault="006609EB" w:rsidP="00F760A8">
      <w:pPr>
        <w:ind w:firstLine="576"/>
      </w:pPr>
      <w:r>
        <w:t xml:space="preserve">O conceito de </w:t>
      </w:r>
      <w:r w:rsidR="00844986">
        <w:t>Marketing de Atração</w:t>
      </w:r>
      <w:r w:rsidR="00C1656E">
        <w:t xml:space="preserve">, ou </w:t>
      </w:r>
      <w:proofErr w:type="spellStart"/>
      <w:r w:rsidR="00C1656E" w:rsidRPr="00F60675">
        <w:rPr>
          <w:i/>
        </w:rPr>
        <w:t>Inbound</w:t>
      </w:r>
      <w:proofErr w:type="spellEnd"/>
      <w:r w:rsidR="00C1656E" w:rsidRPr="00F60675">
        <w:rPr>
          <w:i/>
        </w:rPr>
        <w:t xml:space="preserve"> Marketing</w:t>
      </w:r>
      <w:r w:rsidR="00C1656E">
        <w:t>,</w:t>
      </w:r>
      <w:r w:rsidR="00B01A5C">
        <w:t xml:space="preserve"> foi inicialmente proposto por Brian </w:t>
      </w:r>
      <w:proofErr w:type="spellStart"/>
      <w:r w:rsidR="00B01A5C">
        <w:t>Halligan</w:t>
      </w:r>
      <w:proofErr w:type="spellEnd"/>
      <w:r w:rsidR="00AD080B">
        <w:t xml:space="preserve"> </w:t>
      </w:r>
      <w:r w:rsidR="002440D4">
        <w:t>em 2005</w:t>
      </w:r>
      <w:r w:rsidR="00AD080B">
        <w:t xml:space="preserve">, tendo sido usado como missão da sua empresa </w:t>
      </w:r>
      <w:proofErr w:type="spellStart"/>
      <w:r w:rsidR="0085191A">
        <w:t>HubSpot</w:t>
      </w:r>
      <w:proofErr w:type="spellEnd"/>
      <w:r w:rsidR="0085191A">
        <w:t xml:space="preserve">, </w:t>
      </w:r>
      <w:proofErr w:type="spellStart"/>
      <w:r w:rsidR="00AD080B">
        <w:t>co-fundada</w:t>
      </w:r>
      <w:proofErr w:type="spellEnd"/>
      <w:r w:rsidR="00AD080B">
        <w:t xml:space="preserve"> por </w:t>
      </w:r>
      <w:proofErr w:type="spellStart"/>
      <w:r w:rsidR="0085191A">
        <w:t>Dharmesh</w:t>
      </w:r>
      <w:proofErr w:type="spellEnd"/>
      <w:r w:rsidR="0085191A">
        <w:t xml:space="preserve"> </w:t>
      </w:r>
      <w:proofErr w:type="spellStart"/>
      <w:r w:rsidR="0085191A">
        <w:t>Shah</w:t>
      </w:r>
      <w:proofErr w:type="spellEnd"/>
      <w:r w:rsidR="0085191A">
        <w:t xml:space="preserve"> </w:t>
      </w:r>
      <w:r w:rsidR="003C0D96">
        <w:fldChar w:fldCharType="begin" w:fldLock="1"/>
      </w:r>
      <w:r w:rsidR="008D47C3">
        <w:instrText>ADDIN CSL_CITATION {"citationItems":[{"id":"ITEM-1","itemData":{"author":[{"dropping-particle":"","family":"Halligan, B. &amp; Shah","given":"D.","non-dropping-particle":"","parse-names":false,"suffix":""}],"id":"ITEM-1","issued":{"date-parts":[["2010"]]},"number-of-pages":"226","title":"Inbound marketing: get found using Google, social media and blogs","type":"book"},"uris":["http://www.mendeley.com/documents/?uuid=a7308631-d190-4b58-80d7-bfdbce47434c"]}],"mendeley":{"formattedCitation":"[5]","plainTextFormattedCitation":"[5]","previouslyFormattedCitation":"[5]"},"properties":{"noteIndex":0},"schema":"https://github.com/citation-style-language/schema/raw/master/csl-citation.json"}</w:instrText>
      </w:r>
      <w:r w:rsidR="003C0D96">
        <w:fldChar w:fldCharType="separate"/>
      </w:r>
      <w:r w:rsidR="004A7C3D" w:rsidRPr="004A7C3D">
        <w:rPr>
          <w:noProof/>
        </w:rPr>
        <w:t>[5]</w:t>
      </w:r>
      <w:r w:rsidR="003C0D96">
        <w:fldChar w:fldCharType="end"/>
      </w:r>
      <w:r w:rsidR="00D54000">
        <w:t>.</w:t>
      </w:r>
    </w:p>
    <w:p w14:paraId="767A448B" w14:textId="23D6F2B0" w:rsidR="002E61A3" w:rsidRDefault="001C139B" w:rsidP="003C0D96">
      <w:pPr>
        <w:ind w:firstLine="567"/>
      </w:pPr>
      <w:r>
        <w:t>Este conceito base</w:t>
      </w:r>
      <w:r w:rsidR="003C0D96">
        <w:t>i</w:t>
      </w:r>
      <w:r>
        <w:t xml:space="preserve">a-se fundamentalmente </w:t>
      </w:r>
      <w:r w:rsidR="001D6CCD">
        <w:t xml:space="preserve">em </w:t>
      </w:r>
      <w:r w:rsidR="00B36A10">
        <w:t xml:space="preserve">realizar ações em </w:t>
      </w:r>
      <w:r w:rsidR="001D6CCD">
        <w:t>4 níveis distintos por forma a conseguir aumentar vendas influenciando as decisões de compra</w:t>
      </w:r>
      <w:r w:rsidR="0023568E">
        <w:t xml:space="preserve"> dos utilizadores</w:t>
      </w:r>
      <w:r w:rsidR="003C0D96">
        <w:t xml:space="preserve"> </w:t>
      </w:r>
      <w:r w:rsidR="003C0D96">
        <w:fldChar w:fldCharType="begin" w:fldLock="1"/>
      </w:r>
      <w:r w:rsidR="008D47C3">
        <w:instrText>ADDIN CSL_CITATION {"citationItems":[{"id":"ITEM-1","itemData":{"URL":"https://comunica-web.com/blog/marketing-digital/inbound-marketing-que-es-que-significa/","author":[{"dropping-particle":"","family":"ComunicaWeb","given":"","non-dropping-particle":"","parse-names":false,"suffix":""}],"id":"ITEM-1","issued":{"date-parts":[["0"]]},"title":"Inbound Marketing","type":"webpage"},"uris":["http://www.mendeley.com/documents/?uuid=e0d61753-c589-4717-bb21-188d8a32f04c"]}],"mendeley":{"formattedCitation":"[6]","plainTextFormattedCitation":"[6]","previouslyFormattedCitation":"[6]"},"properties":{"noteIndex":0},"schema":"https://github.com/citation-style-language/schema/raw/master/csl-citation.json"}</w:instrText>
      </w:r>
      <w:r w:rsidR="003C0D96">
        <w:fldChar w:fldCharType="separate"/>
      </w:r>
      <w:r w:rsidR="004A7C3D" w:rsidRPr="004A7C3D">
        <w:rPr>
          <w:noProof/>
        </w:rPr>
        <w:t>[6]</w:t>
      </w:r>
      <w:r w:rsidR="003C0D96">
        <w:fldChar w:fldCharType="end"/>
      </w:r>
      <w:r w:rsidR="00B36A10">
        <w:t>:</w:t>
      </w:r>
    </w:p>
    <w:p w14:paraId="3D4C60B5" w14:textId="7E99ED58" w:rsidR="00B36A10" w:rsidRDefault="00B36A10" w:rsidP="00BD1A5C">
      <w:pPr>
        <w:pStyle w:val="PargrafodaLista"/>
        <w:numPr>
          <w:ilvl w:val="0"/>
          <w:numId w:val="22"/>
        </w:numPr>
        <w:ind w:left="567" w:firstLine="369"/>
      </w:pPr>
      <w:r>
        <w:t xml:space="preserve">Atrair </w:t>
      </w:r>
      <w:r w:rsidR="007C285D">
        <w:t>–</w:t>
      </w:r>
      <w:r>
        <w:t xml:space="preserve"> </w:t>
      </w:r>
      <w:r w:rsidR="007C285D">
        <w:t>usando diferentes técnicas de marketing, sejam marketing de conteúdo, difusão nas redes sociais</w:t>
      </w:r>
      <w:r w:rsidR="0015450A">
        <w:t>, etc. com o objetivo único de aumento de tráfego n</w:t>
      </w:r>
      <w:r w:rsidR="00D54000">
        <w:t>a</w:t>
      </w:r>
      <w:r w:rsidR="0015450A">
        <w:t xml:space="preserve"> </w:t>
      </w:r>
      <w:r w:rsidR="00D54000">
        <w:t>página</w:t>
      </w:r>
      <w:r w:rsidR="0015450A">
        <w:t xml:space="preserve"> web </w:t>
      </w:r>
      <w:r w:rsidR="00BD1A5C">
        <w:t>da empresa</w:t>
      </w:r>
    </w:p>
    <w:p w14:paraId="5224B62D" w14:textId="28100BE3" w:rsidR="00BD1A5C" w:rsidRDefault="00BD1A5C" w:rsidP="00BD1A5C">
      <w:pPr>
        <w:pStyle w:val="PargrafodaLista"/>
        <w:numPr>
          <w:ilvl w:val="0"/>
          <w:numId w:val="22"/>
        </w:numPr>
        <w:ind w:left="567" w:firstLine="369"/>
      </w:pPr>
      <w:r>
        <w:t xml:space="preserve">Converter </w:t>
      </w:r>
      <w:r w:rsidR="00E412DF">
        <w:t>–</w:t>
      </w:r>
      <w:r>
        <w:t xml:space="preserve"> </w:t>
      </w:r>
      <w:r w:rsidR="00E412DF">
        <w:t xml:space="preserve">usando técnicas como conteúdos </w:t>
      </w:r>
      <w:r w:rsidR="00E412DF" w:rsidRPr="00D54000">
        <w:rPr>
          <w:i/>
        </w:rPr>
        <w:t>premium</w:t>
      </w:r>
      <w:r w:rsidR="00E412DF">
        <w:t xml:space="preserve">, </w:t>
      </w:r>
      <w:proofErr w:type="spellStart"/>
      <w:r w:rsidR="00E412DF" w:rsidRPr="00D54000">
        <w:rPr>
          <w:i/>
        </w:rPr>
        <w:t>webinars</w:t>
      </w:r>
      <w:proofErr w:type="spellEnd"/>
      <w:r w:rsidR="00E412DF">
        <w:t xml:space="preserve"> e outros, permite </w:t>
      </w:r>
      <w:r w:rsidR="00ED3BBF">
        <w:t xml:space="preserve">conseguir os dados dos utilizadores de modo a ser </w:t>
      </w:r>
      <w:r w:rsidR="00345068">
        <w:t>possível</w:t>
      </w:r>
      <w:r w:rsidR="00ED3BBF">
        <w:t xml:space="preserve"> uma posterior maior capacidade de personalização</w:t>
      </w:r>
    </w:p>
    <w:p w14:paraId="12B6531F" w14:textId="60708E2E" w:rsidR="00ED3BBF" w:rsidRDefault="009841CF" w:rsidP="00BD1A5C">
      <w:pPr>
        <w:pStyle w:val="PargrafodaLista"/>
        <w:numPr>
          <w:ilvl w:val="0"/>
          <w:numId w:val="22"/>
        </w:numPr>
        <w:ind w:left="567" w:firstLine="369"/>
      </w:pPr>
      <w:r>
        <w:t>Vender – através de uma integração de uma equipa de vendas</w:t>
      </w:r>
      <w:r w:rsidR="000843EA">
        <w:t xml:space="preserve"> e uso de ferramentas de automatização de marketing ou de </w:t>
      </w:r>
      <w:r w:rsidR="007A14C2">
        <w:t>gestão de relação de clientes (CRM)</w:t>
      </w:r>
    </w:p>
    <w:p w14:paraId="5BAF618C" w14:textId="72333696" w:rsidR="002E270F" w:rsidRDefault="00DC0DDE" w:rsidP="00BD1A5C">
      <w:pPr>
        <w:pStyle w:val="PargrafodaLista"/>
        <w:numPr>
          <w:ilvl w:val="0"/>
          <w:numId w:val="22"/>
        </w:numPr>
        <w:ind w:left="567" w:firstLine="369"/>
      </w:pPr>
      <w:r>
        <w:lastRenderedPageBreak/>
        <w:t>Agradar</w:t>
      </w:r>
      <w:r w:rsidR="002E270F">
        <w:t xml:space="preserve"> </w:t>
      </w:r>
      <w:r w:rsidR="007408C8">
        <w:t>–</w:t>
      </w:r>
      <w:r>
        <w:t xml:space="preserve"> </w:t>
      </w:r>
      <w:r w:rsidR="007408C8">
        <w:t xml:space="preserve">conseguir que os compradores repitam a compra </w:t>
      </w:r>
      <w:r w:rsidR="001B6907">
        <w:t>e aumentar assim o vínculo com a empresa</w:t>
      </w:r>
      <w:r w:rsidR="00D54000">
        <w:t>.</w:t>
      </w:r>
    </w:p>
    <w:p w14:paraId="486ED3FF" w14:textId="3C1C88AA" w:rsidR="00BD1A5C" w:rsidRDefault="000A06EC" w:rsidP="00F760A8">
      <w:pPr>
        <w:ind w:firstLine="576"/>
      </w:pPr>
      <w:r>
        <w:t xml:space="preserve">Assim, num mundo cada vez mais </w:t>
      </w:r>
      <w:r w:rsidR="008D47C3">
        <w:t>digital</w:t>
      </w:r>
      <w:r>
        <w:t xml:space="preserve"> e </w:t>
      </w:r>
      <w:r w:rsidR="00550F59">
        <w:t>mais informado, os utilizadores pretendem</w:t>
      </w:r>
      <w:r w:rsidR="00F4225E">
        <w:t xml:space="preserve"> </w:t>
      </w:r>
      <w:r w:rsidR="00E075E8">
        <w:t xml:space="preserve">realizar compras </w:t>
      </w:r>
      <w:r w:rsidR="00776744">
        <w:t>de forma mais consciente</w:t>
      </w:r>
      <w:r w:rsidR="00F22050">
        <w:t xml:space="preserve"> e, por isso, as empresas, através do Marketing de Atração</w:t>
      </w:r>
      <w:r w:rsidR="00D54000">
        <w:rPr>
          <w:rStyle w:val="Refdenotaderodap"/>
        </w:rPr>
        <w:footnoteReference w:id="4"/>
      </w:r>
      <w:r w:rsidR="00615BCC">
        <w:t>, adaptaram-se a essa nova realidade, aproveitando o maior conhecimento de cada cliente fornecendo campanhas de Marketing</w:t>
      </w:r>
      <w:r w:rsidR="006B3F5A">
        <w:t xml:space="preserve"> mais específicas e personalizadas.</w:t>
      </w:r>
    </w:p>
    <w:p w14:paraId="292AF6F5" w14:textId="77777777" w:rsidR="00731C30" w:rsidRPr="00EF4ED9" w:rsidRDefault="00731C30" w:rsidP="00F760A8">
      <w:pPr>
        <w:ind w:firstLine="576"/>
      </w:pPr>
    </w:p>
    <w:p w14:paraId="4D3D89B8" w14:textId="46733DA9" w:rsidR="00F9486A" w:rsidRDefault="00F9486A" w:rsidP="00F9486A">
      <w:pPr>
        <w:pStyle w:val="Cabealho2"/>
      </w:pPr>
      <w:bookmarkStart w:id="14" w:name="OLE_LINK2"/>
      <w:bookmarkStart w:id="15" w:name="_Toc169448141"/>
      <w:proofErr w:type="spellStart"/>
      <w:r>
        <w:t>Machine</w:t>
      </w:r>
      <w:proofErr w:type="spellEnd"/>
      <w:r>
        <w:t xml:space="preserve"> </w:t>
      </w:r>
      <w:proofErr w:type="spellStart"/>
      <w:r>
        <w:t>Learning</w:t>
      </w:r>
      <w:bookmarkEnd w:id="15"/>
      <w:proofErr w:type="spellEnd"/>
    </w:p>
    <w:p w14:paraId="1A4583FA" w14:textId="7D068BEB" w:rsidR="00F200F3" w:rsidRDefault="00F225DF" w:rsidP="009F2C3F">
      <w:pPr>
        <w:ind w:firstLine="576"/>
      </w:pPr>
      <w:r>
        <w:t>A Aprendizagem Automática</w:t>
      </w:r>
      <w:r w:rsidR="00354D6F">
        <w:t xml:space="preserve"> (</w:t>
      </w:r>
      <w:proofErr w:type="spellStart"/>
      <w:r w:rsidRPr="00F60675">
        <w:rPr>
          <w:i/>
          <w:iCs/>
        </w:rPr>
        <w:t>Machine</w:t>
      </w:r>
      <w:proofErr w:type="spellEnd"/>
      <w:r w:rsidRPr="00F60675">
        <w:rPr>
          <w:i/>
          <w:iCs/>
        </w:rPr>
        <w:t xml:space="preserve"> </w:t>
      </w:r>
      <w:proofErr w:type="spellStart"/>
      <w:r w:rsidRPr="00F60675">
        <w:rPr>
          <w:i/>
          <w:iCs/>
        </w:rPr>
        <w:t>Learning</w:t>
      </w:r>
      <w:proofErr w:type="spellEnd"/>
      <w:r w:rsidR="00354D6F">
        <w:t>)</w:t>
      </w:r>
      <w:r>
        <w:t xml:space="preserve">, </w:t>
      </w:r>
      <w:r w:rsidR="00AD29F1">
        <w:t xml:space="preserve">é uma das </w:t>
      </w:r>
      <w:r w:rsidR="008D47C3">
        <w:t>áreas</w:t>
      </w:r>
      <w:r w:rsidR="00AD29F1">
        <w:t xml:space="preserve"> da Inteligência Artificial (IA), definida como um conjunto </w:t>
      </w:r>
      <w:r w:rsidR="0096679C">
        <w:t>de “métodos computacionais</w:t>
      </w:r>
      <w:r w:rsidR="00F200F3">
        <w:t xml:space="preserve"> </w:t>
      </w:r>
      <w:r w:rsidR="0096679C">
        <w:t xml:space="preserve">que usam a experiência a fim de sofisticar </w:t>
      </w:r>
      <w:r w:rsidR="00F200F3">
        <w:t>a performance ou efetuar previsões confiáveis”</w:t>
      </w:r>
      <w:r w:rsidR="009F2C3F">
        <w:t xml:space="preserve"> </w:t>
      </w:r>
      <w:r w:rsidR="009F2C3F">
        <w:fldChar w:fldCharType="begin" w:fldLock="1"/>
      </w:r>
      <w:r w:rsidR="008D47C3">
        <w:instrText>ADDIN CSL_CITATION {"citationItems":[{"id":"ITEM-1","itemData":{"author":[{"dropping-particle":"","family":"Mohri","given":"Mehryar","non-dropping-particle":"","parse-names":false,"suffix":""},{"dropping-particle":"","family":"Rostamizadeh","given":"Afshin","non-dropping-particle":"","parse-names":false,"suffix":""},{"dropping-particle":"","family":"Talwalkar","given":"Ameeet","non-dropping-particle":"","parse-names":false,"suffix":""}],"edition":"2nd","id":"ITEM-1","issued":{"date-parts":[["2018"]]},"publisher":"MIT Press","title":"Foundations of Machine Learning","type":"book"},"uris":["http://www.mendeley.com/documents/?uuid=a495bfab-4dcb-451e-8027-fea3bec01c09"]}],"mendeley":{"formattedCitation":"[7]","plainTextFormattedCitation":"[7]","previouslyFormattedCitation":"[7]"},"properties":{"noteIndex":0},"schema":"https://github.com/citation-style-language/schema/raw/master/csl-citation.json"}</w:instrText>
      </w:r>
      <w:r w:rsidR="009F2C3F">
        <w:fldChar w:fldCharType="separate"/>
      </w:r>
      <w:r w:rsidR="004A7C3D" w:rsidRPr="004A7C3D">
        <w:rPr>
          <w:noProof/>
        </w:rPr>
        <w:t>[7]</w:t>
      </w:r>
      <w:r w:rsidR="009F2C3F">
        <w:fldChar w:fldCharType="end"/>
      </w:r>
      <w:r w:rsidR="00C17E2A">
        <w:t>.</w:t>
      </w:r>
    </w:p>
    <w:p w14:paraId="3085BC0A" w14:textId="4D4ED921" w:rsidR="00CD64C8" w:rsidRDefault="005658D8" w:rsidP="00CD64C8">
      <w:pPr>
        <w:ind w:firstLine="576"/>
      </w:pPr>
      <w:r>
        <w:t xml:space="preserve">Este campo de estudo tem o objetivo de imitar </w:t>
      </w:r>
      <w:r w:rsidR="008D47C3">
        <w:t>a capacidade d</w:t>
      </w:r>
      <w:r w:rsidR="00CD64C8">
        <w:t>a aprendizagem humana, permitindo que as máquinas melhorem ao longo do tempo, tornando-se cada vez mais precisas nas previsões ou classificações. Existem variadas aplicações usadas no nosso dia-a-dia e algumas que a maioria das pessoas nem reconhece que usa a Aprendizagem Automática. Como exemplo, pode-se explicitar algumas funcionalidades das redes sociais, permitindo uma personalização da experiência do utilizador; os assistentes virtuais, como a Siri da Apple</w:t>
      </w:r>
      <w:r w:rsidR="00C17E2A">
        <w:t xml:space="preserve"> </w:t>
      </w:r>
      <w:r w:rsidR="00C17E2A">
        <w:fldChar w:fldCharType="begin" w:fldLock="1"/>
      </w:r>
      <w:r w:rsidR="008D47C3">
        <w:instrText>ADDIN CSL_CITATION {"citationItems":[{"id":"ITEM-1","itemData":{"URL":"https://www.apple.com/siri/","container-title":"Apple.com","id":"ITEM-1","issued":{"date-parts":[["2024"]]},"title":"Siri","type":"webpage"},"uris":["http://www.mendeley.com/documents/?uuid=440eac6d-65cc-4e80-b6b7-c858d930e162"]}],"mendeley":{"formattedCitation":"[8]","plainTextFormattedCitation":"[8]","previouslyFormattedCitation":"[8]"},"properties":{"noteIndex":0},"schema":"https://github.com/citation-style-language/schema/raw/master/csl-citation.json"}</w:instrText>
      </w:r>
      <w:r w:rsidR="00C17E2A">
        <w:fldChar w:fldCharType="separate"/>
      </w:r>
      <w:r w:rsidR="004A7C3D" w:rsidRPr="004A7C3D">
        <w:rPr>
          <w:noProof/>
        </w:rPr>
        <w:t>[8]</w:t>
      </w:r>
      <w:r w:rsidR="00C17E2A">
        <w:fldChar w:fldCharType="end"/>
      </w:r>
      <w:r w:rsidR="00CD64C8">
        <w:t>, ou a Alexa da Amazon</w:t>
      </w:r>
      <w:r w:rsidR="00C17E2A">
        <w:t xml:space="preserve"> </w:t>
      </w:r>
      <w:r w:rsidR="00C17E2A">
        <w:fldChar w:fldCharType="begin" w:fldLock="1"/>
      </w:r>
      <w:r w:rsidR="008D47C3">
        <w:instrText>ADDIN CSL_CITATION {"citationItems":[{"id":"ITEM-1","itemData":{"URL":"https://alexa.com/","accessed":{"date-parts":[["2024","6","8"]]},"container-title":"Amazon","id":"ITEM-1","issued":{"date-parts":[["0"]]},"title":"Alexa","type":"webpage"},"uris":["http://www.mendeley.com/documents/?uuid=72920ab2-2a37-44d0-a5a6-b681a781402a"]}],"mendeley":{"formattedCitation":"[9]","plainTextFormattedCitation":"[9]","previouslyFormattedCitation":"[9]"},"properties":{"noteIndex":0},"schema":"https://github.com/citation-style-language/schema/raw/master/csl-citation.json"}</w:instrText>
      </w:r>
      <w:r w:rsidR="00C17E2A">
        <w:fldChar w:fldCharType="separate"/>
      </w:r>
      <w:r w:rsidR="004A7C3D" w:rsidRPr="004A7C3D">
        <w:rPr>
          <w:noProof/>
        </w:rPr>
        <w:t>[9]</w:t>
      </w:r>
      <w:r w:rsidR="00C17E2A">
        <w:fldChar w:fldCharType="end"/>
      </w:r>
      <w:r w:rsidR="00CD64C8">
        <w:t xml:space="preserve"> recolhem dados de cada utilização e melhoram a resposta nas utilizações seguintes</w:t>
      </w:r>
      <w:r w:rsidR="00AC7D70">
        <w:t xml:space="preserve"> ou ainda</w:t>
      </w:r>
      <w:r w:rsidR="00CD64C8">
        <w:t xml:space="preserve"> motores de busca com recomendações </w:t>
      </w:r>
      <w:r w:rsidR="00AC7D70">
        <w:t xml:space="preserve">que </w:t>
      </w:r>
      <w:r w:rsidR="00CD64C8">
        <w:t xml:space="preserve">são usados em diversos sites de comércio online, uma vez que recolhem dados das pesquisas </w:t>
      </w:r>
      <w:r w:rsidR="00AC7D70">
        <w:t xml:space="preserve">e compras </w:t>
      </w:r>
      <w:r w:rsidR="00CD64C8">
        <w:t>efetuadas e depois recomendam produtos com base nessa recolha</w:t>
      </w:r>
      <w:r w:rsidR="00AC7D70">
        <w:t xml:space="preserve"> </w:t>
      </w:r>
      <w:r w:rsidR="00AC7D70">
        <w:fldChar w:fldCharType="begin" w:fldLock="1"/>
      </w:r>
      <w:r w:rsidR="008D47C3">
        <w:instrText>ADDIN CSL_CITATION {"citationItems":[{"id":"ITEM-1","itemData":{"URL":"https://www.coursera.org/articles/types-of-machine-learning","author":[{"dropping-particle":"","family":"Staff","given":"Coursera","non-dropping-particle":"","parse-names":false,"suffix":""}],"id":"ITEM-1","issued":{"date-parts":[["2024"]]},"title":"Machine Learning","type":"webpage"},"uris":["http://www.mendeley.com/documents/?uuid=9b4e3fb8-63e5-4ca6-bbad-b4d35def302f"]}],"mendeley":{"formattedCitation":"[10]","plainTextFormattedCitation":"[10]","previouslyFormattedCitation":"[10]"},"properties":{"noteIndex":0},"schema":"https://github.com/citation-style-language/schema/raw/master/csl-citation.json"}</w:instrText>
      </w:r>
      <w:r w:rsidR="00AC7D70">
        <w:fldChar w:fldCharType="separate"/>
      </w:r>
      <w:r w:rsidR="004A7C3D" w:rsidRPr="004A7C3D">
        <w:rPr>
          <w:noProof/>
        </w:rPr>
        <w:t>[10]</w:t>
      </w:r>
      <w:r w:rsidR="00AC7D70">
        <w:fldChar w:fldCharType="end"/>
      </w:r>
      <w:r w:rsidR="00C17E2A">
        <w:t>.</w:t>
      </w:r>
    </w:p>
    <w:p w14:paraId="28638FA0" w14:textId="023A2569" w:rsidR="00CD64C8" w:rsidRDefault="00AC7D70" w:rsidP="00AC7D70">
      <w:pPr>
        <w:ind w:firstLine="576"/>
      </w:pPr>
      <w:r>
        <w:t>Existem 3 tipos de Aprendizagem Automática, a Aprendizagem Supervisionada</w:t>
      </w:r>
      <w:r w:rsidR="00354D6F">
        <w:t xml:space="preserve"> (</w:t>
      </w:r>
      <w:proofErr w:type="spellStart"/>
      <w:r w:rsidR="00354D6F" w:rsidRPr="00F60675">
        <w:rPr>
          <w:i/>
          <w:iCs/>
        </w:rPr>
        <w:t>Supervised</w:t>
      </w:r>
      <w:proofErr w:type="spellEnd"/>
      <w:r w:rsidR="00354D6F" w:rsidRPr="00F60675">
        <w:rPr>
          <w:i/>
          <w:iCs/>
        </w:rPr>
        <w:t xml:space="preserve"> </w:t>
      </w:r>
      <w:proofErr w:type="spellStart"/>
      <w:r w:rsidR="00354D6F" w:rsidRPr="00F60675">
        <w:rPr>
          <w:i/>
          <w:iCs/>
        </w:rPr>
        <w:t>Learning</w:t>
      </w:r>
      <w:proofErr w:type="spellEnd"/>
      <w:r w:rsidR="00354D6F">
        <w:t>)</w:t>
      </w:r>
      <w:r>
        <w:t xml:space="preserve">, a Aprendizagem Não Supervisionada </w:t>
      </w:r>
      <w:r w:rsidR="00354D6F">
        <w:t>(</w:t>
      </w:r>
      <w:proofErr w:type="spellStart"/>
      <w:r w:rsidR="00354D6F" w:rsidRPr="00F60675">
        <w:rPr>
          <w:i/>
          <w:iCs/>
        </w:rPr>
        <w:t>Unsupervised</w:t>
      </w:r>
      <w:proofErr w:type="spellEnd"/>
      <w:r w:rsidR="00354D6F" w:rsidRPr="00F60675">
        <w:rPr>
          <w:i/>
          <w:iCs/>
        </w:rPr>
        <w:t xml:space="preserve"> </w:t>
      </w:r>
      <w:proofErr w:type="spellStart"/>
      <w:r w:rsidR="00354D6F" w:rsidRPr="00F60675">
        <w:rPr>
          <w:i/>
          <w:iCs/>
        </w:rPr>
        <w:t>Learning</w:t>
      </w:r>
      <w:proofErr w:type="spellEnd"/>
      <w:r w:rsidR="00354D6F">
        <w:t xml:space="preserve">) </w:t>
      </w:r>
      <w:r>
        <w:t>e a Aprendizagem por Reforço</w:t>
      </w:r>
      <w:r w:rsidR="00354D6F">
        <w:t xml:space="preserve"> (</w:t>
      </w:r>
      <w:proofErr w:type="spellStart"/>
      <w:r w:rsidR="00354D6F" w:rsidRPr="00F60675">
        <w:rPr>
          <w:i/>
          <w:iCs/>
        </w:rPr>
        <w:t>Reinforcement</w:t>
      </w:r>
      <w:proofErr w:type="spellEnd"/>
      <w:r w:rsidR="00354D6F" w:rsidRPr="00F60675">
        <w:rPr>
          <w:i/>
          <w:iCs/>
        </w:rPr>
        <w:t xml:space="preserve"> </w:t>
      </w:r>
      <w:proofErr w:type="spellStart"/>
      <w:r w:rsidR="00354D6F" w:rsidRPr="00F60675">
        <w:rPr>
          <w:i/>
          <w:iCs/>
        </w:rPr>
        <w:t>Learning</w:t>
      </w:r>
      <w:proofErr w:type="spellEnd"/>
      <w:r w:rsidR="00354D6F">
        <w:t>)</w:t>
      </w:r>
      <w:r>
        <w:t xml:space="preserve"> </w:t>
      </w:r>
      <w:r>
        <w:fldChar w:fldCharType="begin" w:fldLock="1"/>
      </w:r>
      <w:r w:rsidR="008D47C3">
        <w:instrText>ADDIN CSL_CITATION {"citationItems":[{"id":"ITEM-1","itemData":{"URL":"https://www.gartner.com/smarterwithgartner/understand-3-key-types-of-machine-learning","author":[{"dropping-particle":"","family":"Rimol","given":"Meghan","non-dropping-particle":"","parse-names":false,"suffix":""}],"id":"ITEM-1","issued":{"date-parts":[["2020"]]},"title":"Understand 3 Key Types of Machine Learning","type":"webpage"},"uris":["http://www.mendeley.com/documents/?uuid=4938dbec-85d9-4412-aecd-6b9d347b6c91"]}],"mendeley":{"formattedCitation":"[11]","plainTextFormattedCitation":"[11]","previouslyFormattedCitation":"[11]"},"properties":{"noteIndex":0},"schema":"https://github.com/citation-style-language/schema/raw/master/csl-citation.json"}</w:instrText>
      </w:r>
      <w:r>
        <w:fldChar w:fldCharType="separate"/>
      </w:r>
      <w:r w:rsidR="004A7C3D" w:rsidRPr="004A7C3D">
        <w:rPr>
          <w:noProof/>
        </w:rPr>
        <w:t>[11]</w:t>
      </w:r>
      <w:r>
        <w:fldChar w:fldCharType="end"/>
      </w:r>
      <w:r w:rsidR="00DB2511">
        <w:t xml:space="preserve"> </w:t>
      </w:r>
      <w:r w:rsidR="00DB2511">
        <w:fldChar w:fldCharType="begin" w:fldLock="1"/>
      </w:r>
      <w:r w:rsidR="008D47C3">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2]","plainTextFormattedCitation":"[12]","previouslyFormattedCitation":"[12]"},"properties":{"noteIndex":0},"schema":"https://github.com/citation-style-language/schema/raw/master/csl-citation.json"}</w:instrText>
      </w:r>
      <w:r w:rsidR="00DB2511">
        <w:fldChar w:fldCharType="separate"/>
      </w:r>
      <w:r w:rsidR="004A7C3D" w:rsidRPr="004A7C3D">
        <w:rPr>
          <w:noProof/>
        </w:rPr>
        <w:t>[12]</w:t>
      </w:r>
      <w:r w:rsidR="00DB2511">
        <w:fldChar w:fldCharType="end"/>
      </w:r>
      <w:r w:rsidR="00C17E2A">
        <w:t>.</w:t>
      </w:r>
    </w:p>
    <w:p w14:paraId="27536190" w14:textId="6CC5D545" w:rsidR="00DB2511" w:rsidRDefault="00DB2511" w:rsidP="00DB2511">
      <w:pPr>
        <w:jc w:val="center"/>
      </w:pPr>
      <w:r w:rsidRPr="00DB2511">
        <w:rPr>
          <w:noProof/>
        </w:rPr>
        <w:lastRenderedPageBreak/>
        <w:drawing>
          <wp:inline distT="0" distB="0" distL="0" distR="0" wp14:anchorId="55EEDA83" wp14:editId="66A04C7C">
            <wp:extent cx="3167064" cy="1769534"/>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03939" cy="1790137"/>
                    </a:xfrm>
                    <a:prstGeom prst="rect">
                      <a:avLst/>
                    </a:prstGeom>
                  </pic:spPr>
                </pic:pic>
              </a:graphicData>
            </a:graphic>
          </wp:inline>
        </w:drawing>
      </w:r>
    </w:p>
    <w:p w14:paraId="0C1009BA" w14:textId="2D8FF094" w:rsidR="004B3C61" w:rsidRDefault="004B3C61" w:rsidP="004B3C61">
      <w:pPr>
        <w:pStyle w:val="figuras"/>
      </w:pPr>
      <w:bookmarkStart w:id="16" w:name="_Toc169448088"/>
      <w:r>
        <w:t>Figura 1: Os 3 tipos de Aprendizagem Automática</w:t>
      </w:r>
      <w:r w:rsidR="00796B3F">
        <w:t xml:space="preserve"> </w:t>
      </w:r>
      <w:r w:rsidR="00796B3F">
        <w:fldChar w:fldCharType="begin" w:fldLock="1"/>
      </w:r>
      <w:r w:rsidR="008D47C3">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2]","plainTextFormattedCitation":"[12]","previouslyFormattedCitation":"[12]"},"properties":{"noteIndex":0},"schema":"https://github.com/citation-style-language/schema/raw/master/csl-citation.json"}</w:instrText>
      </w:r>
      <w:r w:rsidR="00796B3F">
        <w:fldChar w:fldCharType="separate"/>
      </w:r>
      <w:r w:rsidR="004A7C3D" w:rsidRPr="004A7C3D">
        <w:rPr>
          <w:i w:val="0"/>
          <w:noProof/>
        </w:rPr>
        <w:t>[12]</w:t>
      </w:r>
      <w:bookmarkEnd w:id="16"/>
      <w:r w:rsidR="00796B3F">
        <w:fldChar w:fldCharType="end"/>
      </w:r>
    </w:p>
    <w:p w14:paraId="7C93B8B7" w14:textId="77777777" w:rsidR="00DB2511" w:rsidRDefault="00DB2511" w:rsidP="00DB2511">
      <w:pPr>
        <w:jc w:val="center"/>
      </w:pPr>
    </w:p>
    <w:p w14:paraId="35F16035" w14:textId="10004DB2" w:rsidR="00EF4ED9" w:rsidRPr="009D6412" w:rsidRDefault="00EF4ED9" w:rsidP="00F60675">
      <w:pPr>
        <w:pStyle w:val="Cabealho3"/>
      </w:pPr>
      <w:bookmarkStart w:id="17" w:name="_Toc169448142"/>
      <w:r w:rsidRPr="00C17E2A">
        <w:t>Aprendizagem Supervisionada</w:t>
      </w:r>
      <w:bookmarkEnd w:id="17"/>
    </w:p>
    <w:p w14:paraId="76B16C78" w14:textId="53F637FF" w:rsidR="00AC7D70" w:rsidRDefault="00AC7D70" w:rsidP="00F60675">
      <w:pPr>
        <w:ind w:firstLine="576"/>
      </w:pPr>
      <w:r>
        <w:t xml:space="preserve">A Aprendizagem Supervisionada é </w:t>
      </w:r>
      <w:r w:rsidR="008D47C3">
        <w:t>caracterizada</w:t>
      </w:r>
      <w:r w:rsidR="00E62DC3">
        <w:t xml:space="preserve"> pelo uso de dados rotulados para treinar algoritmos que classificam dados ou preveem resultados. De acordo com a maneira como os dados de entrada são inseridos no modelo, ele ajusta o peso de cada parâmetro até que o modelo seja ajustado corretamente, o que ocorre como parte do processo de validação cruzada. A Aprendizagem Supervisionada é a mais utilizada e ajuda organizações em todo o mundo a resolver uma variedade de problemas reais em grande escala e pode ser usada para criar modelos com elevada precisão</w:t>
      </w:r>
      <w:r w:rsidR="00C17E2A">
        <w:t xml:space="preserve"> </w:t>
      </w:r>
      <w:r w:rsidR="00982B9A">
        <w:fldChar w:fldCharType="begin" w:fldLock="1"/>
      </w:r>
      <w:r w:rsidR="008D47C3">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3]","plainTextFormattedCitation":"[13]","previouslyFormattedCitation":"[13]"},"properties":{"noteIndex":0},"schema":"https://github.com/citation-style-language/schema/raw/master/csl-citation.json"}</w:instrText>
      </w:r>
      <w:r w:rsidR="00982B9A">
        <w:fldChar w:fldCharType="separate"/>
      </w:r>
      <w:r w:rsidR="004A7C3D" w:rsidRPr="004A7C3D">
        <w:rPr>
          <w:noProof/>
        </w:rPr>
        <w:t>[13]</w:t>
      </w:r>
      <w:r w:rsidR="00982B9A">
        <w:fldChar w:fldCharType="end"/>
      </w:r>
      <w:r w:rsidR="00C17E2A">
        <w:t>.</w:t>
      </w:r>
    </w:p>
    <w:p w14:paraId="6B83A218" w14:textId="2BE76F21" w:rsidR="00E62DC3" w:rsidRDefault="00E62DC3" w:rsidP="00F60675">
      <w:pPr>
        <w:ind w:firstLine="576"/>
      </w:pPr>
      <w:r w:rsidRPr="00E62DC3">
        <w:t>Este tipo de Aprendizagem usa um</w:t>
      </w:r>
      <w:r>
        <w:t xml:space="preserve"> </w:t>
      </w:r>
      <w:proofErr w:type="spellStart"/>
      <w:r w:rsidR="00C17E2A" w:rsidRPr="009D6412">
        <w:rPr>
          <w:i/>
          <w:iCs/>
        </w:rPr>
        <w:t>dataset</w:t>
      </w:r>
      <w:proofErr w:type="spellEnd"/>
      <w:r>
        <w:t xml:space="preserve"> de treino para treinar o modelo, </w:t>
      </w:r>
      <w:r w:rsidR="006A5EA8">
        <w:t xml:space="preserve">onde são </w:t>
      </w:r>
      <w:r>
        <w:t>providencia</w:t>
      </w:r>
      <w:r w:rsidR="006A5EA8">
        <w:t>dos</w:t>
      </w:r>
      <w:r>
        <w:t xml:space="preserve"> dados de entrada e </w:t>
      </w:r>
      <w:r w:rsidR="006A5EA8">
        <w:t xml:space="preserve">também as </w:t>
      </w:r>
      <w:r>
        <w:t>respostas</w:t>
      </w:r>
      <w:r w:rsidR="006A5EA8">
        <w:t xml:space="preserve"> previstas para esses dados de entrada</w:t>
      </w:r>
      <w:r>
        <w:t xml:space="preserve">. O algoritmo mede a sua eficácia e vai ajustando o erro até que </w:t>
      </w:r>
      <w:r w:rsidR="006A5EA8">
        <w:t xml:space="preserve">este </w:t>
      </w:r>
      <w:r>
        <w:t xml:space="preserve">tenha sido suficientemente minimizado </w:t>
      </w:r>
      <w:r w:rsidR="00982B9A">
        <w:fldChar w:fldCharType="begin" w:fldLock="1"/>
      </w:r>
      <w:r w:rsidR="008D47C3">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3]","plainTextFormattedCitation":"[13]","previouslyFormattedCitation":"[13]"},"properties":{"noteIndex":0},"schema":"https://github.com/citation-style-language/schema/raw/master/csl-citation.json"}</w:instrText>
      </w:r>
      <w:r w:rsidR="00982B9A">
        <w:fldChar w:fldCharType="separate"/>
      </w:r>
      <w:r w:rsidR="004A7C3D" w:rsidRPr="004A7C3D">
        <w:rPr>
          <w:noProof/>
        </w:rPr>
        <w:t>[13]</w:t>
      </w:r>
      <w:r w:rsidR="00982B9A">
        <w:fldChar w:fldCharType="end"/>
      </w:r>
      <w:r w:rsidR="006A5EA8">
        <w:t>. Após o treino do modelo, este pode ser usado para outros dados de entrada para obter a previsão da solução respetiva.</w:t>
      </w:r>
    </w:p>
    <w:p w14:paraId="4AB1596E" w14:textId="50A9CE71" w:rsidR="00E62DC3" w:rsidRPr="00E62DC3" w:rsidRDefault="00E62DC3" w:rsidP="00F60675">
      <w:pPr>
        <w:ind w:firstLine="576"/>
      </w:pPr>
      <w:r>
        <w:t xml:space="preserve">A Aprendizagem Supervisionada pode ser dividida em 2 tipos de problemas, problemas de classificação e problemas de regressão. Nos problemas de classificação é </w:t>
      </w:r>
      <w:r w:rsidR="006A5EA8">
        <w:t xml:space="preserve">necessário </w:t>
      </w:r>
      <w:r>
        <w:t xml:space="preserve">assignar dados de teste a categorias específicas, sendo os modelos mais comuns </w:t>
      </w:r>
      <w:r w:rsidR="006A5EA8">
        <w:t xml:space="preserve">para este processo </w:t>
      </w:r>
      <w:r>
        <w:t xml:space="preserve">as árvores de decisão, K-vizinhos mais próximos ou a </w:t>
      </w:r>
      <w:proofErr w:type="spellStart"/>
      <w:r w:rsidRPr="009D6412">
        <w:rPr>
          <w:i/>
          <w:iCs/>
        </w:rPr>
        <w:t>Random</w:t>
      </w:r>
      <w:proofErr w:type="spellEnd"/>
      <w:r w:rsidRPr="009D6412">
        <w:rPr>
          <w:i/>
          <w:iCs/>
        </w:rPr>
        <w:t xml:space="preserve"> </w:t>
      </w:r>
      <w:proofErr w:type="spellStart"/>
      <w:r w:rsidRPr="009D6412">
        <w:rPr>
          <w:i/>
          <w:iCs/>
        </w:rPr>
        <w:t>Forest</w:t>
      </w:r>
      <w:proofErr w:type="spellEnd"/>
      <w:r>
        <w:t>. Por outro lado, os problemas de regressão são usados para entender a relação entre variáveis dependentes e independentes</w:t>
      </w:r>
      <w:r w:rsidR="00982B9A">
        <w:t xml:space="preserve">, sendo os modelos de regressão mais comuns a regressão linear ou </w:t>
      </w:r>
      <w:r w:rsidR="008D47C3">
        <w:t xml:space="preserve">a </w:t>
      </w:r>
      <w:r w:rsidR="00982B9A">
        <w:t xml:space="preserve">regressão polinomial </w:t>
      </w:r>
      <w:r w:rsidR="00982B9A">
        <w:fldChar w:fldCharType="begin" w:fldLock="1"/>
      </w:r>
      <w:r w:rsidR="008D47C3">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3]","plainTextFormattedCitation":"[13]","previouslyFormattedCitation":"[13]"},"properties":{"noteIndex":0},"schema":"https://github.com/citation-style-language/schema/raw/master/csl-citation.json"}</w:instrText>
      </w:r>
      <w:r w:rsidR="00982B9A">
        <w:fldChar w:fldCharType="separate"/>
      </w:r>
      <w:r w:rsidR="004A7C3D" w:rsidRPr="004A7C3D">
        <w:rPr>
          <w:noProof/>
        </w:rPr>
        <w:t>[13]</w:t>
      </w:r>
      <w:r w:rsidR="00982B9A">
        <w:fldChar w:fldCharType="end"/>
      </w:r>
      <w:r w:rsidR="006A5EA8">
        <w:t>.</w:t>
      </w:r>
    </w:p>
    <w:p w14:paraId="69BE21F4" w14:textId="77777777" w:rsidR="00731C30" w:rsidRPr="00E62DC3" w:rsidRDefault="00731C30" w:rsidP="00731C30">
      <w:pPr>
        <w:pStyle w:val="PargrafodaLista"/>
        <w:ind w:left="1296"/>
      </w:pPr>
    </w:p>
    <w:p w14:paraId="7AF7E4B7" w14:textId="6E5291FC" w:rsidR="00EF4ED9" w:rsidRPr="009D6412" w:rsidRDefault="00EF4ED9" w:rsidP="00F60675">
      <w:pPr>
        <w:pStyle w:val="Cabealho3"/>
      </w:pPr>
      <w:bookmarkStart w:id="18" w:name="_Toc169448143"/>
      <w:r w:rsidRPr="006A5EA8">
        <w:lastRenderedPageBreak/>
        <w:t>Aprendizagem Não Supervisionada</w:t>
      </w:r>
      <w:bookmarkEnd w:id="18"/>
    </w:p>
    <w:p w14:paraId="64F837CD" w14:textId="1D1DAB5E" w:rsidR="00731C30" w:rsidRDefault="00C875D4" w:rsidP="00F60675">
      <w:pPr>
        <w:ind w:firstLine="576"/>
      </w:pPr>
      <w:r>
        <w:t>A Aprendizagem Não Supervisionada usa algoritmos para analisar e agrupa</w:t>
      </w:r>
      <w:r w:rsidR="00A37A23">
        <w:t>r</w:t>
      </w:r>
      <w:r>
        <w:t xml:space="preserve"> conjuntos de dados não </w:t>
      </w:r>
      <w:r w:rsidR="008D47C3">
        <w:t>rotulados</w:t>
      </w:r>
      <w:r>
        <w:t xml:space="preserve">. Estes algoritmos permitem descobrir padrões nos dados sem necessidade da interação com o ser humano, daí serem chamados de não supervisionados </w:t>
      </w:r>
      <w:r w:rsidR="00DB2511">
        <w:fldChar w:fldCharType="begin" w:fldLock="1"/>
      </w:r>
      <w:r w:rsidR="008D47C3">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4]","plainTextFormattedCitation":"[14]","previouslyFormattedCitation":"[14]"},"properties":{"noteIndex":0},"schema":"https://github.com/citation-style-language/schema/raw/master/csl-citation.json"}</w:instrText>
      </w:r>
      <w:r w:rsidR="00DB2511">
        <w:fldChar w:fldCharType="separate"/>
      </w:r>
      <w:r w:rsidR="004A7C3D" w:rsidRPr="004A7C3D">
        <w:rPr>
          <w:noProof/>
        </w:rPr>
        <w:t>[14]</w:t>
      </w:r>
      <w:r w:rsidR="00DB2511">
        <w:fldChar w:fldCharType="end"/>
      </w:r>
      <w:r w:rsidR="006A5EA8">
        <w:t>.</w:t>
      </w:r>
    </w:p>
    <w:p w14:paraId="0C4D1E93" w14:textId="248E1E57" w:rsidR="009D6412" w:rsidRDefault="00C875D4" w:rsidP="00F60675">
      <w:pPr>
        <w:ind w:firstLine="576"/>
      </w:pPr>
      <w:r>
        <w:t>Estes modelos de Aprendizagem Não Supervisionada são usados para 3 principais funções: agrupar, associar ou reduzir a dimensão dos dados</w:t>
      </w:r>
      <w:r w:rsidR="006A5EA8">
        <w:t xml:space="preserve"> </w:t>
      </w:r>
      <w:r w:rsidR="006A5EA8">
        <w:fldChar w:fldCharType="begin" w:fldLock="1"/>
      </w:r>
      <w:r w:rsidR="008D47C3">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4]","plainTextFormattedCitation":"[14]","previouslyFormattedCitation":"[14]"},"properties":{"noteIndex":0},"schema":"https://github.com/citation-style-language/schema/raw/master/csl-citation.json"}</w:instrText>
      </w:r>
      <w:r w:rsidR="006A5EA8">
        <w:fldChar w:fldCharType="separate"/>
      </w:r>
      <w:r w:rsidR="004A7C3D" w:rsidRPr="004A7C3D">
        <w:rPr>
          <w:noProof/>
        </w:rPr>
        <w:t>[14]</w:t>
      </w:r>
      <w:r w:rsidR="006A5EA8">
        <w:fldChar w:fldCharType="end"/>
      </w:r>
      <w:r>
        <w:t>:</w:t>
      </w:r>
    </w:p>
    <w:p w14:paraId="578456CE" w14:textId="01F0047A" w:rsidR="00C875D4" w:rsidRDefault="00C875D4" w:rsidP="00F60675">
      <w:pPr>
        <w:pStyle w:val="PargrafodaLista"/>
        <w:numPr>
          <w:ilvl w:val="0"/>
          <w:numId w:val="28"/>
        </w:numPr>
      </w:pPr>
      <w:r>
        <w:t>Agrupar é uma técnica para juntar dados não etiquetados baseando-se nas suas semelhanças ou diferenças. Por exemplo, K-vizinhos mais próximos agrupa pontos de dados semelhantes em grupos, em que K representa o tamanho do grupo ou granularidade</w:t>
      </w:r>
      <w:r w:rsidR="009D6412">
        <w:t>.</w:t>
      </w:r>
    </w:p>
    <w:p w14:paraId="315B41D6" w14:textId="6FE86A19" w:rsidR="00C875D4" w:rsidRDefault="00C875D4" w:rsidP="00F60675">
      <w:pPr>
        <w:pStyle w:val="PargrafodaLista"/>
        <w:numPr>
          <w:ilvl w:val="0"/>
          <w:numId w:val="28"/>
        </w:numPr>
      </w:pPr>
      <w:r>
        <w:t>Associação</w:t>
      </w:r>
      <w:r w:rsidR="00DB2511">
        <w:t xml:space="preserve"> é outra técnica que usa diferentes regras para encontrar relações entre variáveis de um grupo de dados. Estes métodos são muito usados para motores de busca de recomendações.</w:t>
      </w:r>
      <w:r w:rsidR="006A5EA8">
        <w:t xml:space="preserve"> </w:t>
      </w:r>
    </w:p>
    <w:p w14:paraId="30D73C6C" w14:textId="423B409D" w:rsidR="00DB2511" w:rsidRDefault="00DB2511" w:rsidP="00F60675">
      <w:pPr>
        <w:pStyle w:val="PargrafodaLista"/>
        <w:numPr>
          <w:ilvl w:val="0"/>
          <w:numId w:val="28"/>
        </w:numPr>
      </w:pPr>
      <w:r>
        <w:t>Redução da dimensão é uma técnica usada quando o número de características (ou dimensões) de um grupo de dados é muito grande. Nestes casos, usa-se esta técnica reduzindo o número de dados de entrada para um valor aceitável preservando a integridade dos dados.</w:t>
      </w:r>
      <w:r w:rsidR="006A5EA8">
        <w:t xml:space="preserve"> </w:t>
      </w:r>
    </w:p>
    <w:p w14:paraId="3E247842" w14:textId="18263E84" w:rsidR="00A9340D" w:rsidRDefault="00A9340D" w:rsidP="00731C30"/>
    <w:p w14:paraId="4698BC80" w14:textId="0CD551F3" w:rsidR="00EF4ED9" w:rsidRPr="009C4C02" w:rsidRDefault="0006057C" w:rsidP="00F60675">
      <w:pPr>
        <w:pStyle w:val="Cabealho3"/>
      </w:pPr>
      <w:bookmarkStart w:id="19" w:name="_Toc169448144"/>
      <w:r w:rsidRPr="006A5EA8">
        <w:t>Aprendizagem Por Reforço</w:t>
      </w:r>
      <w:bookmarkEnd w:id="19"/>
    </w:p>
    <w:p w14:paraId="4B40E7F5" w14:textId="5071A637" w:rsidR="00731C30" w:rsidRDefault="009B65A1" w:rsidP="00F60675">
      <w:pPr>
        <w:ind w:firstLine="576"/>
      </w:pPr>
      <w:r>
        <w:t xml:space="preserve">A Aprendizagem Por Reforço é uma técnica de Aprendizagem Automática que permite a um agente que aprenda com um ambiente interativo por tentativa e erro recebendo feedback das suas próprias ações e experiências </w:t>
      </w:r>
      <w:r>
        <w:fldChar w:fldCharType="begin" w:fldLock="1"/>
      </w:r>
      <w:r w:rsidR="008D47C3">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2]","plainTextFormattedCitation":"[12]","previouslyFormattedCitation":"[12]"},"properties":{"noteIndex":0},"schema":"https://github.com/citation-style-language/schema/raw/master/csl-citation.json"}</w:instrText>
      </w:r>
      <w:r>
        <w:fldChar w:fldCharType="separate"/>
      </w:r>
      <w:r w:rsidR="004A7C3D" w:rsidRPr="004A7C3D">
        <w:rPr>
          <w:noProof/>
        </w:rPr>
        <w:t>[12]</w:t>
      </w:r>
      <w:r>
        <w:fldChar w:fldCharType="end"/>
      </w:r>
      <w:r w:rsidR="006A5EA8">
        <w:t>.</w:t>
      </w:r>
    </w:p>
    <w:p w14:paraId="2B2000DA" w14:textId="18D77EAC" w:rsidR="00E41370" w:rsidRDefault="009B65A1" w:rsidP="00F60675">
      <w:pPr>
        <w:ind w:firstLine="576"/>
      </w:pPr>
      <w:r>
        <w:t xml:space="preserve">Embora a Aprendizagem Supervisionada e a Aprendizagem por Reforço usem um mapeamento entre dados de entrada e resultados obtidos, </w:t>
      </w:r>
      <w:r w:rsidR="006A5EA8">
        <w:t>elas não são iguais. Por um lado, n</w:t>
      </w:r>
      <w:r>
        <w:t>a Aprendizagem Supervisionada</w:t>
      </w:r>
      <w:r w:rsidR="006A5EA8">
        <w:t>, após o treino do modelo,</w:t>
      </w:r>
      <w:r>
        <w:t xml:space="preserve"> </w:t>
      </w:r>
      <w:r w:rsidR="006A5EA8">
        <w:t xml:space="preserve">é fornecido um dado de entrada </w:t>
      </w:r>
      <w:r>
        <w:t>para obter um resultado, no caso da Aprendizagem Por Reforço</w:t>
      </w:r>
      <w:r w:rsidR="00E41370">
        <w:t xml:space="preserve"> são </w:t>
      </w:r>
      <w:r w:rsidR="006A5EA8">
        <w:t>fornecidos constantemente</w:t>
      </w:r>
      <w:r w:rsidR="00E41370">
        <w:t xml:space="preserve"> recompensas ou punições como sinais de comportamento positivo ou negativo </w:t>
      </w:r>
      <w:r w:rsidR="00E41370">
        <w:fldChar w:fldCharType="begin" w:fldLock="1"/>
      </w:r>
      <w:r w:rsidR="008D47C3">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2]","plainTextFormattedCitation":"[12]","previouslyFormattedCitation":"[12]"},"properties":{"noteIndex":0},"schema":"https://github.com/citation-style-language/schema/raw/master/csl-citation.json"}</w:instrText>
      </w:r>
      <w:r w:rsidR="00E41370">
        <w:fldChar w:fldCharType="separate"/>
      </w:r>
      <w:r w:rsidR="004A7C3D" w:rsidRPr="004A7C3D">
        <w:rPr>
          <w:noProof/>
        </w:rPr>
        <w:t>[12]</w:t>
      </w:r>
      <w:r w:rsidR="00E41370">
        <w:fldChar w:fldCharType="end"/>
      </w:r>
      <w:r w:rsidR="006A5EA8">
        <w:t>.</w:t>
      </w:r>
      <w:r w:rsidR="008D47C3">
        <w:t xml:space="preserve"> </w:t>
      </w:r>
      <w:r w:rsidR="00E41370">
        <w:t xml:space="preserve">Ao comparar a Aprendizagem Não Supervisionada e a Aprendizagem Por Reforço verifica-se que a grande diferença entre elas tem a ver com o objetivo. Enquanto que a Aprendizagem Não Supervisionada pretende descobrir semelhanças ou diferenças entre </w:t>
      </w:r>
      <w:r w:rsidR="00E41370">
        <w:lastRenderedPageBreak/>
        <w:t xml:space="preserve">pontos de dados, </w:t>
      </w:r>
      <w:r w:rsidR="00A37A23">
        <w:t>n</w:t>
      </w:r>
      <w:r w:rsidR="00E41370">
        <w:t xml:space="preserve">a Aprendizagem Por Reforço o objetivo é encontrar ações que maximizem o valor de recompensa </w:t>
      </w:r>
      <w:r w:rsidR="00461F3B">
        <w:fldChar w:fldCharType="begin" w:fldLock="1"/>
      </w:r>
      <w:r w:rsidR="008D47C3">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12]","plainTextFormattedCitation":"[12]","previouslyFormattedCitation":"[12]"},"properties":{"noteIndex":0},"schema":"https://github.com/citation-style-language/schema/raw/master/csl-citation.json"}</w:instrText>
      </w:r>
      <w:r w:rsidR="00461F3B">
        <w:fldChar w:fldCharType="separate"/>
      </w:r>
      <w:r w:rsidR="004A7C3D" w:rsidRPr="004A7C3D">
        <w:rPr>
          <w:noProof/>
        </w:rPr>
        <w:t>[12]</w:t>
      </w:r>
      <w:r w:rsidR="00461F3B">
        <w:fldChar w:fldCharType="end"/>
      </w:r>
      <w:r w:rsidR="006A5EA8">
        <w:t>.</w:t>
      </w:r>
    </w:p>
    <w:p w14:paraId="163E6E34" w14:textId="2A026D7D" w:rsidR="00796B3F" w:rsidRDefault="00796B3F">
      <w:pPr>
        <w:suppressAutoHyphens w:val="0"/>
        <w:spacing w:before="0" w:line="240" w:lineRule="auto"/>
        <w:jc w:val="left"/>
      </w:pPr>
    </w:p>
    <w:p w14:paraId="4E3A06A6" w14:textId="77777777" w:rsidR="00731C30" w:rsidRDefault="00731C30" w:rsidP="00731C30">
      <w:pPr>
        <w:pStyle w:val="PargrafodaLista"/>
        <w:ind w:left="1296"/>
      </w:pPr>
    </w:p>
    <w:p w14:paraId="4605A351" w14:textId="1DF17A3E" w:rsidR="00EA43F3" w:rsidRDefault="003352C1" w:rsidP="00EA43F3">
      <w:pPr>
        <w:pStyle w:val="Cabealho2"/>
      </w:pPr>
      <w:bookmarkStart w:id="20" w:name="OLE_LINK3"/>
      <w:bookmarkStart w:id="21" w:name="_Toc169448145"/>
      <w:bookmarkEnd w:id="14"/>
      <w:r>
        <w:t>Modelos de Atenção</w:t>
      </w:r>
      <w:bookmarkEnd w:id="21"/>
    </w:p>
    <w:p w14:paraId="60F1B497" w14:textId="7B5B66AD" w:rsidR="00796B3F" w:rsidRDefault="00796B3F" w:rsidP="00796B3F">
      <w:pPr>
        <w:ind w:firstLine="576"/>
      </w:pPr>
      <w:r>
        <w:t xml:space="preserve">A Aprendizagem Automática tem uma </w:t>
      </w:r>
      <w:r w:rsidR="0048452A">
        <w:t>categorização</w:t>
      </w:r>
      <w:r>
        <w:t xml:space="preserve"> transversal aos 3 tipos </w:t>
      </w:r>
      <w:r w:rsidR="0048452A">
        <w:t xml:space="preserve">de Aprendizagem </w:t>
      </w:r>
      <w:r>
        <w:t xml:space="preserve">que é chamada de </w:t>
      </w:r>
      <w:r w:rsidR="005F0384">
        <w:t>Aprendizagem Profunda (</w:t>
      </w:r>
      <w:proofErr w:type="spellStart"/>
      <w:r w:rsidRPr="0048452A">
        <w:rPr>
          <w:i/>
        </w:rPr>
        <w:t>Deep</w:t>
      </w:r>
      <w:proofErr w:type="spellEnd"/>
      <w:r w:rsidRPr="0048452A">
        <w:rPr>
          <w:i/>
        </w:rPr>
        <w:t xml:space="preserve"> </w:t>
      </w:r>
      <w:proofErr w:type="spellStart"/>
      <w:r w:rsidRPr="0048452A">
        <w:rPr>
          <w:i/>
        </w:rPr>
        <w:t>Learning</w:t>
      </w:r>
      <w:proofErr w:type="spellEnd"/>
      <w:r w:rsidR="005F0384">
        <w:t>)</w:t>
      </w:r>
      <w:r>
        <w:t>.</w:t>
      </w:r>
      <w:r w:rsidR="00CE28C3">
        <w:t xml:space="preserve"> De facto, a Aprendizagem Profunda é uma parte da Aprendizagem Automática que usa métodos baseados em redes neuronais. As arquiteturas da Aprendizagem Profunda podem ser redes neuronais profundas, redes neuronais recorrentes, redes neuronais </w:t>
      </w:r>
      <w:proofErr w:type="spellStart"/>
      <w:r w:rsidR="00CE28C3">
        <w:t>convolucionais</w:t>
      </w:r>
      <w:proofErr w:type="spellEnd"/>
      <w:r w:rsidR="00CE28C3">
        <w:t xml:space="preserve">, entre </w:t>
      </w:r>
      <w:r w:rsidR="00CE28C3" w:rsidRPr="00CE28C3">
        <w:t xml:space="preserve">outras </w:t>
      </w:r>
      <w:r w:rsidR="00CE28C3" w:rsidRPr="00CE28C3">
        <w:fldChar w:fldCharType="begin" w:fldLock="1"/>
      </w:r>
      <w:r w:rsidR="00CE28C3" w:rsidRPr="00CE28C3">
        <w:instrText>ADDIN CSL_CITATION {"citationItems":[{"id":"ITEM-1","itemData":{"URL":"https://towardsdatascience.com/drl-01-a-gentle-introduction-to-deep-reinforcement-learning-405b79866bf4","author":[{"dropping-particle":"","family":"Torres","given":"J.","non-dropping-particle":"","parse-names":false,"suffix":""}],"container-title":"Towards Data Science","id":"ITEM-1","issued":{"date-parts":[["0"]]},"title":"A Gentle Introduction to Deep Reinforcement Learning","type":"webpage"},"uris":["http://www.mendeley.com/documents/?uuid=05ab6b5d-615f-479a-9901-8e94c427e3c2"]}],"mendeley":{"formattedCitation":"[15]","plainTextFormattedCitation":"[15]","previouslyFormattedCitation":"[15]"},"properties":{"noteIndex":0},"schema":"https://github.com/citation-style-language/schema/raw/master/csl-citation.json"}</w:instrText>
      </w:r>
      <w:r w:rsidR="00CE28C3" w:rsidRPr="00CE28C3">
        <w:fldChar w:fldCharType="separate"/>
      </w:r>
      <w:r w:rsidR="00CE28C3" w:rsidRPr="00CE28C3">
        <w:rPr>
          <w:noProof/>
        </w:rPr>
        <w:t>[15]</w:t>
      </w:r>
      <w:r w:rsidR="00CE28C3" w:rsidRPr="00CE28C3">
        <w:fldChar w:fldCharType="end"/>
      </w:r>
      <w:r w:rsidR="00CE28C3" w:rsidRPr="00CE28C3">
        <w:t>.</w:t>
      </w:r>
    </w:p>
    <w:p w14:paraId="403F68C7" w14:textId="58EFCC82" w:rsidR="00796B3F" w:rsidRDefault="00796B3F" w:rsidP="00796B3F">
      <w:pPr>
        <w:jc w:val="center"/>
      </w:pPr>
      <w:r>
        <w:rPr>
          <w:noProof/>
        </w:rPr>
        <w:drawing>
          <wp:inline distT="0" distB="0" distL="0" distR="0" wp14:anchorId="05E59201" wp14:editId="721CD31D">
            <wp:extent cx="2941320" cy="1732289"/>
            <wp:effectExtent l="0" t="0" r="0" b="1270"/>
            <wp:docPr id="3" name="Imagem 3" descr="A gentle introduction to Deep Reinforcement Learning | by Jordi TORRES.A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entle introduction to Deep Reinforcement Learning | by Jordi TORRES.AI |  Towards Data Sci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9822" cy="1737296"/>
                    </a:xfrm>
                    <a:prstGeom prst="rect">
                      <a:avLst/>
                    </a:prstGeom>
                    <a:noFill/>
                    <a:ln>
                      <a:noFill/>
                    </a:ln>
                  </pic:spPr>
                </pic:pic>
              </a:graphicData>
            </a:graphic>
          </wp:inline>
        </w:drawing>
      </w:r>
    </w:p>
    <w:p w14:paraId="208E16DC" w14:textId="00A945C7" w:rsidR="00796B3F" w:rsidRDefault="00796B3F" w:rsidP="00796B3F">
      <w:pPr>
        <w:pStyle w:val="figuras"/>
      </w:pPr>
      <w:bookmarkStart w:id="22" w:name="_Toc169448089"/>
      <w:r>
        <w:t xml:space="preserve">Figura 2: Os 3 tipos de Aprendizagem Automática e </w:t>
      </w:r>
      <w:r w:rsidR="00354D6F">
        <w:t>Aprendizagem Profunda</w:t>
      </w:r>
      <w:r>
        <w:t xml:space="preserve"> </w:t>
      </w:r>
      <w:r>
        <w:fldChar w:fldCharType="begin" w:fldLock="1"/>
      </w:r>
      <w:r w:rsidR="008D47C3">
        <w:instrText>ADDIN CSL_CITATION {"citationItems":[{"id":"ITEM-1","itemData":{"URL":"https://towardsdatascience.com/drl-01-a-gentle-introduction-to-deep-reinforcement-learning-405b79866bf4","author":[{"dropping-particle":"","family":"Torres","given":"J.","non-dropping-particle":"","parse-names":false,"suffix":""}],"container-title":"Towards Data Science","id":"ITEM-1","issued":{"date-parts":[["0"]]},"title":"A Gentle Introduction to Deep Reinforcement Learning","type":"webpage"},"uris":["http://www.mendeley.com/documents/?uuid=05ab6b5d-615f-479a-9901-8e94c427e3c2"]}],"mendeley":{"formattedCitation":"[15]","plainTextFormattedCitation":"[15]","previouslyFormattedCitation":"[15]"},"properties":{"noteIndex":0},"schema":"https://github.com/citation-style-language/schema/raw/master/csl-citation.json"}</w:instrText>
      </w:r>
      <w:r>
        <w:fldChar w:fldCharType="separate"/>
      </w:r>
      <w:r w:rsidR="004A7C3D" w:rsidRPr="004A7C3D">
        <w:rPr>
          <w:i w:val="0"/>
          <w:noProof/>
        </w:rPr>
        <w:t>[15]</w:t>
      </w:r>
      <w:bookmarkEnd w:id="22"/>
      <w:r>
        <w:fldChar w:fldCharType="end"/>
      </w:r>
    </w:p>
    <w:p w14:paraId="6C55D671" w14:textId="024CD31F" w:rsidR="00731C30" w:rsidRDefault="00731C30" w:rsidP="00B4171F">
      <w:pPr>
        <w:ind w:left="576"/>
      </w:pPr>
    </w:p>
    <w:p w14:paraId="584BF313" w14:textId="2D087679" w:rsidR="00354D6F" w:rsidRDefault="00354D6F" w:rsidP="00354D6F">
      <w:pPr>
        <w:ind w:firstLine="576"/>
      </w:pPr>
      <w:r>
        <w:t xml:space="preserve">Os Modelos de Atenção </w:t>
      </w:r>
      <w:r w:rsidR="00621455">
        <w:t>surgiram</w:t>
      </w:r>
      <w:r>
        <w:t xml:space="preserve"> como uma técnica poderosa da Aprendizagem Profunda, particularmente nos campos do Processamento da Linguagem Natural (</w:t>
      </w:r>
      <w:r w:rsidRPr="00621455">
        <w:rPr>
          <w:i/>
        </w:rPr>
        <w:t xml:space="preserve">Natural </w:t>
      </w:r>
      <w:proofErr w:type="spellStart"/>
      <w:r w:rsidRPr="00621455">
        <w:rPr>
          <w:i/>
        </w:rPr>
        <w:t>Language</w:t>
      </w:r>
      <w:proofErr w:type="spellEnd"/>
      <w:r w:rsidRPr="00621455">
        <w:rPr>
          <w:i/>
        </w:rPr>
        <w:t xml:space="preserve"> </w:t>
      </w:r>
      <w:proofErr w:type="spellStart"/>
      <w:r w:rsidRPr="00621455">
        <w:rPr>
          <w:i/>
        </w:rPr>
        <w:t>Processing</w:t>
      </w:r>
      <w:proofErr w:type="spellEnd"/>
      <w:r>
        <w:t xml:space="preserve"> – NLP) e Visão por Computador. Estes modelos foram desenhados para melhorar </w:t>
      </w:r>
      <w:r w:rsidR="00621455">
        <w:t>o desempenho</w:t>
      </w:r>
      <w:r>
        <w:t xml:space="preserve"> das redes neuronais, usando a experiência adquirida da visão humana, permitindo um maior foco em partes específicas dos dados de entrada de modo a conseguirem obter um melhor resultado </w:t>
      </w:r>
      <w:r>
        <w:fldChar w:fldCharType="begin" w:fldLock="1"/>
      </w:r>
      <w:r w:rsidR="008D47C3">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6]","plainTextFormattedCitation":"[16]","previouslyFormattedCitation":"[16]"},"properties":{"noteIndex":0},"schema":"https://github.com/citation-style-language/schema/raw/master/csl-citation.json"}</w:instrText>
      </w:r>
      <w:r>
        <w:fldChar w:fldCharType="separate"/>
      </w:r>
      <w:r w:rsidR="004A7C3D" w:rsidRPr="004A7C3D">
        <w:rPr>
          <w:noProof/>
        </w:rPr>
        <w:t>[16]</w:t>
      </w:r>
      <w:r>
        <w:fldChar w:fldCharType="end"/>
      </w:r>
      <w:r w:rsidR="00621455">
        <w:t>.</w:t>
      </w:r>
    </w:p>
    <w:p w14:paraId="3CE45164" w14:textId="0753BC25" w:rsidR="000D6866" w:rsidRDefault="00354D6F" w:rsidP="000D6866">
      <w:pPr>
        <w:ind w:firstLine="576"/>
      </w:pPr>
      <w:r>
        <w:t xml:space="preserve">Um Modelo de Atenção é um componente de uma rede neuronal que </w:t>
      </w:r>
      <w:r w:rsidR="00621455">
        <w:t>atribui</w:t>
      </w:r>
      <w:r>
        <w:t xml:space="preserve"> um nível de importância, ou atenção, a diferentes partes dos dados de entrada. Os Modelos de Atenção podem ser integrados em vários tipos de redes neuronais, desde Redes Neuronais Rec</w:t>
      </w:r>
      <w:r w:rsidR="00621455">
        <w:t>o</w:t>
      </w:r>
      <w:r>
        <w:t>rrentes (</w:t>
      </w:r>
      <w:proofErr w:type="spellStart"/>
      <w:r w:rsidR="000D6866" w:rsidRPr="00621455">
        <w:rPr>
          <w:i/>
        </w:rPr>
        <w:t>Recurrent</w:t>
      </w:r>
      <w:proofErr w:type="spellEnd"/>
      <w:r w:rsidR="000D6866" w:rsidRPr="00621455">
        <w:rPr>
          <w:i/>
        </w:rPr>
        <w:t xml:space="preserve"> Neural Networks</w:t>
      </w:r>
      <w:r w:rsidR="000D6866">
        <w:t xml:space="preserve"> </w:t>
      </w:r>
      <w:r>
        <w:t>RNN)</w:t>
      </w:r>
      <w:r w:rsidR="000D6866">
        <w:t xml:space="preserve">, Redes Neuronais </w:t>
      </w:r>
      <w:proofErr w:type="spellStart"/>
      <w:r w:rsidR="000D6866">
        <w:t>Convolucionais</w:t>
      </w:r>
      <w:proofErr w:type="spellEnd"/>
      <w:r w:rsidR="000D6866">
        <w:t xml:space="preserve"> (</w:t>
      </w:r>
      <w:proofErr w:type="spellStart"/>
      <w:r w:rsidR="000D6866">
        <w:t>Convolutional</w:t>
      </w:r>
      <w:proofErr w:type="spellEnd"/>
      <w:r w:rsidR="000D6866">
        <w:t xml:space="preserve"> Neural Networks CNN) e também Modelos Transformacionais </w:t>
      </w:r>
      <w:r w:rsidR="000D6866">
        <w:fldChar w:fldCharType="begin" w:fldLock="1"/>
      </w:r>
      <w:r w:rsidR="008D47C3">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6]","plainTextFormattedCitation":"[16]","previouslyFormattedCitation":"[16]"},"properties":{"noteIndex":0},"schema":"https://github.com/citation-style-language/schema/raw/master/csl-citation.json"}</w:instrText>
      </w:r>
      <w:r w:rsidR="000D6866">
        <w:fldChar w:fldCharType="separate"/>
      </w:r>
      <w:r w:rsidR="004A7C3D" w:rsidRPr="004A7C3D">
        <w:rPr>
          <w:noProof/>
        </w:rPr>
        <w:t>[16]</w:t>
      </w:r>
      <w:r w:rsidR="000D6866">
        <w:fldChar w:fldCharType="end"/>
      </w:r>
      <w:r w:rsidR="00621455">
        <w:t>.</w:t>
      </w:r>
    </w:p>
    <w:p w14:paraId="2A29CA0C" w14:textId="4744EB85" w:rsidR="00CD5E86" w:rsidRDefault="00CD5E86" w:rsidP="00CD5E86">
      <w:pPr>
        <w:ind w:firstLine="576"/>
      </w:pPr>
      <w:r w:rsidRPr="00CD5E86">
        <w:lastRenderedPageBreak/>
        <w:t xml:space="preserve">Existem diferentes tipos de </w:t>
      </w:r>
      <w:r>
        <w:t>M</w:t>
      </w:r>
      <w:r w:rsidRPr="00CD5E86">
        <w:t xml:space="preserve">odelos de </w:t>
      </w:r>
      <w:r>
        <w:t>A</w:t>
      </w:r>
      <w:r w:rsidRPr="00CD5E86">
        <w:t>tenção que criam diferentes mapeamentos entre entradas e saídas</w:t>
      </w:r>
      <w:r>
        <w:t>,</w:t>
      </w:r>
      <w:r w:rsidRPr="00CD5E86">
        <w:t xml:space="preserve"> inclu</w:t>
      </w:r>
      <w:r w:rsidR="00A37A23">
        <w:t>i</w:t>
      </w:r>
      <w:r>
        <w:t>ndo</w:t>
      </w:r>
      <w:r w:rsidRPr="00CD5E86">
        <w:t xml:space="preserve"> diferentes fontes, codificadores, de</w:t>
      </w:r>
      <w:r>
        <w:t>s</w:t>
      </w:r>
      <w:r w:rsidRPr="00CD5E86">
        <w:t>codificadores e pesos</w:t>
      </w:r>
      <w:r w:rsidR="0069025E">
        <w:t xml:space="preserve"> </w:t>
      </w:r>
      <w:r w:rsidR="0069025E">
        <w:fldChar w:fldCharType="begin" w:fldLock="1"/>
      </w:r>
      <w:r w:rsidR="008D47C3">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7]","plainTextFormattedCitation":"[17]","previouslyFormattedCitation":"[17]"},"properties":{"noteIndex":0},"schema":"https://github.com/citation-style-language/schema/raw/master/csl-citation.json"}</w:instrText>
      </w:r>
      <w:r w:rsidR="0069025E">
        <w:fldChar w:fldCharType="separate"/>
      </w:r>
      <w:r w:rsidR="004A7C3D" w:rsidRPr="004A7C3D">
        <w:rPr>
          <w:noProof/>
        </w:rPr>
        <w:t>[17]</w:t>
      </w:r>
      <w:r w:rsidR="0069025E">
        <w:fldChar w:fldCharType="end"/>
      </w:r>
      <w:r w:rsidRPr="00CD5E86">
        <w:t>:</w:t>
      </w:r>
    </w:p>
    <w:p w14:paraId="4B39459A" w14:textId="77777777" w:rsidR="00CD5E86" w:rsidRPr="00621455" w:rsidRDefault="00CD5E86" w:rsidP="00CD5E86">
      <w:pPr>
        <w:pStyle w:val="PargrafodaLista"/>
        <w:numPr>
          <w:ilvl w:val="0"/>
          <w:numId w:val="24"/>
        </w:numPr>
        <w:rPr>
          <w:b/>
        </w:rPr>
      </w:pPr>
      <w:r w:rsidRPr="00621455">
        <w:rPr>
          <w:b/>
        </w:rPr>
        <w:t>Modelo de Atenção Global (</w:t>
      </w:r>
      <w:proofErr w:type="gramStart"/>
      <w:r w:rsidRPr="00621455">
        <w:rPr>
          <w:b/>
        </w:rPr>
        <w:t xml:space="preserve">ou </w:t>
      </w:r>
      <w:r w:rsidRPr="00F60675">
        <w:rPr>
          <w:b/>
          <w:i/>
        </w:rPr>
        <w:t>Soft</w:t>
      </w:r>
      <w:proofErr w:type="gramEnd"/>
      <w:r w:rsidRPr="00621455">
        <w:rPr>
          <w:b/>
        </w:rPr>
        <w:t>)</w:t>
      </w:r>
    </w:p>
    <w:p w14:paraId="1E9236EE" w14:textId="064D925B" w:rsidR="00CD5E86" w:rsidRDefault="00CD5E86" w:rsidP="0069025E">
      <w:pPr>
        <w:pStyle w:val="PargrafodaLista"/>
        <w:ind w:left="567"/>
      </w:pPr>
      <w:r w:rsidRPr="00CD5E86">
        <w:t xml:space="preserve">O </w:t>
      </w:r>
      <w:r>
        <w:t>M</w:t>
      </w:r>
      <w:r w:rsidRPr="00CD5E86">
        <w:t xml:space="preserve">odelo de </w:t>
      </w:r>
      <w:r>
        <w:t>A</w:t>
      </w:r>
      <w:r w:rsidRPr="00CD5E86">
        <w:t xml:space="preserve">tenção </w:t>
      </w:r>
      <w:r>
        <w:t>G</w:t>
      </w:r>
      <w:r w:rsidRPr="00CD5E86">
        <w:t xml:space="preserve">lobal </w:t>
      </w:r>
      <w:r w:rsidR="00A37A23">
        <w:t>agrup</w:t>
      </w:r>
      <w:r w:rsidR="0069025E">
        <w:t>a</w:t>
      </w:r>
      <w:r w:rsidRPr="00CD5E86">
        <w:t xml:space="preserve"> entradas de todos os estados do codificador e do de</w:t>
      </w:r>
      <w:r>
        <w:t>s</w:t>
      </w:r>
      <w:r w:rsidRPr="00CD5E86">
        <w:t>codificador antes de avaliar o estado atual para determinar a saída. Este modelo utiliza cada etapa do codificador e cada etapa preliminar do de</w:t>
      </w:r>
      <w:r>
        <w:t>s</w:t>
      </w:r>
      <w:r w:rsidRPr="00CD5E86">
        <w:t>codificador para calcular os pesos de atenção ou pesos de alinhamento. Também multiplica cada etapa do codificador pelos pesos de alinhamento globais para determinar o valor de contexto a ser alimentado para as redes neu</w:t>
      </w:r>
      <w:r w:rsidR="0069025E">
        <w:t>ron</w:t>
      </w:r>
      <w:r w:rsidRPr="00CD5E86">
        <w:t>ais recorrentes (RNN). Isso permite que o modelo encontre a saída do de</w:t>
      </w:r>
      <w:r>
        <w:t>s</w:t>
      </w:r>
      <w:r w:rsidRPr="00CD5E86">
        <w:t>codificador.</w:t>
      </w:r>
      <w:r>
        <w:t xml:space="preserve"> </w:t>
      </w:r>
    </w:p>
    <w:p w14:paraId="2ECCA759" w14:textId="77777777" w:rsidR="00BE2436" w:rsidRDefault="00BE2436" w:rsidP="0069025E">
      <w:pPr>
        <w:pStyle w:val="PargrafodaLista"/>
        <w:ind w:left="567"/>
      </w:pPr>
    </w:p>
    <w:p w14:paraId="21CD832D" w14:textId="77777777" w:rsidR="00BE2436" w:rsidRDefault="00BE2436" w:rsidP="0069025E">
      <w:pPr>
        <w:pStyle w:val="PargrafodaLista"/>
        <w:ind w:left="567"/>
      </w:pPr>
    </w:p>
    <w:p w14:paraId="03DC8774" w14:textId="6CB0A737" w:rsidR="00CD5E86" w:rsidRPr="0069025E" w:rsidRDefault="00CD5E86" w:rsidP="00CD5E86">
      <w:pPr>
        <w:pStyle w:val="PargrafodaLista"/>
        <w:numPr>
          <w:ilvl w:val="0"/>
          <w:numId w:val="24"/>
        </w:numPr>
        <w:rPr>
          <w:b/>
        </w:rPr>
      </w:pPr>
      <w:r w:rsidRPr="0069025E">
        <w:rPr>
          <w:b/>
        </w:rPr>
        <w:t xml:space="preserve">Modelo de Atenção Local </w:t>
      </w:r>
      <w:r w:rsidR="0069025E">
        <w:rPr>
          <w:b/>
        </w:rPr>
        <w:t>(</w:t>
      </w:r>
      <w:proofErr w:type="gramStart"/>
      <w:r w:rsidR="0069025E">
        <w:rPr>
          <w:b/>
        </w:rPr>
        <w:t xml:space="preserve">ou </w:t>
      </w:r>
      <w:r w:rsidR="0069025E" w:rsidRPr="00F60675">
        <w:rPr>
          <w:b/>
          <w:i/>
        </w:rPr>
        <w:t>Hard</w:t>
      </w:r>
      <w:proofErr w:type="gramEnd"/>
      <w:r w:rsidR="0069025E">
        <w:rPr>
          <w:b/>
        </w:rPr>
        <w:t>)</w:t>
      </w:r>
    </w:p>
    <w:p w14:paraId="60013A63" w14:textId="1F8DA94A" w:rsidR="00CD5E86" w:rsidRDefault="00CD5E86" w:rsidP="0069025E">
      <w:pPr>
        <w:pStyle w:val="PargrafodaLista"/>
        <w:ind w:left="567"/>
      </w:pPr>
      <w:r>
        <w:t>O Modelo de Atenção Local é semelhante ao modelo de atenção global, mas usa apenas algumas posições do codificador para determinar os pesos de alinhamento. O modelo calcula os pesos de alinhamento e o vetor de contexto usando a primeira posição de alinhamento única e uma seleção de palavras da fonte do codificador. O Modelo de Atenção Local é semelhante ao Modelo de Atenção Rígida, mas o Modelo de Atenção Rígida não é diferenciável na maioria dos pontos.</w:t>
      </w:r>
      <w:r w:rsidR="004A261A">
        <w:t xml:space="preserve"> </w:t>
      </w:r>
    </w:p>
    <w:p w14:paraId="6CB061FA" w14:textId="77777777" w:rsidR="00BE2436" w:rsidRDefault="00BE2436" w:rsidP="0069025E">
      <w:pPr>
        <w:pStyle w:val="PargrafodaLista"/>
        <w:ind w:left="567"/>
      </w:pPr>
    </w:p>
    <w:p w14:paraId="328DAACC" w14:textId="2E04A913" w:rsidR="00CD5E86" w:rsidRPr="0069025E" w:rsidRDefault="00CD5E86" w:rsidP="00CD5E86">
      <w:pPr>
        <w:pStyle w:val="PargrafodaLista"/>
        <w:numPr>
          <w:ilvl w:val="0"/>
          <w:numId w:val="24"/>
        </w:numPr>
        <w:rPr>
          <w:b/>
        </w:rPr>
      </w:pPr>
      <w:r w:rsidRPr="0069025E">
        <w:rPr>
          <w:b/>
        </w:rPr>
        <w:t xml:space="preserve">Modelo de </w:t>
      </w:r>
      <w:r w:rsidR="004A261A" w:rsidRPr="0069025E">
        <w:rPr>
          <w:b/>
        </w:rPr>
        <w:t>Própria Atenção</w:t>
      </w:r>
    </w:p>
    <w:p w14:paraId="03D7041D" w14:textId="315358AA" w:rsidR="004A261A" w:rsidRDefault="004A261A" w:rsidP="0069025E">
      <w:pPr>
        <w:pStyle w:val="PargrafodaLista"/>
        <w:ind w:left="567"/>
      </w:pPr>
      <w:r>
        <w:t xml:space="preserve">O Modelo de Própria Atenção foca-se em diferentes posições da mesma sequência de entrada. É possível utilizar os </w:t>
      </w:r>
      <w:proofErr w:type="spellStart"/>
      <w:r w:rsidRPr="0069025E">
        <w:rPr>
          <w:i/>
        </w:rPr>
        <w:t>frameworks</w:t>
      </w:r>
      <w:proofErr w:type="spellEnd"/>
      <w:r>
        <w:t xml:space="preserve"> dos Modelos de Atenção Global e Local para criar este modelo. No entanto, este modelo inclui a mesma sequência de entrada em vez da sequência de saída alvo. É também </w:t>
      </w:r>
      <w:proofErr w:type="gramStart"/>
      <w:r>
        <w:t>um componente chave</w:t>
      </w:r>
      <w:proofErr w:type="gramEnd"/>
      <w:r>
        <w:t xml:space="preserve"> nos Modelos Transformacionais.</w:t>
      </w:r>
    </w:p>
    <w:p w14:paraId="73FF585D" w14:textId="77777777" w:rsidR="00CD5E86" w:rsidRDefault="00CD5E86" w:rsidP="000D6866">
      <w:pPr>
        <w:ind w:firstLine="576"/>
      </w:pPr>
    </w:p>
    <w:p w14:paraId="34A9B9B1" w14:textId="074EB698" w:rsidR="00CD5E86" w:rsidRDefault="000D6866" w:rsidP="00CD5E86">
      <w:pPr>
        <w:ind w:firstLine="576"/>
      </w:pPr>
      <w:r w:rsidRPr="000D6866">
        <w:t xml:space="preserve">A operação fundamental dum </w:t>
      </w:r>
      <w:r w:rsidR="00CD5E86">
        <w:t>M</w:t>
      </w:r>
      <w:r w:rsidRPr="000D6866">
        <w:t xml:space="preserve">odelo de </w:t>
      </w:r>
      <w:r w:rsidR="00CD5E86">
        <w:t>A</w:t>
      </w:r>
      <w:r w:rsidRPr="000D6866">
        <w:t xml:space="preserve">tenção envolve </w:t>
      </w:r>
      <w:r w:rsidR="00CD5E86">
        <w:t>3</w:t>
      </w:r>
      <w:r w:rsidRPr="000D6866">
        <w:t xml:space="preserve"> componentes principais: consultas (</w:t>
      </w:r>
      <w:proofErr w:type="spellStart"/>
      <w:r w:rsidRPr="00F60675">
        <w:rPr>
          <w:i/>
          <w:iCs/>
        </w:rPr>
        <w:t>queries</w:t>
      </w:r>
      <w:proofErr w:type="spellEnd"/>
      <w:r w:rsidRPr="000D6866">
        <w:t>), chaves (</w:t>
      </w:r>
      <w:proofErr w:type="spellStart"/>
      <w:r w:rsidRPr="00F60675">
        <w:rPr>
          <w:i/>
          <w:iCs/>
        </w:rPr>
        <w:t>keys</w:t>
      </w:r>
      <w:proofErr w:type="spellEnd"/>
      <w:r w:rsidRPr="000D6866">
        <w:t>) e valores (</w:t>
      </w:r>
      <w:proofErr w:type="spellStart"/>
      <w:r w:rsidRPr="00F60675">
        <w:rPr>
          <w:i/>
          <w:iCs/>
        </w:rPr>
        <w:t>values</w:t>
      </w:r>
      <w:proofErr w:type="spellEnd"/>
      <w:r w:rsidRPr="000D6866">
        <w:t>). Esses componentes são derivados dos dados de entrada e são usados para calcular resultados de atenção, que determinam quanto foco o modelo deve dar a cada parte dos dados</w:t>
      </w:r>
      <w:r>
        <w:t xml:space="preserve"> </w:t>
      </w:r>
      <w:r>
        <w:fldChar w:fldCharType="begin" w:fldLock="1"/>
      </w:r>
      <w:r w:rsidR="008D47C3">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6]","plainTextFormattedCitation":"[16]","previouslyFormattedCitation":"[16]"},"properties":{"noteIndex":0},"schema":"https://github.com/citation-style-language/schema/raw/master/csl-citation.json"}</w:instrText>
      </w:r>
      <w:r>
        <w:fldChar w:fldCharType="separate"/>
      </w:r>
      <w:r w:rsidR="004A7C3D" w:rsidRPr="004A7C3D">
        <w:rPr>
          <w:noProof/>
        </w:rPr>
        <w:t>[16]</w:t>
      </w:r>
      <w:r>
        <w:fldChar w:fldCharType="end"/>
      </w:r>
      <w:r w:rsidR="0069025E">
        <w:t>.</w:t>
      </w:r>
    </w:p>
    <w:p w14:paraId="41EA6BF6" w14:textId="443487B2" w:rsidR="000D6866" w:rsidRPr="00CD5E86" w:rsidRDefault="000D6866" w:rsidP="0069025E">
      <w:pPr>
        <w:ind w:firstLine="576"/>
      </w:pPr>
      <w:r w:rsidRPr="00CD5E86">
        <w:lastRenderedPageBreak/>
        <w:t>Num mecanismo de atenção típico, cada elemento da sequência de entrada é associado a uma chave e a um valor. Uma consulta, frequentemente relacionada ao estado atual do modelo, é comparada com todas as chaves usando uma função de compatibilidade, que pode ser um produto escalar simples ou uma rede neur</w:t>
      </w:r>
      <w:r w:rsidR="0069025E">
        <w:t>on</w:t>
      </w:r>
      <w:r w:rsidRPr="00CD5E86">
        <w:t>al mais complexa. O resultado dessa comparação é um conjunto de resultados de atenção, que são então normalizados, para criar uma distribuição de probabilidade conhecida como pesos de atenção.</w:t>
      </w:r>
      <w:r w:rsidR="0069025E">
        <w:t xml:space="preserve"> </w:t>
      </w:r>
      <w:r w:rsidRPr="00CD5E86">
        <w:t>Esses pesos de atenção são usados para criar uma soma ponderada dos valores, que representa a informação agregada na qual o modelo deve focar. Esta soma ponderada é então tipicamente passada por camadas adicionais da rede neur</w:t>
      </w:r>
      <w:r w:rsidR="00CE28C3">
        <w:t>on</w:t>
      </w:r>
      <w:r w:rsidRPr="00CD5E86">
        <w:t>al para produzir a saída final</w:t>
      </w:r>
      <w:r w:rsidR="00CD5E86">
        <w:t xml:space="preserve"> </w:t>
      </w:r>
      <w:r w:rsidR="00CD5E86">
        <w:fldChar w:fldCharType="begin" w:fldLock="1"/>
      </w:r>
      <w:r w:rsidR="008D47C3">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6]","plainTextFormattedCitation":"[16]","previouslyFormattedCitation":"[16]"},"properties":{"noteIndex":0},"schema":"https://github.com/citation-style-language/schema/raw/master/csl-citation.json"}</w:instrText>
      </w:r>
      <w:r w:rsidR="00CD5E86">
        <w:fldChar w:fldCharType="separate"/>
      </w:r>
      <w:r w:rsidR="004A7C3D" w:rsidRPr="004A7C3D">
        <w:rPr>
          <w:noProof/>
        </w:rPr>
        <w:t>[16]</w:t>
      </w:r>
      <w:r w:rsidR="00CD5E86">
        <w:fldChar w:fldCharType="end"/>
      </w:r>
      <w:r w:rsidR="0069025E">
        <w:t>.</w:t>
      </w:r>
    </w:p>
    <w:p w14:paraId="7C521ED5" w14:textId="77777777" w:rsidR="000D6866" w:rsidRDefault="000D6866" w:rsidP="00354D6F">
      <w:pPr>
        <w:ind w:firstLine="576"/>
      </w:pPr>
    </w:p>
    <w:p w14:paraId="30E45176" w14:textId="77777777" w:rsidR="00731C30" w:rsidRPr="00B4171F" w:rsidRDefault="00731C30" w:rsidP="00B4171F">
      <w:pPr>
        <w:ind w:left="576"/>
      </w:pPr>
    </w:p>
    <w:p w14:paraId="1815E199" w14:textId="0026CB91" w:rsidR="003352C1" w:rsidRDefault="003352C1" w:rsidP="003352C1">
      <w:pPr>
        <w:pStyle w:val="Cabealho2"/>
      </w:pPr>
      <w:bookmarkStart w:id="23" w:name="_Toc169448146"/>
      <w:bookmarkEnd w:id="20"/>
      <w:r>
        <w:t xml:space="preserve">Trabalhos </w:t>
      </w:r>
      <w:r w:rsidR="00B4171F">
        <w:t>relacionados</w:t>
      </w:r>
      <w:bookmarkEnd w:id="23"/>
    </w:p>
    <w:p w14:paraId="6052109A" w14:textId="6E8ED562" w:rsidR="00AD2E85" w:rsidRDefault="00264C04" w:rsidP="00264C04">
      <w:pPr>
        <w:ind w:firstLine="576"/>
      </w:pPr>
      <w:r>
        <w:t xml:space="preserve">O processamento de vídeo </w:t>
      </w:r>
      <w:r w:rsidR="00B3596D">
        <w:t>implica</w:t>
      </w:r>
      <w:r>
        <w:t xml:space="preserve"> </w:t>
      </w:r>
      <w:r w:rsidR="0069025E">
        <w:t xml:space="preserve">a necessidade de </w:t>
      </w:r>
      <w:r>
        <w:t>elevados níveis de processamento computacional, o que é um dos maiores problemas</w:t>
      </w:r>
      <w:r w:rsidR="00B3596D">
        <w:t xml:space="preserve"> atualmente</w:t>
      </w:r>
      <w:r w:rsidR="00BA7ECE">
        <w:t xml:space="preserve"> tendo em conta o aumento constante do peso e importância das redes sociais</w:t>
      </w:r>
      <w:r>
        <w:t>. Existem várias alternativas para tentar ultrapassar este problema, entre os quais melhor</w:t>
      </w:r>
      <w:r w:rsidR="0026612C">
        <w:t>ar</w:t>
      </w:r>
      <w:r>
        <w:t xml:space="preserve"> </w:t>
      </w:r>
      <w:r w:rsidR="0026612C">
        <w:t>o</w:t>
      </w:r>
      <w:r>
        <w:t xml:space="preserve"> hardware</w:t>
      </w:r>
      <w:r w:rsidR="0026612C">
        <w:t xml:space="preserve"> (utilizando componentes com maior eficiência, mais rápidos, com menor latência de rede)</w:t>
      </w:r>
      <w:r>
        <w:t xml:space="preserve">, otimização de algoritmos e a remoção de informação desnecessária. </w:t>
      </w:r>
      <w:proofErr w:type="spellStart"/>
      <w:r>
        <w:t>Gharahbagh</w:t>
      </w:r>
      <w:proofErr w:type="spellEnd"/>
      <w:r>
        <w:t xml:space="preserve"> </w:t>
      </w:r>
      <w:proofErr w:type="spellStart"/>
      <w:r>
        <w:t>et</w:t>
      </w:r>
      <w:proofErr w:type="spellEnd"/>
      <w:r>
        <w:t xml:space="preserve"> al</w:t>
      </w:r>
      <w:r w:rsidR="00B8157B">
        <w:t>.</w:t>
      </w:r>
      <w:r>
        <w:t xml:space="preserve"> </w:t>
      </w:r>
      <w:r w:rsidR="0069025E">
        <w:t xml:space="preserve"> </w:t>
      </w:r>
      <w:r w:rsidR="0069025E">
        <w:fldChar w:fldCharType="begin" w:fldLock="1"/>
      </w:r>
      <w:r w:rsidR="008D47C3">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8]","plainTextFormattedCitation":"[18]","previouslyFormattedCitation":"[18]"},"properties":{"noteIndex":0},"schema":"https://github.com/citation-style-language/schema/raw/master/csl-citation.json"}</w:instrText>
      </w:r>
      <w:r w:rsidR="0069025E">
        <w:fldChar w:fldCharType="separate"/>
      </w:r>
      <w:r w:rsidR="004A7C3D" w:rsidRPr="004A7C3D">
        <w:rPr>
          <w:noProof/>
        </w:rPr>
        <w:t>[18]</w:t>
      </w:r>
      <w:r w:rsidR="0069025E">
        <w:fldChar w:fldCharType="end"/>
      </w:r>
      <w:r w:rsidR="0069025E">
        <w:t xml:space="preserve"> </w:t>
      </w:r>
      <w:r>
        <w:t xml:space="preserve">propõem no seu artigo uma solução para este problema, identificando </w:t>
      </w:r>
      <w:r w:rsidR="00BA7ECE">
        <w:t xml:space="preserve">e analisando apenas </w:t>
      </w:r>
      <w:r>
        <w:t xml:space="preserve">as partes críticas de cada vídeo </w:t>
      </w:r>
      <w:r w:rsidR="001B6E30">
        <w:t>o que melhora a performance do sistema de uma maneira geral.</w:t>
      </w:r>
      <w:r w:rsidR="0069025E">
        <w:t xml:space="preserve"> </w:t>
      </w:r>
    </w:p>
    <w:p w14:paraId="1320A768" w14:textId="7F769F04" w:rsidR="001B6E30" w:rsidRDefault="006B780A" w:rsidP="00264C04">
      <w:pPr>
        <w:ind w:firstLine="576"/>
      </w:pPr>
      <w:r>
        <w:t xml:space="preserve">O algoritmo proposto por </w:t>
      </w:r>
      <w:proofErr w:type="spellStart"/>
      <w:r>
        <w:t>Gharahbagh</w:t>
      </w:r>
      <w:proofErr w:type="spellEnd"/>
      <w:r>
        <w:t xml:space="preserve"> </w:t>
      </w:r>
      <w:proofErr w:type="spellStart"/>
      <w:r>
        <w:t>et</w:t>
      </w:r>
      <w:proofErr w:type="spellEnd"/>
      <w:r>
        <w:t xml:space="preserve"> al</w:t>
      </w:r>
      <w:r w:rsidR="00B8157B">
        <w:t>.</w:t>
      </w:r>
      <w:r>
        <w:t xml:space="preserve"> </w:t>
      </w:r>
      <w:r w:rsidR="0026612C">
        <w:fldChar w:fldCharType="begin" w:fldLock="1"/>
      </w:r>
      <w:r w:rsidR="008D47C3">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8]","plainTextFormattedCitation":"[18]","previouslyFormattedCitation":"[18]"},"properties":{"noteIndex":0},"schema":"https://github.com/citation-style-language/schema/raw/master/csl-citation.json"}</w:instrText>
      </w:r>
      <w:r w:rsidR="0026612C">
        <w:fldChar w:fldCharType="separate"/>
      </w:r>
      <w:r w:rsidR="004A7C3D" w:rsidRPr="004A7C3D">
        <w:rPr>
          <w:noProof/>
        </w:rPr>
        <w:t>[18]</w:t>
      </w:r>
      <w:r w:rsidR="0026612C">
        <w:fldChar w:fldCharType="end"/>
      </w:r>
      <w:r w:rsidR="0026612C">
        <w:t xml:space="preserve"> </w:t>
      </w:r>
      <w:r>
        <w:t>usa um algoritmo de registo de imagens (</w:t>
      </w:r>
      <w:proofErr w:type="spellStart"/>
      <w:r w:rsidRPr="0026612C">
        <w:rPr>
          <w:i/>
        </w:rPr>
        <w:t>frames</w:t>
      </w:r>
      <w:proofErr w:type="spellEnd"/>
      <w:r>
        <w:t xml:space="preserve"> do vídeo), o método inicialmente começa por remover o movimento da câmara e, posteriormente, cada </w:t>
      </w:r>
      <w:proofErr w:type="spellStart"/>
      <w:r w:rsidRPr="0026612C">
        <w:rPr>
          <w:i/>
        </w:rPr>
        <w:t>frame</w:t>
      </w:r>
      <w:proofErr w:type="spellEnd"/>
      <w:r>
        <w:t xml:space="preserve"> é usad</w:t>
      </w:r>
      <w:r w:rsidR="0026612C">
        <w:t>a</w:t>
      </w:r>
      <w:r>
        <w:t xml:space="preserve"> para criar um mapa de saliências. Ao combinar o mapa de saliências com a informação de movimento derivado do fluxo ótico e da segmentação de cores é possível criar um </w:t>
      </w:r>
      <w:r w:rsidR="0026612C">
        <w:t xml:space="preserve">que </w:t>
      </w:r>
      <w:r>
        <w:t>cont</w:t>
      </w:r>
      <w:r w:rsidR="0026612C">
        <w:t>ém</w:t>
      </w:r>
      <w:r>
        <w:t xml:space="preserve"> informação do movimento e também informação espacial. Finalmente, é sugerida uma função não-linear para combinar os mapas de saliência temporais e espaciais, que foi otimizada usando um algoritmo genético de vários objetivos. </w:t>
      </w:r>
    </w:p>
    <w:p w14:paraId="2CCDF4AB" w14:textId="6099917F" w:rsidR="00370A7D" w:rsidRDefault="00370A7D" w:rsidP="0026612C">
      <w:pPr>
        <w:ind w:firstLine="576"/>
      </w:pPr>
      <w:r>
        <w:t xml:space="preserve">A principal diferença deste método com o método usado neste projeto tem a ver com a não inclusão de mapa de saliências de movimento, apenas é analisado cada </w:t>
      </w:r>
      <w:proofErr w:type="spellStart"/>
      <w:r w:rsidRPr="0026612C">
        <w:rPr>
          <w:i/>
        </w:rPr>
        <w:t>frame</w:t>
      </w:r>
      <w:proofErr w:type="spellEnd"/>
      <w:r>
        <w:t xml:space="preserve"> do vídeo. Por outro lado, cada </w:t>
      </w:r>
      <w:proofErr w:type="spellStart"/>
      <w:r w:rsidRPr="0026612C">
        <w:rPr>
          <w:i/>
        </w:rPr>
        <w:t>frame</w:t>
      </w:r>
      <w:proofErr w:type="spellEnd"/>
      <w:r>
        <w:t xml:space="preserve"> é analisado como se fosse uma imagem estática onde não é feita nenhuma segregação de partes críticas da imagem, não se perdendo nenhum dado. Este </w:t>
      </w:r>
      <w:r>
        <w:lastRenderedPageBreak/>
        <w:t>método é mais custoso a nível de processamento computacional, mas</w:t>
      </w:r>
      <w:r w:rsidR="0026612C">
        <w:t xml:space="preserve"> </w:t>
      </w:r>
      <w:r>
        <w:t xml:space="preserve">entendeu-se que, tendo em conta a aplicabilidade deste projeto, o processamento computacional não terá necessariamente de </w:t>
      </w:r>
      <w:r w:rsidR="0026612C">
        <w:t>fornecer</w:t>
      </w:r>
      <w:r>
        <w:t xml:space="preserve"> resultados instantâneos.</w:t>
      </w:r>
    </w:p>
    <w:p w14:paraId="5D5C7F0B" w14:textId="50B2F35C" w:rsidR="00370A7D" w:rsidRPr="00136D5C" w:rsidRDefault="00370A7D" w:rsidP="000574A2">
      <w:pPr>
        <w:pStyle w:val="NormalWeb"/>
        <w:spacing w:line="360" w:lineRule="auto"/>
        <w:jc w:val="both"/>
        <w:rPr>
          <w:rFonts w:asciiTheme="minorHAnsi" w:hAnsiTheme="minorHAnsi" w:cstheme="minorHAnsi"/>
          <w:sz w:val="22"/>
          <w:szCs w:val="22"/>
          <w:lang w:val="pt-PT"/>
        </w:rPr>
      </w:pPr>
      <w:r w:rsidRPr="00D50062">
        <w:rPr>
          <w:lang w:val="pt-PT"/>
        </w:rPr>
        <w:tab/>
      </w:r>
      <w:r w:rsidR="00DE3449" w:rsidRPr="00136D5C">
        <w:rPr>
          <w:rFonts w:asciiTheme="minorHAnsi" w:hAnsiTheme="minorHAnsi" w:cstheme="minorHAnsi"/>
          <w:sz w:val="22"/>
          <w:szCs w:val="22"/>
          <w:lang w:val="pt-PT"/>
        </w:rPr>
        <w:t xml:space="preserve">Em relação aos </w:t>
      </w:r>
      <w:r w:rsidR="00F80A31" w:rsidRPr="00136D5C">
        <w:rPr>
          <w:rFonts w:asciiTheme="minorHAnsi" w:hAnsiTheme="minorHAnsi" w:cstheme="minorHAnsi"/>
          <w:sz w:val="22"/>
          <w:szCs w:val="22"/>
          <w:lang w:val="pt-PT"/>
        </w:rPr>
        <w:t>M</w:t>
      </w:r>
      <w:r w:rsidR="00DE3449" w:rsidRPr="00136D5C">
        <w:rPr>
          <w:rFonts w:asciiTheme="minorHAnsi" w:hAnsiTheme="minorHAnsi" w:cstheme="minorHAnsi"/>
          <w:sz w:val="22"/>
          <w:szCs w:val="22"/>
          <w:lang w:val="pt-PT"/>
        </w:rPr>
        <w:t xml:space="preserve">odelos de </w:t>
      </w:r>
      <w:r w:rsidR="00F80A31" w:rsidRPr="00136D5C">
        <w:rPr>
          <w:rFonts w:asciiTheme="minorHAnsi" w:hAnsiTheme="minorHAnsi" w:cstheme="minorHAnsi"/>
          <w:sz w:val="22"/>
          <w:szCs w:val="22"/>
          <w:lang w:val="pt-PT"/>
        </w:rPr>
        <w:t>A</w:t>
      </w:r>
      <w:r w:rsidR="00DE3449" w:rsidRPr="00136D5C">
        <w:rPr>
          <w:rFonts w:asciiTheme="minorHAnsi" w:hAnsiTheme="minorHAnsi" w:cstheme="minorHAnsi"/>
          <w:sz w:val="22"/>
          <w:szCs w:val="22"/>
          <w:lang w:val="pt-PT"/>
        </w:rPr>
        <w:t xml:space="preserve">tenção, Fan </w:t>
      </w:r>
      <w:proofErr w:type="spellStart"/>
      <w:r w:rsidR="00DE3449" w:rsidRPr="00136D5C">
        <w:rPr>
          <w:rFonts w:asciiTheme="minorHAnsi" w:hAnsiTheme="minorHAnsi" w:cstheme="minorHAnsi"/>
          <w:sz w:val="22"/>
          <w:szCs w:val="22"/>
          <w:lang w:val="pt-PT"/>
        </w:rPr>
        <w:t>et</w:t>
      </w:r>
      <w:proofErr w:type="spellEnd"/>
      <w:r w:rsidR="00DE3449" w:rsidRPr="00136D5C">
        <w:rPr>
          <w:rFonts w:asciiTheme="minorHAnsi" w:hAnsiTheme="minorHAnsi" w:cstheme="minorHAnsi"/>
          <w:sz w:val="22"/>
          <w:szCs w:val="22"/>
          <w:lang w:val="pt-PT"/>
        </w:rPr>
        <w:t xml:space="preserve"> al</w:t>
      </w:r>
      <w:r w:rsidR="00B8157B">
        <w:rPr>
          <w:rFonts w:asciiTheme="minorHAnsi" w:hAnsiTheme="minorHAnsi" w:cstheme="minorHAnsi"/>
          <w:sz w:val="22"/>
          <w:szCs w:val="22"/>
          <w:lang w:val="pt-PT"/>
        </w:rPr>
        <w:t>.</w:t>
      </w:r>
      <w:r w:rsidR="00DE3449" w:rsidRPr="00136D5C">
        <w:rPr>
          <w:rFonts w:asciiTheme="minorHAnsi" w:hAnsiTheme="minorHAnsi" w:cstheme="minorHAnsi"/>
          <w:sz w:val="22"/>
          <w:szCs w:val="22"/>
          <w:lang w:val="pt-PT"/>
        </w:rPr>
        <w:t xml:space="preserve"> </w:t>
      </w:r>
      <w:r w:rsidR="0026612C" w:rsidRPr="00136D5C">
        <w:rPr>
          <w:rFonts w:asciiTheme="minorHAnsi" w:hAnsiTheme="minorHAnsi" w:cstheme="minorHAnsi"/>
          <w:sz w:val="22"/>
          <w:szCs w:val="22"/>
          <w:lang w:val="pt-PT"/>
        </w:rPr>
        <w:fldChar w:fldCharType="begin" w:fldLock="1"/>
      </w:r>
      <w:r w:rsidR="008D47C3">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9]","plainTextFormattedCitation":"[19]","previouslyFormattedCitation":"[19]"},"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4A7C3D" w:rsidRPr="004A7C3D">
        <w:rPr>
          <w:rFonts w:asciiTheme="minorHAnsi" w:hAnsiTheme="minorHAnsi" w:cstheme="minorHAnsi"/>
          <w:noProof/>
          <w:sz w:val="22"/>
          <w:szCs w:val="22"/>
          <w:lang w:val="pt-PT"/>
        </w:rPr>
        <w:t>[19]</w:t>
      </w:r>
      <w:r w:rsidR="0026612C" w:rsidRPr="00136D5C">
        <w:rPr>
          <w:rFonts w:asciiTheme="minorHAnsi" w:hAnsiTheme="minorHAnsi" w:cstheme="minorHAnsi"/>
          <w:sz w:val="22"/>
          <w:szCs w:val="22"/>
          <w:lang w:val="pt-PT"/>
        </w:rPr>
        <w:fldChar w:fldCharType="end"/>
      </w:r>
      <w:r w:rsidR="0026612C" w:rsidRPr="00136D5C">
        <w:rPr>
          <w:rFonts w:asciiTheme="minorHAnsi" w:hAnsiTheme="minorHAnsi" w:cstheme="minorHAnsi"/>
          <w:sz w:val="22"/>
          <w:szCs w:val="22"/>
          <w:lang w:val="pt-PT"/>
        </w:rPr>
        <w:fldChar w:fldCharType="begin" w:fldLock="1"/>
      </w:r>
      <w:r w:rsidR="008D47C3">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20]","plainTextFormattedCitation":"[20]","previouslyFormattedCitation":"[20]"},"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4A7C3D" w:rsidRPr="004A7C3D">
        <w:rPr>
          <w:rFonts w:asciiTheme="minorHAnsi" w:hAnsiTheme="minorHAnsi" w:cstheme="minorHAnsi"/>
          <w:noProof/>
          <w:sz w:val="22"/>
          <w:szCs w:val="22"/>
          <w:lang w:val="pt-PT"/>
        </w:rPr>
        <w:t>[20]</w:t>
      </w:r>
      <w:r w:rsidR="0026612C" w:rsidRPr="00136D5C">
        <w:rPr>
          <w:rFonts w:asciiTheme="minorHAnsi" w:hAnsiTheme="minorHAnsi" w:cstheme="minorHAnsi"/>
          <w:sz w:val="22"/>
          <w:szCs w:val="22"/>
          <w:lang w:val="pt-PT"/>
        </w:rPr>
        <w:fldChar w:fldCharType="end"/>
      </w:r>
      <w:r w:rsidR="0026612C">
        <w:rPr>
          <w:rFonts w:asciiTheme="minorHAnsi" w:hAnsiTheme="minorHAnsi" w:cstheme="minorHAnsi"/>
          <w:sz w:val="22"/>
          <w:szCs w:val="22"/>
          <w:lang w:val="pt-PT"/>
        </w:rPr>
        <w:t xml:space="preserve"> </w:t>
      </w:r>
      <w:r w:rsidR="00F80A31" w:rsidRPr="00136D5C">
        <w:rPr>
          <w:rFonts w:asciiTheme="minorHAnsi" w:hAnsiTheme="minorHAnsi" w:cstheme="minorHAnsi"/>
          <w:sz w:val="22"/>
          <w:szCs w:val="22"/>
          <w:lang w:val="pt-PT"/>
        </w:rPr>
        <w:t xml:space="preserve">avaliaram como alguns detalhes criados com o objetivo de evidenciar emoções nas imagens se relacionam com a atenção do ser humano. </w:t>
      </w:r>
      <w:r w:rsidR="000574A2" w:rsidRPr="00136D5C">
        <w:rPr>
          <w:rFonts w:asciiTheme="minorHAnsi" w:hAnsiTheme="minorHAnsi" w:cstheme="minorHAnsi"/>
          <w:sz w:val="22"/>
          <w:szCs w:val="22"/>
          <w:lang w:val="pt-PT"/>
        </w:rPr>
        <w:t xml:space="preserve">Devido aos limites de capacidade do cérebro humano, nem toda a estimulação a que o ser humano está sujeito, pode ser processada em paralelo e avaliada. De facto, o fenómeno conhecido como atenção seletiva corresponde ao estado em que todos os estímulos visuais competem para se tornar o foco dos olhos e são codificados na memória visual de curto prazo. Existe muita pesquisa que indica que a relevância emocional de um estímulo influencia a atenção seletiva. Por exemplo, as pessoas tendem a prestar atenção preferencialmente a estímulos que evocam emoções, como bebés fofos ou cenas eróticas. </w:t>
      </w:r>
    </w:p>
    <w:p w14:paraId="4CDEF442" w14:textId="096231D8" w:rsidR="00C449B4" w:rsidRDefault="000574A2"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tab/>
        <w:t xml:space="preserve">Fan </w:t>
      </w:r>
      <w:proofErr w:type="spellStart"/>
      <w:r w:rsidRPr="00136D5C">
        <w:rPr>
          <w:rFonts w:asciiTheme="minorHAnsi" w:hAnsiTheme="minorHAnsi" w:cstheme="minorHAnsi"/>
          <w:sz w:val="22"/>
          <w:szCs w:val="22"/>
          <w:lang w:val="pt-PT"/>
        </w:rPr>
        <w:t>et</w:t>
      </w:r>
      <w:proofErr w:type="spellEnd"/>
      <w:r w:rsidRPr="00136D5C">
        <w:rPr>
          <w:rFonts w:asciiTheme="minorHAnsi" w:hAnsiTheme="minorHAnsi" w:cstheme="minorHAnsi"/>
          <w:sz w:val="22"/>
          <w:szCs w:val="22"/>
          <w:lang w:val="pt-PT"/>
        </w:rPr>
        <w:t xml:space="preserve"> </w:t>
      </w:r>
      <w:r w:rsidR="00B8157B">
        <w:rPr>
          <w:rFonts w:asciiTheme="minorHAnsi" w:hAnsiTheme="minorHAnsi" w:cstheme="minorHAnsi"/>
          <w:sz w:val="22"/>
          <w:szCs w:val="22"/>
          <w:lang w:val="pt-PT"/>
        </w:rPr>
        <w:t>al.</w:t>
      </w:r>
      <w:r w:rsidRPr="00136D5C">
        <w:rPr>
          <w:rFonts w:asciiTheme="minorHAnsi" w:hAnsiTheme="minorHAnsi" w:cstheme="minorHAnsi"/>
          <w:sz w:val="22"/>
          <w:szCs w:val="22"/>
          <w:lang w:val="pt-PT"/>
        </w:rPr>
        <w:t xml:space="preserve"> </w:t>
      </w:r>
      <w:r w:rsidR="0026612C" w:rsidRPr="00136D5C">
        <w:rPr>
          <w:rFonts w:asciiTheme="minorHAnsi" w:hAnsiTheme="minorHAnsi" w:cstheme="minorHAnsi"/>
          <w:sz w:val="22"/>
          <w:szCs w:val="22"/>
          <w:lang w:val="pt-PT"/>
        </w:rPr>
        <w:fldChar w:fldCharType="begin" w:fldLock="1"/>
      </w:r>
      <w:r w:rsidR="008D47C3">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20]","plainTextFormattedCitation":"[20]","previouslyFormattedCitation":"[20]"},"properties":{"noteIndex":0},"schema":"https://github.com/citation-style-language/schema/raw/master/csl-citation.json"}</w:instrText>
      </w:r>
      <w:r w:rsidR="0026612C" w:rsidRPr="00136D5C">
        <w:rPr>
          <w:rFonts w:asciiTheme="minorHAnsi" w:hAnsiTheme="minorHAnsi" w:cstheme="minorHAnsi"/>
          <w:sz w:val="22"/>
          <w:szCs w:val="22"/>
          <w:lang w:val="pt-PT"/>
        </w:rPr>
        <w:fldChar w:fldCharType="separate"/>
      </w:r>
      <w:r w:rsidR="004A7C3D" w:rsidRPr="004A7C3D">
        <w:rPr>
          <w:rFonts w:asciiTheme="minorHAnsi" w:hAnsiTheme="minorHAnsi" w:cstheme="minorHAnsi"/>
          <w:noProof/>
          <w:sz w:val="22"/>
          <w:szCs w:val="22"/>
          <w:lang w:val="pt-PT"/>
        </w:rPr>
        <w:t>[20]</w:t>
      </w:r>
      <w:r w:rsidR="0026612C" w:rsidRPr="00136D5C">
        <w:rPr>
          <w:rFonts w:asciiTheme="minorHAnsi" w:hAnsiTheme="minorHAnsi" w:cstheme="minorHAnsi"/>
          <w:sz w:val="22"/>
          <w:szCs w:val="22"/>
          <w:lang w:val="pt-PT"/>
        </w:rPr>
        <w:fldChar w:fldCharType="end"/>
      </w:r>
      <w:r w:rsidR="0026612C">
        <w:rPr>
          <w:rFonts w:asciiTheme="minorHAnsi" w:hAnsiTheme="minorHAnsi" w:cstheme="minorHAnsi"/>
          <w:sz w:val="22"/>
          <w:szCs w:val="22"/>
          <w:lang w:val="pt-PT"/>
        </w:rPr>
        <w:t xml:space="preserve"> </w:t>
      </w:r>
      <w:r w:rsidRPr="00136D5C">
        <w:rPr>
          <w:rFonts w:asciiTheme="minorHAnsi" w:hAnsiTheme="minorHAnsi" w:cstheme="minorHAnsi"/>
          <w:sz w:val="22"/>
          <w:szCs w:val="22"/>
          <w:lang w:val="pt-PT"/>
        </w:rPr>
        <w:t>criaram um conjunto de dados de Atenção Emocional (</w:t>
      </w:r>
      <w:proofErr w:type="spellStart"/>
      <w:r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xml:space="preserve">). </w:t>
      </w:r>
      <w:r w:rsidR="00DC346F">
        <w:rPr>
          <w:rFonts w:asciiTheme="minorHAnsi" w:hAnsiTheme="minorHAnsi" w:cstheme="minorHAnsi"/>
          <w:sz w:val="22"/>
          <w:szCs w:val="22"/>
          <w:lang w:val="pt-PT"/>
        </w:rPr>
        <w:t xml:space="preserve">Esse </w:t>
      </w:r>
      <w:proofErr w:type="spellStart"/>
      <w:r w:rsidR="00DC346F">
        <w:rPr>
          <w:rFonts w:asciiTheme="minorHAnsi" w:hAnsiTheme="minorHAnsi" w:cstheme="minorHAnsi"/>
          <w:sz w:val="22"/>
          <w:szCs w:val="22"/>
          <w:lang w:val="pt-PT"/>
        </w:rPr>
        <w:t>EMOd</w:t>
      </w:r>
      <w:proofErr w:type="spellEnd"/>
      <w:r w:rsidR="00DC346F">
        <w:rPr>
          <w:rFonts w:asciiTheme="minorHAnsi" w:hAnsiTheme="minorHAnsi" w:cstheme="minorHAnsi"/>
          <w:sz w:val="22"/>
          <w:szCs w:val="22"/>
          <w:lang w:val="pt-PT"/>
        </w:rPr>
        <w:t xml:space="preserve"> é um conjunto diverso de imagens que contém a real perceção ocular de 16 indivíduos e detalhes dos objetos na imagem, desde contorno, sentimento </w:t>
      </w:r>
      <w:r w:rsidR="00C449B4">
        <w:rPr>
          <w:rFonts w:asciiTheme="minorHAnsi" w:hAnsiTheme="minorHAnsi" w:cstheme="minorHAnsi"/>
          <w:sz w:val="22"/>
          <w:szCs w:val="22"/>
          <w:lang w:val="pt-PT"/>
        </w:rPr>
        <w:t xml:space="preserve">e categoria de objeto. Realizaram um estudo intensivo no </w:t>
      </w:r>
      <w:proofErr w:type="spellStart"/>
      <w:r w:rsidR="00C449B4">
        <w:rPr>
          <w:rFonts w:asciiTheme="minorHAnsi" w:hAnsiTheme="minorHAnsi" w:cstheme="minorHAnsi"/>
          <w:sz w:val="22"/>
          <w:szCs w:val="22"/>
          <w:lang w:val="pt-PT"/>
        </w:rPr>
        <w:t>EMOd</w:t>
      </w:r>
      <w:proofErr w:type="spellEnd"/>
      <w:r w:rsidR="00C449B4">
        <w:rPr>
          <w:rFonts w:asciiTheme="minorHAnsi" w:hAnsiTheme="minorHAnsi" w:cstheme="minorHAnsi"/>
          <w:sz w:val="22"/>
          <w:szCs w:val="22"/>
          <w:lang w:val="pt-PT"/>
        </w:rPr>
        <w:t xml:space="preserve"> para identificar como é que o sentimento da imagem se relaciona com a atenção humana. </w:t>
      </w:r>
      <w:r w:rsidR="00267B06" w:rsidRPr="00136D5C">
        <w:rPr>
          <w:rFonts w:asciiTheme="minorHAnsi" w:hAnsiTheme="minorHAnsi" w:cstheme="minorHAnsi"/>
          <w:sz w:val="22"/>
          <w:szCs w:val="22"/>
          <w:lang w:val="pt-PT"/>
        </w:rPr>
        <w:t xml:space="preserve">Descobriram que a atenção humana está mais focada em cenas de veículos e animais que provocam admiração no </w:t>
      </w:r>
      <w:proofErr w:type="spellStart"/>
      <w:r w:rsidR="00267B06"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Com o objetivo de modelar computacionalmente o comportamento de atenção humana, projetaram uma rede neuronal profunda (</w:t>
      </w:r>
      <w:proofErr w:type="spellStart"/>
      <w:r w:rsidR="00267B06" w:rsidRPr="00136D5C">
        <w:rPr>
          <w:rFonts w:asciiTheme="minorHAnsi" w:hAnsiTheme="minorHAnsi" w:cstheme="minorHAnsi"/>
          <w:sz w:val="22"/>
          <w:szCs w:val="22"/>
          <w:lang w:val="pt-PT"/>
        </w:rPr>
        <w:t>CASNet</w:t>
      </w:r>
      <w:proofErr w:type="spellEnd"/>
      <w:r w:rsidR="00267B06" w:rsidRPr="00136D5C">
        <w:rPr>
          <w:rFonts w:asciiTheme="minorHAnsi" w:hAnsiTheme="minorHAnsi" w:cstheme="minorHAnsi"/>
          <w:sz w:val="22"/>
          <w:szCs w:val="22"/>
          <w:lang w:val="pt-PT"/>
        </w:rPr>
        <w:t xml:space="preserve"> I)</w:t>
      </w:r>
      <w:r w:rsidR="00C449B4">
        <w:rPr>
          <w:rFonts w:asciiTheme="minorHAnsi" w:hAnsiTheme="minorHAnsi" w:cstheme="minorHAnsi"/>
          <w:sz w:val="22"/>
          <w:szCs w:val="22"/>
          <w:lang w:val="pt-PT"/>
        </w:rPr>
        <w:t xml:space="preserve"> para previsão de saliências, que aprende através do contexto espacial e semântico do contexto da imagem. Este modelo foi comparado com outros 8 modelos de atenção com resultados iguais ou melhores em todas as métricas avaliadas.</w:t>
      </w:r>
    </w:p>
    <w:p w14:paraId="211F7C9D" w14:textId="17CFEC02" w:rsidR="00D9360B" w:rsidRPr="002A4187" w:rsidRDefault="00C449B4" w:rsidP="00D9360B">
      <w:pPr>
        <w:pStyle w:val="NormalWeb"/>
        <w:spacing w:line="360" w:lineRule="auto"/>
        <w:ind w:firstLine="720"/>
        <w:jc w:val="both"/>
        <w:rPr>
          <w:rFonts w:asciiTheme="minorHAnsi" w:hAnsiTheme="minorHAnsi" w:cstheme="minorHAnsi"/>
          <w:sz w:val="22"/>
          <w:szCs w:val="22"/>
          <w:lang w:val="pt-PT"/>
        </w:rPr>
      </w:pPr>
      <w:r>
        <w:rPr>
          <w:rFonts w:asciiTheme="minorHAnsi" w:hAnsiTheme="minorHAnsi" w:cstheme="minorHAnsi"/>
          <w:sz w:val="22"/>
          <w:szCs w:val="22"/>
          <w:lang w:val="pt-PT"/>
        </w:rPr>
        <w:t>No seguimento do desenvolvimento da rede neur</w:t>
      </w:r>
      <w:r w:rsidR="00D9360B">
        <w:rPr>
          <w:rFonts w:asciiTheme="minorHAnsi" w:hAnsiTheme="minorHAnsi" w:cstheme="minorHAnsi"/>
          <w:sz w:val="22"/>
          <w:szCs w:val="22"/>
          <w:lang w:val="pt-PT"/>
        </w:rPr>
        <w:t>o</w:t>
      </w:r>
      <w:r>
        <w:rPr>
          <w:rFonts w:asciiTheme="minorHAnsi" w:hAnsiTheme="minorHAnsi" w:cstheme="minorHAnsi"/>
          <w:sz w:val="22"/>
          <w:szCs w:val="22"/>
          <w:lang w:val="pt-PT"/>
        </w:rPr>
        <w:t xml:space="preserve">nal profunda </w:t>
      </w:r>
      <w:proofErr w:type="spellStart"/>
      <w:r>
        <w:rPr>
          <w:rFonts w:asciiTheme="minorHAnsi" w:hAnsiTheme="minorHAnsi" w:cstheme="minorHAnsi"/>
          <w:sz w:val="22"/>
          <w:szCs w:val="22"/>
          <w:lang w:val="pt-PT"/>
        </w:rPr>
        <w:t>CASNet</w:t>
      </w:r>
      <w:proofErr w:type="spellEnd"/>
      <w:r>
        <w:rPr>
          <w:rFonts w:asciiTheme="minorHAnsi" w:hAnsiTheme="minorHAnsi" w:cstheme="minorHAnsi"/>
          <w:sz w:val="22"/>
          <w:szCs w:val="22"/>
          <w:lang w:val="pt-PT"/>
        </w:rPr>
        <w:t xml:space="preserve"> I</w:t>
      </w:r>
      <w:r w:rsidR="00CE28C3" w:rsidRPr="002A4187">
        <w:rPr>
          <w:rStyle w:val="Refdenotaderodap"/>
          <w:rFonts w:asciiTheme="minorHAnsi" w:hAnsiTheme="minorHAnsi" w:cstheme="minorHAnsi"/>
          <w:sz w:val="22"/>
          <w:szCs w:val="22"/>
          <w:lang w:val="pt-PT"/>
        </w:rPr>
        <w:footnoteReference w:id="5"/>
      </w:r>
      <w:r>
        <w:rPr>
          <w:rFonts w:asciiTheme="minorHAnsi" w:hAnsiTheme="minorHAnsi" w:cstheme="minorHAnsi"/>
          <w:sz w:val="22"/>
          <w:szCs w:val="22"/>
          <w:lang w:val="pt-PT"/>
        </w:rPr>
        <w:t>,</w:t>
      </w:r>
      <w:r w:rsidR="00D9360B">
        <w:rPr>
          <w:rFonts w:asciiTheme="minorHAnsi" w:hAnsiTheme="minorHAnsi" w:cstheme="minorHAnsi"/>
          <w:sz w:val="22"/>
          <w:szCs w:val="22"/>
          <w:lang w:val="pt-PT"/>
        </w:rPr>
        <w:t xml:space="preserve"> </w:t>
      </w:r>
      <w:r w:rsidR="00D9360B" w:rsidRPr="00136D5C">
        <w:rPr>
          <w:rFonts w:asciiTheme="minorHAnsi" w:hAnsiTheme="minorHAnsi" w:cstheme="minorHAnsi"/>
          <w:sz w:val="22"/>
          <w:szCs w:val="22"/>
          <w:lang w:val="pt-PT"/>
        </w:rPr>
        <w:t xml:space="preserve">Fan </w:t>
      </w:r>
      <w:proofErr w:type="spellStart"/>
      <w:r w:rsidR="00D9360B" w:rsidRPr="00136D5C">
        <w:rPr>
          <w:rFonts w:asciiTheme="minorHAnsi" w:hAnsiTheme="minorHAnsi" w:cstheme="minorHAnsi"/>
          <w:sz w:val="22"/>
          <w:szCs w:val="22"/>
          <w:lang w:val="pt-PT"/>
        </w:rPr>
        <w:t>et</w:t>
      </w:r>
      <w:proofErr w:type="spellEnd"/>
      <w:r w:rsidR="00D9360B" w:rsidRPr="00136D5C">
        <w:rPr>
          <w:rFonts w:asciiTheme="minorHAnsi" w:hAnsiTheme="minorHAnsi" w:cstheme="minorHAnsi"/>
          <w:sz w:val="22"/>
          <w:szCs w:val="22"/>
          <w:lang w:val="pt-PT"/>
        </w:rPr>
        <w:t xml:space="preserve"> al</w:t>
      </w:r>
      <w:r w:rsidR="00D9360B">
        <w:rPr>
          <w:rFonts w:asciiTheme="minorHAnsi" w:hAnsiTheme="minorHAnsi" w:cstheme="minorHAnsi"/>
          <w:sz w:val="22"/>
          <w:szCs w:val="22"/>
          <w:lang w:val="pt-PT"/>
        </w:rPr>
        <w:t>.</w:t>
      </w:r>
      <w:r w:rsidR="00CE28C3">
        <w:rPr>
          <w:rFonts w:asciiTheme="minorHAnsi" w:hAnsiTheme="minorHAnsi" w:cstheme="minorHAnsi"/>
          <w:sz w:val="22"/>
          <w:szCs w:val="22"/>
          <w:lang w:val="pt-PT"/>
        </w:rPr>
        <w:t xml:space="preserve"> </w:t>
      </w:r>
      <w:r w:rsidR="00CE28C3">
        <w:rPr>
          <w:rFonts w:asciiTheme="minorHAnsi" w:hAnsiTheme="minorHAnsi" w:cstheme="minorHAnsi"/>
          <w:sz w:val="22"/>
          <w:szCs w:val="22"/>
          <w:lang w:val="pt-PT"/>
        </w:rPr>
        <w:fldChar w:fldCharType="begin" w:fldLock="1"/>
      </w:r>
      <w:r w:rsidR="00CE28C3">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dropping-particle":"","family":"Zhao","given":"Q.","non-dropping-particle":"","parse-names":false,"suffix":""},{"dropping-particle":"","family":"Xu","given":"J.","non-dropping-particle":"","parse-names":false,"suffix":""}],"container-title":"IEEE Conference on Computer Vision and Pattern Recognition (CVPR)","id":"ITEM-1","issued":{"date-parts":[["2018"]]},"title":"Emotional Attention: A Study of Image Sentiment and Visual Attention","type":"article-magazine"},"uris":["http://www.mendeley.com/documents/?uuid=778a9346-579e-4bcd-b552-5f639f8e91c0"]}],"mendeley":{"formattedCitation":"[21]","plainTextFormattedCitation":"[21]"},"properties":{"noteIndex":0},"schema":"https://github.com/citation-style-language/schema/raw/master/csl-citation.json"}</w:instrText>
      </w:r>
      <w:r w:rsidR="00CE28C3">
        <w:rPr>
          <w:rFonts w:asciiTheme="minorHAnsi" w:hAnsiTheme="minorHAnsi" w:cstheme="minorHAnsi"/>
          <w:sz w:val="22"/>
          <w:szCs w:val="22"/>
          <w:lang w:val="pt-PT"/>
        </w:rPr>
        <w:fldChar w:fldCharType="separate"/>
      </w:r>
      <w:r w:rsidR="00CE28C3" w:rsidRPr="00CE28C3">
        <w:rPr>
          <w:rFonts w:asciiTheme="minorHAnsi" w:hAnsiTheme="minorHAnsi" w:cstheme="minorHAnsi"/>
          <w:noProof/>
          <w:sz w:val="22"/>
          <w:szCs w:val="22"/>
          <w:lang w:val="pt-PT"/>
        </w:rPr>
        <w:t>[21]</w:t>
      </w:r>
      <w:r w:rsidR="00CE28C3">
        <w:rPr>
          <w:rFonts w:asciiTheme="minorHAnsi" w:hAnsiTheme="minorHAnsi" w:cstheme="minorHAnsi"/>
          <w:sz w:val="22"/>
          <w:szCs w:val="22"/>
          <w:lang w:val="pt-PT"/>
        </w:rPr>
        <w:fldChar w:fldCharType="end"/>
      </w:r>
      <w:r w:rsidR="00D9360B">
        <w:rPr>
          <w:rFonts w:asciiTheme="minorHAnsi" w:hAnsiTheme="minorHAnsi" w:cstheme="minorHAnsi"/>
          <w:sz w:val="22"/>
          <w:szCs w:val="22"/>
          <w:lang w:val="pt-PT"/>
        </w:rPr>
        <w:t xml:space="preserve"> criaram o </w:t>
      </w:r>
      <w:proofErr w:type="spellStart"/>
      <w:r w:rsidR="00D9360B">
        <w:rPr>
          <w:rFonts w:asciiTheme="minorHAnsi" w:hAnsiTheme="minorHAnsi" w:cstheme="minorHAnsi"/>
          <w:sz w:val="22"/>
          <w:szCs w:val="22"/>
          <w:lang w:val="pt-PT"/>
        </w:rPr>
        <w:t>CASNet</w:t>
      </w:r>
      <w:proofErr w:type="spellEnd"/>
      <w:r w:rsidR="00D9360B">
        <w:rPr>
          <w:rFonts w:asciiTheme="minorHAnsi" w:hAnsiTheme="minorHAnsi" w:cstheme="minorHAnsi"/>
          <w:sz w:val="22"/>
          <w:szCs w:val="22"/>
          <w:lang w:val="pt-PT"/>
        </w:rPr>
        <w:t xml:space="preserve"> II</w:t>
      </w:r>
      <w:r w:rsidR="00CE28C3">
        <w:rPr>
          <w:rStyle w:val="Refdenotaderodap"/>
          <w:rFonts w:asciiTheme="minorHAnsi" w:hAnsiTheme="minorHAnsi" w:cstheme="minorHAnsi"/>
          <w:sz w:val="22"/>
          <w:szCs w:val="22"/>
          <w:lang w:val="pt-PT"/>
        </w:rPr>
        <w:footnoteReference w:id="6"/>
      </w:r>
      <w:r w:rsidR="00D9360B">
        <w:rPr>
          <w:rFonts w:asciiTheme="minorHAnsi" w:hAnsiTheme="minorHAnsi" w:cstheme="minorHAnsi"/>
          <w:sz w:val="22"/>
          <w:szCs w:val="22"/>
          <w:lang w:val="pt-PT"/>
        </w:rPr>
        <w:t xml:space="preserve"> </w:t>
      </w:r>
      <w:r w:rsidR="00D9360B" w:rsidRPr="00136D5C">
        <w:rPr>
          <w:rFonts w:asciiTheme="minorHAnsi" w:hAnsiTheme="minorHAnsi" w:cstheme="minorHAnsi"/>
          <w:sz w:val="22"/>
          <w:szCs w:val="22"/>
          <w:lang w:val="pt-PT"/>
        </w:rPr>
        <w:fldChar w:fldCharType="begin" w:fldLock="1"/>
      </w:r>
      <w:r w:rsidR="008D47C3">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9]","plainTextFormattedCitation":"[19]","previouslyFormattedCitation":"[19]"},"properties":{"noteIndex":0},"schema":"https://github.com/citation-style-language/schema/raw/master/csl-citation.json"}</w:instrText>
      </w:r>
      <w:r w:rsidR="00D9360B" w:rsidRPr="00136D5C">
        <w:rPr>
          <w:rFonts w:asciiTheme="minorHAnsi" w:hAnsiTheme="minorHAnsi" w:cstheme="minorHAnsi"/>
          <w:sz w:val="22"/>
          <w:szCs w:val="22"/>
          <w:lang w:val="pt-PT"/>
        </w:rPr>
        <w:fldChar w:fldCharType="separate"/>
      </w:r>
      <w:r w:rsidR="004A7C3D" w:rsidRPr="004A7C3D">
        <w:rPr>
          <w:rFonts w:asciiTheme="minorHAnsi" w:hAnsiTheme="minorHAnsi" w:cstheme="minorHAnsi"/>
          <w:noProof/>
          <w:sz w:val="22"/>
          <w:szCs w:val="22"/>
          <w:lang w:val="pt-PT"/>
        </w:rPr>
        <w:t>[19]</w:t>
      </w:r>
      <w:r w:rsidR="00D9360B" w:rsidRPr="00136D5C">
        <w:rPr>
          <w:rFonts w:asciiTheme="minorHAnsi" w:hAnsiTheme="minorHAnsi" w:cstheme="minorHAnsi"/>
          <w:sz w:val="22"/>
          <w:szCs w:val="22"/>
          <w:lang w:val="pt-PT"/>
        </w:rPr>
        <w:fldChar w:fldCharType="end"/>
      </w:r>
      <w:r w:rsidR="00267B06" w:rsidRPr="00136D5C">
        <w:rPr>
          <w:rFonts w:asciiTheme="minorHAnsi" w:hAnsiTheme="minorHAnsi" w:cstheme="minorHAnsi"/>
          <w:sz w:val="22"/>
          <w:szCs w:val="22"/>
          <w:lang w:val="pt-PT"/>
        </w:rPr>
        <w:t xml:space="preserve">, </w:t>
      </w:r>
      <w:r w:rsidR="00D9360B">
        <w:rPr>
          <w:rFonts w:asciiTheme="minorHAnsi" w:hAnsiTheme="minorHAnsi" w:cstheme="minorHAnsi"/>
          <w:sz w:val="22"/>
          <w:szCs w:val="22"/>
          <w:lang w:val="pt-PT"/>
        </w:rPr>
        <w:t xml:space="preserve">usando o mesmo </w:t>
      </w:r>
      <w:proofErr w:type="spellStart"/>
      <w:r w:rsidR="00D9360B">
        <w:rPr>
          <w:rFonts w:asciiTheme="minorHAnsi" w:hAnsiTheme="minorHAnsi" w:cstheme="minorHAnsi"/>
          <w:sz w:val="22"/>
          <w:szCs w:val="22"/>
          <w:lang w:val="pt-PT"/>
        </w:rPr>
        <w:t>EMOd</w:t>
      </w:r>
      <w:proofErr w:type="spellEnd"/>
      <w:r w:rsidR="00D9360B">
        <w:rPr>
          <w:rFonts w:asciiTheme="minorHAnsi" w:hAnsiTheme="minorHAnsi" w:cstheme="minorHAnsi"/>
          <w:sz w:val="22"/>
          <w:szCs w:val="22"/>
          <w:lang w:val="pt-PT"/>
        </w:rPr>
        <w:t xml:space="preserve"> que no modelo de atenção explicado anteriormente, mas estenderam a sua pesquisa. Por um lado, a análise deixa de ser apenas ao nível do objeto, mas também ao nível da cena em que o objeto se inclui. Por outro lado, o </w:t>
      </w:r>
      <w:proofErr w:type="spellStart"/>
      <w:r w:rsidR="00D9360B">
        <w:rPr>
          <w:rFonts w:asciiTheme="minorHAnsi" w:hAnsiTheme="minorHAnsi" w:cstheme="minorHAnsi"/>
          <w:sz w:val="22"/>
          <w:szCs w:val="22"/>
          <w:lang w:val="pt-PT"/>
        </w:rPr>
        <w:t>CASNet</w:t>
      </w:r>
      <w:proofErr w:type="spellEnd"/>
      <w:r w:rsidR="00D9360B">
        <w:rPr>
          <w:rFonts w:asciiTheme="minorHAnsi" w:hAnsiTheme="minorHAnsi" w:cstheme="minorHAnsi"/>
          <w:sz w:val="22"/>
          <w:szCs w:val="22"/>
          <w:lang w:val="pt-PT"/>
        </w:rPr>
        <w:t xml:space="preserve"> II </w:t>
      </w:r>
      <w:r w:rsidR="00267B06" w:rsidRPr="00136D5C">
        <w:rPr>
          <w:rFonts w:asciiTheme="minorHAnsi" w:hAnsiTheme="minorHAnsi" w:cstheme="minorHAnsi"/>
          <w:sz w:val="22"/>
          <w:szCs w:val="22"/>
          <w:lang w:val="pt-PT"/>
        </w:rPr>
        <w:t xml:space="preserve">inclui uma sub-rede de ponderação de canais que prioriza objetos que provocam emoção e uma estrutura de </w:t>
      </w:r>
      <w:proofErr w:type="spellStart"/>
      <w:r w:rsidR="00267B06" w:rsidRPr="0026612C">
        <w:rPr>
          <w:rFonts w:asciiTheme="minorHAnsi" w:hAnsiTheme="minorHAnsi" w:cstheme="minorHAnsi"/>
          <w:i/>
          <w:sz w:val="22"/>
          <w:szCs w:val="22"/>
          <w:lang w:val="pt-PT"/>
        </w:rPr>
        <w:t>Atrous</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Spatial</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Pyramid</w:t>
      </w:r>
      <w:proofErr w:type="spellEnd"/>
      <w:r w:rsidR="00267B06" w:rsidRPr="0026612C">
        <w:rPr>
          <w:rFonts w:asciiTheme="minorHAnsi" w:hAnsiTheme="minorHAnsi" w:cstheme="minorHAnsi"/>
          <w:i/>
          <w:sz w:val="22"/>
          <w:szCs w:val="22"/>
          <w:lang w:val="pt-PT"/>
        </w:rPr>
        <w:t xml:space="preserve"> </w:t>
      </w:r>
      <w:proofErr w:type="spellStart"/>
      <w:r w:rsidR="00267B06" w:rsidRPr="0026612C">
        <w:rPr>
          <w:rFonts w:asciiTheme="minorHAnsi" w:hAnsiTheme="minorHAnsi" w:cstheme="minorHAnsi"/>
          <w:i/>
          <w:sz w:val="22"/>
          <w:szCs w:val="22"/>
          <w:lang w:val="pt-PT"/>
        </w:rPr>
        <w:t>Pooling</w:t>
      </w:r>
      <w:proofErr w:type="spellEnd"/>
      <w:r w:rsidR="00267B06" w:rsidRPr="00136D5C">
        <w:rPr>
          <w:rFonts w:asciiTheme="minorHAnsi" w:hAnsiTheme="minorHAnsi" w:cstheme="minorHAnsi"/>
          <w:sz w:val="22"/>
          <w:szCs w:val="22"/>
          <w:lang w:val="pt-PT"/>
        </w:rPr>
        <w:t xml:space="preserve"> (ASPP) </w:t>
      </w:r>
      <w:r w:rsidR="002A4187" w:rsidRPr="00136D5C">
        <w:rPr>
          <w:rFonts w:asciiTheme="minorHAnsi" w:hAnsiTheme="minorHAnsi" w:cstheme="minorHAnsi"/>
          <w:sz w:val="22"/>
          <w:szCs w:val="22"/>
          <w:lang w:val="pt-PT"/>
        </w:rPr>
        <w:t xml:space="preserve">customizada </w:t>
      </w:r>
      <w:r w:rsidR="00267B06" w:rsidRPr="00136D5C">
        <w:rPr>
          <w:rFonts w:asciiTheme="minorHAnsi" w:hAnsiTheme="minorHAnsi" w:cstheme="minorHAnsi"/>
          <w:sz w:val="22"/>
          <w:szCs w:val="22"/>
          <w:lang w:val="pt-PT"/>
        </w:rPr>
        <w:t>que aprende a importância relativa de regiões de imagem em múltiplas escalas</w:t>
      </w:r>
      <w:r w:rsidR="002A4187">
        <w:rPr>
          <w:rFonts w:asciiTheme="minorHAnsi" w:hAnsiTheme="minorHAnsi" w:cstheme="minorHAnsi"/>
          <w:sz w:val="22"/>
          <w:szCs w:val="22"/>
          <w:lang w:val="pt-PT"/>
        </w:rPr>
        <w:t xml:space="preserve">. </w:t>
      </w:r>
      <w:r w:rsidR="002A4187" w:rsidRPr="00136D5C">
        <w:rPr>
          <w:rFonts w:asciiTheme="minorHAnsi" w:hAnsiTheme="minorHAnsi" w:cstheme="minorHAnsi"/>
          <w:sz w:val="22"/>
          <w:szCs w:val="22"/>
          <w:lang w:val="pt-PT"/>
        </w:rPr>
        <w:t xml:space="preserve">Os campos recetivos </w:t>
      </w:r>
      <w:r w:rsidR="002A4187" w:rsidRPr="00136D5C">
        <w:rPr>
          <w:rFonts w:asciiTheme="minorHAnsi" w:hAnsiTheme="minorHAnsi" w:cstheme="minorHAnsi"/>
          <w:sz w:val="22"/>
          <w:szCs w:val="22"/>
          <w:lang w:val="pt-PT"/>
        </w:rPr>
        <w:lastRenderedPageBreak/>
        <w:t xml:space="preserve">ampliados do ASPP permitem que a </w:t>
      </w:r>
      <w:proofErr w:type="spellStart"/>
      <w:r w:rsidR="002A4187" w:rsidRPr="00136D5C">
        <w:rPr>
          <w:rFonts w:asciiTheme="minorHAnsi" w:hAnsiTheme="minorHAnsi" w:cstheme="minorHAnsi"/>
          <w:sz w:val="22"/>
          <w:szCs w:val="22"/>
          <w:lang w:val="pt-PT"/>
        </w:rPr>
        <w:t>CASNet</w:t>
      </w:r>
      <w:proofErr w:type="spellEnd"/>
      <w:r w:rsidR="002A4187" w:rsidRPr="00136D5C">
        <w:rPr>
          <w:rFonts w:asciiTheme="minorHAnsi" w:hAnsiTheme="minorHAnsi" w:cstheme="minorHAnsi"/>
          <w:sz w:val="22"/>
          <w:szCs w:val="22"/>
          <w:lang w:val="pt-PT"/>
        </w:rPr>
        <w:t xml:space="preserve"> II aprenda a importância relativa em regiões da imagem maiores, estendendo a prioritização baseada em objetos anteriores para uma área de imagem </w:t>
      </w:r>
      <w:r w:rsidR="002A4187" w:rsidRPr="002A4187">
        <w:rPr>
          <w:rFonts w:asciiTheme="minorHAnsi" w:hAnsiTheme="minorHAnsi" w:cstheme="minorHAnsi"/>
          <w:sz w:val="22"/>
          <w:szCs w:val="22"/>
          <w:lang w:val="pt-PT"/>
        </w:rPr>
        <w:t xml:space="preserve">mais ampla. </w:t>
      </w:r>
      <w:r w:rsidR="00D9360B" w:rsidRPr="002A4187">
        <w:rPr>
          <w:rFonts w:asciiTheme="minorHAnsi" w:hAnsiTheme="minorHAnsi" w:cstheme="minorHAnsi"/>
          <w:sz w:val="22"/>
          <w:szCs w:val="22"/>
          <w:lang w:val="pt-PT"/>
        </w:rPr>
        <w:t xml:space="preserve">Por fim, substituíram a arquitetura de duplo fluxo n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 por um único fluxo e reduziram a escala da imagem de entrada. Com essas mudanças, 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I</w:t>
      </w:r>
      <w:r w:rsidR="002A4187" w:rsidRPr="002A4187">
        <w:rPr>
          <w:rFonts w:asciiTheme="minorHAnsi" w:hAnsiTheme="minorHAnsi" w:cstheme="minorHAnsi"/>
          <w:sz w:val="22"/>
          <w:szCs w:val="22"/>
          <w:lang w:val="pt-PT"/>
        </w:rPr>
        <w:t>,</w:t>
      </w:r>
      <w:r w:rsidR="00D9360B" w:rsidRPr="002A4187">
        <w:rPr>
          <w:rFonts w:asciiTheme="minorHAnsi" w:hAnsiTheme="minorHAnsi" w:cstheme="minorHAnsi"/>
          <w:sz w:val="22"/>
          <w:szCs w:val="22"/>
          <w:lang w:val="pt-PT"/>
        </w:rPr>
        <w:t xml:space="preserve"> modela melhor o efeito de prioritização emocional humana e supera significativamente o </w:t>
      </w:r>
      <w:proofErr w:type="spellStart"/>
      <w:r w:rsidR="00D9360B" w:rsidRPr="002A4187">
        <w:rPr>
          <w:rFonts w:asciiTheme="minorHAnsi" w:hAnsiTheme="minorHAnsi" w:cstheme="minorHAnsi"/>
          <w:sz w:val="22"/>
          <w:szCs w:val="22"/>
          <w:lang w:val="pt-PT"/>
        </w:rPr>
        <w:t>CASNet</w:t>
      </w:r>
      <w:proofErr w:type="spellEnd"/>
      <w:r w:rsidR="00D9360B" w:rsidRPr="002A4187">
        <w:rPr>
          <w:rFonts w:asciiTheme="minorHAnsi" w:hAnsiTheme="minorHAnsi" w:cstheme="minorHAnsi"/>
          <w:sz w:val="22"/>
          <w:szCs w:val="22"/>
          <w:lang w:val="pt-PT"/>
        </w:rPr>
        <w:t xml:space="preserve"> I na previsão de saliência em todos os cinco conjuntos de dados de referência, melhorando também o tempo de processamento em quase 300% </w:t>
      </w:r>
      <w:r w:rsidR="00D9360B" w:rsidRPr="002A4187">
        <w:rPr>
          <w:rFonts w:asciiTheme="minorHAnsi" w:hAnsiTheme="minorHAnsi" w:cstheme="minorHAnsi"/>
          <w:sz w:val="22"/>
          <w:szCs w:val="22"/>
          <w:lang w:val="pt-PT"/>
        </w:rPr>
        <w:fldChar w:fldCharType="begin" w:fldLock="1"/>
      </w:r>
      <w:r w:rsidR="008D47C3">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20]","plainTextFormattedCitation":"[20]","previouslyFormattedCitation":"[20]"},"properties":{"noteIndex":0},"schema":"https://github.com/citation-style-language/schema/raw/master/csl-citation.json"}</w:instrText>
      </w:r>
      <w:r w:rsidR="00D9360B" w:rsidRPr="002A4187">
        <w:rPr>
          <w:rFonts w:asciiTheme="minorHAnsi" w:hAnsiTheme="minorHAnsi" w:cstheme="minorHAnsi"/>
          <w:sz w:val="22"/>
          <w:szCs w:val="22"/>
          <w:lang w:val="pt-PT"/>
        </w:rPr>
        <w:fldChar w:fldCharType="separate"/>
      </w:r>
      <w:r w:rsidR="004A7C3D" w:rsidRPr="004A7C3D">
        <w:rPr>
          <w:rFonts w:asciiTheme="minorHAnsi" w:hAnsiTheme="minorHAnsi" w:cstheme="minorHAnsi"/>
          <w:noProof/>
          <w:sz w:val="22"/>
          <w:szCs w:val="22"/>
          <w:lang w:val="pt-PT"/>
        </w:rPr>
        <w:t>[20]</w:t>
      </w:r>
      <w:r w:rsidR="00D9360B" w:rsidRPr="002A4187">
        <w:rPr>
          <w:rFonts w:asciiTheme="minorHAnsi" w:hAnsiTheme="minorHAnsi" w:cstheme="minorHAnsi"/>
          <w:sz w:val="22"/>
          <w:szCs w:val="22"/>
          <w:lang w:val="pt-PT"/>
        </w:rPr>
        <w:fldChar w:fldCharType="end"/>
      </w:r>
      <w:r w:rsidR="00D9360B" w:rsidRPr="002A4187">
        <w:rPr>
          <w:rFonts w:asciiTheme="minorHAnsi" w:hAnsiTheme="minorHAnsi" w:cstheme="minorHAnsi"/>
          <w:sz w:val="22"/>
          <w:szCs w:val="22"/>
          <w:lang w:val="pt-PT"/>
        </w:rPr>
        <w:t>.</w:t>
      </w:r>
    </w:p>
    <w:p w14:paraId="2C586F72" w14:textId="4FFA2E66" w:rsidR="00A25FA6" w:rsidRDefault="002A4187" w:rsidP="00A25FA6">
      <w:pPr>
        <w:ind w:firstLine="720"/>
      </w:pPr>
      <w:r>
        <w:t xml:space="preserve">Tanto no </w:t>
      </w:r>
      <w:proofErr w:type="spellStart"/>
      <w:r>
        <w:t>CASNet</w:t>
      </w:r>
      <w:proofErr w:type="spellEnd"/>
      <w:r>
        <w:t xml:space="preserve"> I como no </w:t>
      </w:r>
      <w:proofErr w:type="spellStart"/>
      <w:r>
        <w:t>CASNet</w:t>
      </w:r>
      <w:proofErr w:type="spellEnd"/>
      <w:r>
        <w:t xml:space="preserve"> II foram usadas métricas idênticas para avaliação dos resultados. Por um lado, a AUC (</w:t>
      </w:r>
      <w:proofErr w:type="spellStart"/>
      <w:r>
        <w:rPr>
          <w:i/>
        </w:rPr>
        <w:t>Area</w:t>
      </w:r>
      <w:proofErr w:type="spellEnd"/>
      <w:r>
        <w:rPr>
          <w:i/>
        </w:rPr>
        <w:t xml:space="preserve"> </w:t>
      </w:r>
      <w:proofErr w:type="spellStart"/>
      <w:r>
        <w:rPr>
          <w:i/>
        </w:rPr>
        <w:t>Under</w:t>
      </w:r>
      <w:proofErr w:type="spellEnd"/>
      <w:r>
        <w:rPr>
          <w:i/>
        </w:rPr>
        <w:t xml:space="preserve"> ROC Curve)</w:t>
      </w:r>
      <w:r>
        <w:t xml:space="preserve"> que trata o mapa de saliências como um classificador binário. Foram usadas 3 variantes da AUC: AUC-</w:t>
      </w:r>
      <w:proofErr w:type="spellStart"/>
      <w:r>
        <w:t>Judd</w:t>
      </w:r>
      <w:proofErr w:type="spellEnd"/>
      <w:r>
        <w:t>, AUC-</w:t>
      </w:r>
      <w:proofErr w:type="spellStart"/>
      <w:r>
        <w:t>Borji</w:t>
      </w:r>
      <w:proofErr w:type="spellEnd"/>
      <w:r>
        <w:t xml:space="preserve"> </w:t>
      </w:r>
      <w:r>
        <w:fldChar w:fldCharType="begin" w:fldLock="1"/>
      </w:r>
      <w:r w:rsidR="00CE28C3">
        <w:instrText>ADDIN CSL_CITATION {"citationItems":[{"id":"ITEM-1","itemData":{"author":[{"dropping-particle":"","family":"Bylinskii","given":"Z.","non-dropping-particle":"","parse-names":false,"suffix":""},{"dropping-particle":"","family":"Judd","given":"T.","non-dropping-particle":"","parse-names":false,"suffix":""},{"dropping-particle":"","family":"Oliva","given":"A.","non-dropping-particle":"","parse-names":false,"suffix":""},{"dropping-particle":"","family":"Torralba","given":"A.","non-dropping-particle":"","parse-names":false,"suffix":""},{"dropping-particle":"","family":"Durand","given":"F.","non-dropping-particle":"","parse-names":false,"suffix":""}],"container-title":"arXiv","id":"ITEM-1","issued":{"date-parts":[["2016"]]},"title":"What do different evaluation metrics tell us about saliency models?","type":"article-journal"},"uris":["http://www.mendeley.com/documents/?uuid=1556fb5c-4612-4e00-972a-7af514cda587"]}],"mendeley":{"formattedCitation":"[22]","plainTextFormattedCitation":"[22]","previouslyFormattedCitation":"[21]"},"properties":{"noteIndex":0},"schema":"https://github.com/citation-style-language/schema/raw/master/csl-citation.json"}</w:instrText>
      </w:r>
      <w:r>
        <w:fldChar w:fldCharType="separate"/>
      </w:r>
      <w:r w:rsidR="00CE28C3" w:rsidRPr="00CE28C3">
        <w:rPr>
          <w:noProof/>
        </w:rPr>
        <w:t>[22]</w:t>
      </w:r>
      <w:r>
        <w:fldChar w:fldCharType="end"/>
      </w:r>
      <w:r>
        <w:t xml:space="preserve"> e a mistura de AUC, </w:t>
      </w:r>
      <w:proofErr w:type="spellStart"/>
      <w:r>
        <w:t>sAUC</w:t>
      </w:r>
      <w:proofErr w:type="spellEnd"/>
      <w:r>
        <w:t xml:space="preserve"> (</w:t>
      </w:r>
      <w:proofErr w:type="spellStart"/>
      <w:r w:rsidRPr="002A4187">
        <w:rPr>
          <w:i/>
        </w:rPr>
        <w:t>shuffled</w:t>
      </w:r>
      <w:proofErr w:type="spellEnd"/>
      <w:r w:rsidRPr="002A4187">
        <w:rPr>
          <w:i/>
        </w:rPr>
        <w:t xml:space="preserve"> AUC</w:t>
      </w:r>
      <w:r>
        <w:t xml:space="preserve">) </w:t>
      </w:r>
      <w:r w:rsidR="00A25FA6">
        <w:fldChar w:fldCharType="begin" w:fldLock="1"/>
      </w:r>
      <w:r w:rsidR="00CE28C3">
        <w:instrText>ADDIN CSL_CITATION {"citationItems":[{"id":"ITEM-1","itemData":{"author":[{"dropping-particle":"","family":"Tatler","given":"B.W.","non-dropping-particle":"","parse-names":false,"suffix":""},{"dropping-particle":"","family":"Baddeley","given":"R.J.","non-dropping-particle":"","parse-names":false,"suffix":""},{"dropping-particle":"","family":"Gilchrist","given":"I.D.","non-dropping-particle":"","parse-names":false,"suffix":""}],"container-title":"Vis. Res., vol. 45, no. 5","id":"ITEM-1","issued":{"date-parts":[["2005"]]},"page":"643–659","title":"Visual correlates of fixation selection: Effects of scale and time","type":"article-magazine"},"uris":["http://www.mendeley.com/documents/?uuid=c7ed9c2e-1d04-4065-97dc-c77e2f3fd1cb"]}],"mendeley":{"formattedCitation":"[23]","plainTextFormattedCitation":"[23]","previouslyFormattedCitation":"[22]"},"properties":{"noteIndex":0},"schema":"https://github.com/citation-style-language/schema/raw/master/csl-citation.json"}</w:instrText>
      </w:r>
      <w:r w:rsidR="00A25FA6">
        <w:fldChar w:fldCharType="separate"/>
      </w:r>
      <w:r w:rsidR="00CE28C3" w:rsidRPr="00CE28C3">
        <w:rPr>
          <w:noProof/>
        </w:rPr>
        <w:t>[23]</w:t>
      </w:r>
      <w:r w:rsidR="00A25FA6">
        <w:fldChar w:fldCharType="end"/>
      </w:r>
      <w:r w:rsidR="00A25FA6">
        <w:t xml:space="preserve"> que minimiza os efeitos de </w:t>
      </w:r>
      <w:proofErr w:type="spellStart"/>
      <w:r w:rsidR="00A25FA6">
        <w:rPr>
          <w:i/>
        </w:rPr>
        <w:t>bias</w:t>
      </w:r>
      <w:proofErr w:type="spellEnd"/>
      <w:r w:rsidR="00A25FA6">
        <w:t xml:space="preserve">. Embora estes métodos sejam muito utilizados na comunidade científica, a AUC por natureza não consegue distinguir casos em que a previsão dos modelos inclui valores de importância relativa diferente para diferentes regiões duma imagem, o que era necessário no estudo. Foram usadas outras 5 métricas para medição a semelhança entre o mapa de saliências e o mapa de fixação, nomeadamente o </w:t>
      </w:r>
      <w:proofErr w:type="spellStart"/>
      <w:r w:rsidR="00A25FA6" w:rsidRPr="00A25FA6">
        <w:rPr>
          <w:i/>
        </w:rPr>
        <w:t>Normalized</w:t>
      </w:r>
      <w:proofErr w:type="spellEnd"/>
      <w:r w:rsidR="00A25FA6" w:rsidRPr="00A25FA6">
        <w:rPr>
          <w:i/>
        </w:rPr>
        <w:t xml:space="preserve"> </w:t>
      </w:r>
      <w:proofErr w:type="spellStart"/>
      <w:r w:rsidR="00A25FA6" w:rsidRPr="00A25FA6">
        <w:rPr>
          <w:i/>
        </w:rPr>
        <w:t>Scanpath</w:t>
      </w:r>
      <w:proofErr w:type="spellEnd"/>
      <w:r w:rsidR="00A25FA6" w:rsidRPr="00A25FA6">
        <w:rPr>
          <w:i/>
        </w:rPr>
        <w:t xml:space="preserve"> </w:t>
      </w:r>
      <w:proofErr w:type="spellStart"/>
      <w:r w:rsidR="00A25FA6" w:rsidRPr="00A25FA6">
        <w:rPr>
          <w:i/>
        </w:rPr>
        <w:t>Saliency</w:t>
      </w:r>
      <w:proofErr w:type="spellEnd"/>
      <w:r w:rsidR="00A25FA6">
        <w:t xml:space="preserve"> (NSS)</w:t>
      </w:r>
      <w:r w:rsidR="00A25FA6" w:rsidRPr="00A25FA6">
        <w:t xml:space="preserve">, </w:t>
      </w:r>
      <w:r w:rsidR="00A25FA6" w:rsidRPr="00A25FA6">
        <w:rPr>
          <w:i/>
        </w:rPr>
        <w:t xml:space="preserve">Linear </w:t>
      </w:r>
      <w:proofErr w:type="spellStart"/>
      <w:r w:rsidR="00A25FA6" w:rsidRPr="00A25FA6">
        <w:rPr>
          <w:i/>
        </w:rPr>
        <w:t>Correlation</w:t>
      </w:r>
      <w:proofErr w:type="spellEnd"/>
      <w:r w:rsidR="00A25FA6" w:rsidRPr="00A25FA6">
        <w:rPr>
          <w:i/>
        </w:rPr>
        <w:t xml:space="preserve"> </w:t>
      </w:r>
      <w:proofErr w:type="spellStart"/>
      <w:r w:rsidR="00A25FA6" w:rsidRPr="00A25FA6">
        <w:rPr>
          <w:i/>
        </w:rPr>
        <w:t>Coefficient</w:t>
      </w:r>
      <w:proofErr w:type="spellEnd"/>
      <w:r w:rsidR="00A25FA6" w:rsidRPr="00A25FA6">
        <w:t xml:space="preserve"> (CC), </w:t>
      </w:r>
      <w:proofErr w:type="spellStart"/>
      <w:r w:rsidR="00A25FA6" w:rsidRPr="00A25FA6">
        <w:rPr>
          <w:i/>
        </w:rPr>
        <w:t>histogram</w:t>
      </w:r>
      <w:proofErr w:type="spellEnd"/>
      <w:r w:rsidR="00A25FA6" w:rsidRPr="00A25FA6">
        <w:rPr>
          <w:i/>
        </w:rPr>
        <w:t xml:space="preserve"> </w:t>
      </w:r>
      <w:proofErr w:type="spellStart"/>
      <w:r w:rsidR="00A25FA6" w:rsidRPr="00A25FA6">
        <w:rPr>
          <w:i/>
        </w:rPr>
        <w:t>intersection</w:t>
      </w:r>
      <w:proofErr w:type="spellEnd"/>
      <w:r w:rsidR="00A25FA6" w:rsidRPr="00A25FA6">
        <w:t xml:space="preserve"> (SIM)</w:t>
      </w:r>
      <w:r w:rsidR="00A25FA6">
        <w:t xml:space="preserve">, </w:t>
      </w:r>
      <w:proofErr w:type="spellStart"/>
      <w:r w:rsidR="00A25FA6" w:rsidRPr="00A25FA6">
        <w:rPr>
          <w:i/>
        </w:rPr>
        <w:t>Kullback-Leibler</w:t>
      </w:r>
      <w:proofErr w:type="spellEnd"/>
      <w:r w:rsidR="00A25FA6" w:rsidRPr="00A25FA6">
        <w:rPr>
          <w:i/>
        </w:rPr>
        <w:t xml:space="preserve"> </w:t>
      </w:r>
      <w:proofErr w:type="spellStart"/>
      <w:r w:rsidR="00A25FA6" w:rsidRPr="00A25FA6">
        <w:rPr>
          <w:i/>
        </w:rPr>
        <w:t>divergence</w:t>
      </w:r>
      <w:proofErr w:type="spellEnd"/>
      <w:r w:rsidR="00A25FA6">
        <w:rPr>
          <w:i/>
        </w:rPr>
        <w:t xml:space="preserve"> </w:t>
      </w:r>
      <w:r w:rsidR="00A25FA6" w:rsidRPr="00A25FA6">
        <w:t xml:space="preserve">(KL) </w:t>
      </w:r>
      <w:r w:rsidR="00A25FA6">
        <w:t>e</w:t>
      </w:r>
      <w:r w:rsidR="00A25FA6" w:rsidRPr="00A25FA6">
        <w:t xml:space="preserve"> </w:t>
      </w:r>
      <w:proofErr w:type="spellStart"/>
      <w:r w:rsidR="00A25FA6" w:rsidRPr="00A25FA6">
        <w:rPr>
          <w:i/>
        </w:rPr>
        <w:t>Information</w:t>
      </w:r>
      <w:proofErr w:type="spellEnd"/>
      <w:r w:rsidR="00A25FA6" w:rsidRPr="00A25FA6">
        <w:rPr>
          <w:i/>
        </w:rPr>
        <w:t xml:space="preserve"> </w:t>
      </w:r>
      <w:proofErr w:type="spellStart"/>
      <w:r w:rsidR="00A25FA6" w:rsidRPr="00A25FA6">
        <w:rPr>
          <w:i/>
        </w:rPr>
        <w:t>Gain</w:t>
      </w:r>
      <w:proofErr w:type="spellEnd"/>
      <w:r w:rsidR="00A25FA6" w:rsidRPr="00A25FA6">
        <w:t xml:space="preserve"> (IG)</w:t>
      </w:r>
      <w:r w:rsidR="00A25FA6">
        <w:t xml:space="preserve"> </w:t>
      </w:r>
      <w:r w:rsidR="00A25FA6">
        <w:fldChar w:fldCharType="begin" w:fldLock="1"/>
      </w:r>
      <w:r w:rsidR="00CE28C3">
        <w:instrText>ADDIN CSL_CITATION {"citationItems":[{"id":"ITEM-1","itemData":{"author":[{"dropping-particle":"","family":"Bylinskii","given":"Z.","non-dropping-particle":"","parse-names":false,"suffix":""},{"dropping-particle":"","family":"Judd","given":"T.","non-dropping-particle":"","parse-names":false,"suffix":""},{"dropping-particle":"","family":"Oliva","given":"A.","non-dropping-particle":"","parse-names":false,"suffix":""},{"dropping-particle":"","family":"Torralba","given":"A.","non-dropping-particle":"","parse-names":false,"suffix":""},{"dropping-particle":"","family":"Durand","given":"F.","non-dropping-particle":"","parse-names":false,"suffix":""}],"container-title":"arXiv","id":"ITEM-1","issued":{"date-parts":[["2016"]]},"title":"What do different evaluation metrics tell us about saliency models?","type":"article-journal"},"uris":["http://www.mendeley.com/documents/?uuid=1556fb5c-4612-4e00-972a-7af514cda587"]}],"mendeley":{"formattedCitation":"[22]","plainTextFormattedCitation":"[22]","previouslyFormattedCitation":"[21]"},"properties":{"noteIndex":0},"schema":"https://github.com/citation-style-language/schema/raw/master/csl-citation.json"}</w:instrText>
      </w:r>
      <w:r w:rsidR="00A25FA6">
        <w:fldChar w:fldCharType="separate"/>
      </w:r>
      <w:r w:rsidR="00CE28C3" w:rsidRPr="00CE28C3">
        <w:rPr>
          <w:noProof/>
        </w:rPr>
        <w:t>[22]</w:t>
      </w:r>
      <w:r w:rsidR="00A25FA6">
        <w:fldChar w:fldCharType="end"/>
      </w:r>
      <w:r w:rsidR="00A25FA6">
        <w:t>.</w:t>
      </w:r>
    </w:p>
    <w:p w14:paraId="2CCE92CA" w14:textId="57B83B35" w:rsidR="00267B06" w:rsidRPr="00267B06" w:rsidRDefault="00267B06" w:rsidP="00A25FA6">
      <w:pPr>
        <w:ind w:firstLine="576"/>
      </w:pPr>
      <w:r w:rsidRPr="002A4187">
        <w:t>Neste projeto, fo</w:t>
      </w:r>
      <w:r w:rsidR="00D9360B" w:rsidRPr="002A4187">
        <w:t>ram</w:t>
      </w:r>
      <w:r w:rsidRPr="002A4187">
        <w:t xml:space="preserve"> usada</w:t>
      </w:r>
      <w:r w:rsidR="00D9360B" w:rsidRPr="002A4187">
        <w:t>s</w:t>
      </w:r>
      <w:r w:rsidRPr="002A4187">
        <w:t xml:space="preserve"> a</w:t>
      </w:r>
      <w:r w:rsidR="00D9360B" w:rsidRPr="002A4187">
        <w:t>s</w:t>
      </w:r>
      <w:r w:rsidRPr="002A4187">
        <w:t xml:space="preserve"> rede</w:t>
      </w:r>
      <w:r w:rsidR="00D9360B" w:rsidRPr="002A4187">
        <w:t>s</w:t>
      </w:r>
      <w:r w:rsidRPr="002A4187">
        <w:t xml:space="preserve"> neurona</w:t>
      </w:r>
      <w:r w:rsidR="00D9360B" w:rsidRPr="002A4187">
        <w:t>is</w:t>
      </w:r>
      <w:r w:rsidRPr="002A4187">
        <w:t xml:space="preserve"> profunda</w:t>
      </w:r>
      <w:r w:rsidR="00D9360B" w:rsidRPr="002A4187">
        <w:t>s referidas</w:t>
      </w:r>
      <w:r w:rsidRPr="002A4187">
        <w:t xml:space="preserve"> </w:t>
      </w:r>
      <w:r w:rsidR="0026612C" w:rsidRPr="002A4187">
        <w:t>(</w:t>
      </w:r>
      <w:proofErr w:type="spellStart"/>
      <w:r w:rsidR="00D9360B" w:rsidRPr="002A4187">
        <w:t>CASNet</w:t>
      </w:r>
      <w:proofErr w:type="spellEnd"/>
      <w:r w:rsidR="00D9360B" w:rsidRPr="002A4187">
        <w:t xml:space="preserve"> I e </w:t>
      </w:r>
      <w:proofErr w:type="spellStart"/>
      <w:r w:rsidR="0026612C" w:rsidRPr="002A4187">
        <w:t>CASNet</w:t>
      </w:r>
      <w:proofErr w:type="spellEnd"/>
      <w:r w:rsidR="0026612C" w:rsidRPr="002A4187">
        <w:t xml:space="preserve"> II) </w:t>
      </w:r>
      <w:r w:rsidRPr="002A4187">
        <w:t>para análise do</w:t>
      </w:r>
      <w:r w:rsidRPr="00136D5C">
        <w:t xml:space="preserve"> conjunto de dados fornecidos. Em vez de se procurar estabelecer o melhor método de análise de imagens e apreender a atenção do ser humano ao visualizar essas mesmas imagens, us</w:t>
      </w:r>
      <w:r w:rsidR="00D9360B">
        <w:t>aram</w:t>
      </w:r>
      <w:r w:rsidRPr="00136D5C">
        <w:t xml:space="preserve">-se </w:t>
      </w:r>
      <w:r w:rsidR="00D9360B">
        <w:t>ambas as</w:t>
      </w:r>
      <w:r w:rsidRPr="00136D5C">
        <w:t xml:space="preserve"> rede</w:t>
      </w:r>
      <w:r w:rsidR="00D9360B">
        <w:t>s</w:t>
      </w:r>
      <w:r w:rsidRPr="00136D5C">
        <w:t xml:space="preserve"> </w:t>
      </w:r>
      <w:proofErr w:type="spellStart"/>
      <w:r w:rsidRPr="00136D5C">
        <w:t>CASNet</w:t>
      </w:r>
      <w:proofErr w:type="spellEnd"/>
      <w:r w:rsidRPr="00136D5C">
        <w:t xml:space="preserve"> para avaliar imagens de marketing digital e comparar com dados empíricos obtidos pela análise de um conjunto de seres humanos.</w:t>
      </w:r>
      <w:r w:rsidRPr="00136D5C">
        <w:tab/>
      </w:r>
      <w:r w:rsidR="00A55A5F" w:rsidRPr="00136D5C">
        <w:t xml:space="preserve"> </w:t>
      </w:r>
    </w:p>
    <w:p w14:paraId="304FE82F" w14:textId="77777777" w:rsidR="00F80A31" w:rsidRPr="000574A2" w:rsidRDefault="00F80A31">
      <w:pPr>
        <w:suppressAutoHyphens w:val="0"/>
        <w:spacing w:before="0" w:line="240" w:lineRule="auto"/>
        <w:jc w:val="left"/>
      </w:pPr>
    </w:p>
    <w:p w14:paraId="34887364" w14:textId="77777777" w:rsidR="00370A7D" w:rsidRPr="000574A2" w:rsidRDefault="00370A7D" w:rsidP="00370A7D">
      <w:pPr>
        <w:ind w:firstLine="576"/>
      </w:pPr>
    </w:p>
    <w:p w14:paraId="75C6BAC0" w14:textId="77777777" w:rsidR="00280303" w:rsidRDefault="00280303">
      <w:pPr>
        <w:pStyle w:val="Cabealho2"/>
      </w:pPr>
      <w:bookmarkStart w:id="24" w:name="OLE_LINK1"/>
      <w:bookmarkStart w:id="25" w:name="_Toc169448147"/>
      <w:r>
        <w:t>Tecnologias existentes</w:t>
      </w:r>
      <w:bookmarkEnd w:id="25"/>
    </w:p>
    <w:bookmarkEnd w:id="24"/>
    <w:p w14:paraId="2BE6159E" w14:textId="4B64FE70" w:rsidR="0014600A" w:rsidRDefault="00D21D69" w:rsidP="0014600A">
      <w:pPr>
        <w:ind w:firstLine="576"/>
      </w:pPr>
      <w:r>
        <w:t>A</w:t>
      </w:r>
      <w:r w:rsidR="0014600A">
        <w:t>s t</w:t>
      </w:r>
      <w:r>
        <w:t>écnicas</w:t>
      </w:r>
      <w:r w:rsidR="0014600A">
        <w:t xml:space="preserve"> realizad</w:t>
      </w:r>
      <w:r>
        <w:t>a</w:t>
      </w:r>
      <w:r w:rsidR="0014600A">
        <w:t xml:space="preserve">s com Aprendizagem Profunda estão ainda bastante dependentes das tecnologias implementadas, uma vez que exigem bastante </w:t>
      </w:r>
      <w:r w:rsidR="00B64262">
        <w:t>recursos</w:t>
      </w:r>
      <w:r w:rsidR="0014600A">
        <w:t xml:space="preserve"> computaciona</w:t>
      </w:r>
      <w:r w:rsidR="00B64262">
        <w:t>is</w:t>
      </w:r>
      <w:r w:rsidR="0014600A">
        <w:t xml:space="preserve">. Neste projeto utilizaram-se 2 modelos de redes neuronais </w:t>
      </w:r>
      <w:r>
        <w:t xml:space="preserve">profundas </w:t>
      </w:r>
      <w:r w:rsidR="0014600A">
        <w:t xml:space="preserve">diferentes, </w:t>
      </w:r>
      <w:r>
        <w:t xml:space="preserve">em </w:t>
      </w:r>
      <w:r w:rsidR="0014600A">
        <w:t xml:space="preserve">que já se conhecia à priori a sua grande diferença de </w:t>
      </w:r>
      <w:r>
        <w:t>desempenho. Com vista a suportar o desenvolvimento do sistema</w:t>
      </w:r>
      <w:r w:rsidR="0014600A">
        <w:t xml:space="preserve">, </w:t>
      </w:r>
      <w:r>
        <w:t xml:space="preserve">foram </w:t>
      </w:r>
      <w:r w:rsidR="0014600A">
        <w:t>usa</w:t>
      </w:r>
      <w:r>
        <w:t>das</w:t>
      </w:r>
      <w:r w:rsidR="0014600A">
        <w:t xml:space="preserve"> outras tecnologias que se entenderam ser mais eficientes para a concretização do projeto.</w:t>
      </w:r>
    </w:p>
    <w:p w14:paraId="5D09E301" w14:textId="3B9817D7" w:rsidR="0014600A" w:rsidRDefault="0014600A" w:rsidP="0014600A">
      <w:pPr>
        <w:ind w:firstLine="576"/>
      </w:pPr>
    </w:p>
    <w:p w14:paraId="54D77616" w14:textId="6E3E550A" w:rsidR="0014600A" w:rsidRPr="0014600A" w:rsidRDefault="0014600A" w:rsidP="0014600A">
      <w:pPr>
        <w:ind w:firstLine="576"/>
        <w:rPr>
          <w:b/>
        </w:rPr>
      </w:pPr>
      <w:r w:rsidRPr="0014600A">
        <w:rPr>
          <w:b/>
        </w:rPr>
        <w:t>Python</w:t>
      </w:r>
    </w:p>
    <w:p w14:paraId="10371A88" w14:textId="1FA929A2" w:rsidR="0014600A" w:rsidRDefault="0014600A" w:rsidP="009E43A4">
      <w:r>
        <w:tab/>
      </w:r>
      <w:r w:rsidR="00FB31B6">
        <w:t>É considerada pela TIOBE</w:t>
      </w:r>
      <w:r w:rsidR="00080B5D">
        <w:t xml:space="preserve"> </w:t>
      </w:r>
      <w:r w:rsidR="00080B5D">
        <w:fldChar w:fldCharType="begin" w:fldLock="1"/>
      </w:r>
      <w:r w:rsidR="00CE28C3">
        <w:instrText>ADDIN CSL_CITATION {"citationItems":[{"id":"ITEM-1","itemData":{"URL":"https://www.tiobe.com/tiobe-index/","accessed":{"date-parts":[["2024","4","14"]]},"id":"ITEM-1","issued":{"date-parts":[["0"]]},"title":"TIOBE Index","type":"webpage"},"uris":["http://www.mendeley.com/documents/?uuid=07b108da-6b0b-4b42-83f4-182df89dc3e9"]}],"mendeley":{"formattedCitation":"[24]","plainTextFormattedCitation":"[24]","previouslyFormattedCitation":"[23]"},"properties":{"noteIndex":0},"schema":"https://github.com/citation-style-language/schema/raw/master/csl-citation.json"}</w:instrText>
      </w:r>
      <w:r w:rsidR="00080B5D">
        <w:fldChar w:fldCharType="separate"/>
      </w:r>
      <w:r w:rsidR="00CE28C3" w:rsidRPr="00CE28C3">
        <w:rPr>
          <w:noProof/>
        </w:rPr>
        <w:t>[24]</w:t>
      </w:r>
      <w:r w:rsidR="00080B5D">
        <w:fldChar w:fldCharType="end"/>
      </w:r>
      <w:r w:rsidR="00FB31B6">
        <w:t>, uma organização especializada em métricas de qualidade de software e pela PYPL</w:t>
      </w:r>
      <w:r w:rsidR="00080B5D">
        <w:t xml:space="preserve"> </w:t>
      </w:r>
      <w:r w:rsidR="00080B5D">
        <w:fldChar w:fldCharType="begin" w:fldLock="1"/>
      </w:r>
      <w:r w:rsidR="00CE28C3">
        <w:instrText>ADDIN CSL_CITATION {"citationItems":[{"id":"ITEM-1","itemData":{"URL":"https://pypl.github.io/PYPL.html","accessed":{"date-parts":[["2024","4","14"]]},"id":"ITEM-1","issued":{"date-parts":[["0"]]},"title":"PYPL Index","type":"webpage"},"uris":["http://www.mendeley.com/documents/?uuid=0a3f11c9-d978-40dc-8878-7256f977e36b"]}],"mendeley":{"formattedCitation":"[25]","plainTextFormattedCitation":"[25]","previouslyFormattedCitation":"[24]"},"properties":{"noteIndex":0},"schema":"https://github.com/citation-style-language/schema/raw/master/csl-citation.json"}</w:instrText>
      </w:r>
      <w:r w:rsidR="00080B5D">
        <w:fldChar w:fldCharType="separate"/>
      </w:r>
      <w:r w:rsidR="00CE28C3" w:rsidRPr="00CE28C3">
        <w:rPr>
          <w:noProof/>
        </w:rPr>
        <w:t>[25]</w:t>
      </w:r>
      <w:r w:rsidR="00080B5D">
        <w:fldChar w:fldCharType="end"/>
      </w:r>
      <w:r w:rsidR="00FB31B6">
        <w:t xml:space="preserve">, um índice criado pela Google destinado a analisar a popularidade das linguagens de programação, a linguagem de programação mais usada há vários anos. De facto, a linguagem que adquiriu o nome devido a um grupo de comediantes chamado </w:t>
      </w:r>
      <w:proofErr w:type="spellStart"/>
      <w:r w:rsidR="00FB31B6">
        <w:t>Monty</w:t>
      </w:r>
      <w:proofErr w:type="spellEnd"/>
      <w:r w:rsidR="00FB31B6">
        <w:t xml:space="preserve"> Python</w:t>
      </w:r>
      <w:r w:rsidR="00080B5D">
        <w:t xml:space="preserve"> </w:t>
      </w:r>
      <w:r w:rsidR="00080B5D">
        <w:fldChar w:fldCharType="begin" w:fldLock="1"/>
      </w:r>
      <w:r w:rsidR="00CE28C3">
        <w:instrText>ADDIN CSL_CITATION {"citationItems":[{"id":"ITEM-1","itemData":{"author":[{"dropping-particle":"","family":"Bhasin","given":"H.","non-dropping-particle":"","parse-names":false,"suffix":""}],"id":"ITEM-1","issued":{"date-parts":[["2019"]]},"title":"Python Basics - A Self-Teaching Introduction","type":"book"},"uris":["http://www.mendeley.com/documents/?uuid=58574bb6-6f61-4514-a80b-83180e1c3c2c"]}],"mendeley":{"formattedCitation":"[26]","plainTextFormattedCitation":"[26]","previouslyFormattedCitation":"[25]"},"properties":{"noteIndex":0},"schema":"https://github.com/citation-style-language/schema/raw/master/csl-citation.json"}</w:instrText>
      </w:r>
      <w:r w:rsidR="00080B5D">
        <w:fldChar w:fldCharType="separate"/>
      </w:r>
      <w:r w:rsidR="00CE28C3" w:rsidRPr="00CE28C3">
        <w:rPr>
          <w:noProof/>
        </w:rPr>
        <w:t>[26]</w:t>
      </w:r>
      <w:r w:rsidR="00080B5D">
        <w:fldChar w:fldCharType="end"/>
      </w:r>
      <w:r w:rsidR="00FB31B6">
        <w:t>, tem-se mantido no top 3 destes rankings desde maio de 2019 e destacadamente número 1 desde junho de 2023.</w:t>
      </w:r>
    </w:p>
    <w:p w14:paraId="7BFC5794" w14:textId="77777777" w:rsidR="00B505AB" w:rsidRDefault="00B505AB" w:rsidP="009E43A4"/>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4071"/>
      </w:tblGrid>
      <w:tr w:rsidR="00B505AB" w:rsidRPr="00B505AB" w14:paraId="33A0BC68" w14:textId="65C512B9" w:rsidTr="00E94B4B">
        <w:tc>
          <w:tcPr>
            <w:tcW w:w="4183" w:type="dxa"/>
          </w:tcPr>
          <w:p w14:paraId="7EDE5CF2" w14:textId="53678FC3" w:rsidR="00B505AB" w:rsidRPr="00B505AB" w:rsidRDefault="00B505AB" w:rsidP="00B505AB">
            <w:r w:rsidRPr="00FB31B6">
              <w:rPr>
                <w:noProof/>
              </w:rPr>
              <w:drawing>
                <wp:inline distT="0" distB="0" distL="0" distR="0" wp14:anchorId="47031CD5" wp14:editId="5D75EDEB">
                  <wp:extent cx="2556164" cy="16611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082" cy="1665006"/>
                          </a:xfrm>
                          <a:prstGeom prst="rect">
                            <a:avLst/>
                          </a:prstGeom>
                        </pic:spPr>
                      </pic:pic>
                    </a:graphicData>
                  </a:graphic>
                </wp:inline>
              </w:drawing>
            </w:r>
          </w:p>
        </w:tc>
        <w:tc>
          <w:tcPr>
            <w:tcW w:w="4119" w:type="dxa"/>
          </w:tcPr>
          <w:p w14:paraId="546C31CD" w14:textId="6ADC0FEA" w:rsidR="00B505AB" w:rsidRPr="00B505AB" w:rsidRDefault="00B505AB" w:rsidP="00B505AB">
            <w:r w:rsidRPr="00FB31B6">
              <w:rPr>
                <w:noProof/>
              </w:rPr>
              <w:drawing>
                <wp:inline distT="0" distB="0" distL="0" distR="0" wp14:anchorId="175B8663" wp14:editId="69E1270D">
                  <wp:extent cx="2360591" cy="1747184"/>
                  <wp:effectExtent l="0" t="0" r="1905"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4961" cy="1794827"/>
                          </a:xfrm>
                          <a:prstGeom prst="rect">
                            <a:avLst/>
                          </a:prstGeom>
                        </pic:spPr>
                      </pic:pic>
                    </a:graphicData>
                  </a:graphic>
                </wp:inline>
              </w:drawing>
            </w:r>
          </w:p>
        </w:tc>
      </w:tr>
      <w:tr w:rsidR="00B505AB" w:rsidRPr="00B505AB" w14:paraId="2285B05F" w14:textId="0571F501" w:rsidTr="00E94B4B">
        <w:tc>
          <w:tcPr>
            <w:tcW w:w="4183" w:type="dxa"/>
          </w:tcPr>
          <w:p w14:paraId="3868AB70" w14:textId="27C00E37" w:rsidR="00B505AB" w:rsidRPr="00B505AB" w:rsidRDefault="00B505AB" w:rsidP="00B505AB">
            <w:pPr>
              <w:pStyle w:val="figuras"/>
            </w:pPr>
            <w:bookmarkStart w:id="26" w:name="_Toc169448090"/>
            <w:proofErr w:type="spellStart"/>
            <w:r w:rsidRPr="00B505AB">
              <w:rPr>
                <w:lang w:val="en-GB"/>
              </w:rPr>
              <w:t>Figura</w:t>
            </w:r>
            <w:proofErr w:type="spellEnd"/>
            <w:r w:rsidRPr="00B505AB">
              <w:rPr>
                <w:lang w:val="en-GB"/>
              </w:rPr>
              <w:t xml:space="preserve"> 3: Ranking do TIOBE </w:t>
            </w:r>
            <w:r w:rsidRPr="00B505AB">
              <w:fldChar w:fldCharType="begin" w:fldLock="1"/>
            </w:r>
            <w:r w:rsidR="00CE28C3">
              <w:rPr>
                <w:lang w:val="en-GB"/>
              </w:rPr>
              <w:instrText>ADDIN CSL_CITATION {"citationItems":[{"id":"ITEM-1","itemData":{"URL":"https://www.tiobe.com/tiobe-index/","accessed":{"date-parts":[["2024","4","14"]]},"id":"ITEM-1","issued":{"date-parts":[["0"]]},"title":"TIOBE Index","type":"webpage"},"uris":["http://www.mendeley.com/documents/?uuid=07b108da-6b0b-4b42-83f4-182df89dc3e9"]}],"mendeley":{"formattedCitation":"[24]","plainTextFormattedCitation":"[24]","previouslyFormattedCitation":"[23]"},"properties":{"noteIndex":0},"schema":"https://github.com/citation-style-language/schema/raw/master/csl-citation.json"}</w:instrText>
            </w:r>
            <w:r w:rsidRPr="00B505AB">
              <w:fldChar w:fldCharType="separate"/>
            </w:r>
            <w:r w:rsidR="00CE28C3" w:rsidRPr="00CE28C3">
              <w:rPr>
                <w:i w:val="0"/>
                <w:noProof/>
                <w:lang w:val="en-GB"/>
              </w:rPr>
              <w:t>[24]</w:t>
            </w:r>
            <w:bookmarkEnd w:id="26"/>
            <w:r w:rsidRPr="00B505AB">
              <w:fldChar w:fldCharType="end"/>
            </w:r>
          </w:p>
        </w:tc>
        <w:tc>
          <w:tcPr>
            <w:tcW w:w="4119" w:type="dxa"/>
          </w:tcPr>
          <w:p w14:paraId="7FD0E2B4" w14:textId="2192BA07" w:rsidR="00B505AB" w:rsidRPr="00B505AB" w:rsidRDefault="00B505AB" w:rsidP="00B505AB">
            <w:pPr>
              <w:pStyle w:val="figuras"/>
            </w:pPr>
            <w:bookmarkStart w:id="27" w:name="_Toc169448091"/>
            <w:proofErr w:type="spellStart"/>
            <w:r w:rsidRPr="00B505AB">
              <w:rPr>
                <w:lang w:val="en-GB"/>
              </w:rPr>
              <w:t>Figura</w:t>
            </w:r>
            <w:proofErr w:type="spellEnd"/>
            <w:r w:rsidRPr="00B505AB">
              <w:rPr>
                <w:lang w:val="en-GB"/>
              </w:rPr>
              <w:t xml:space="preserve"> 4: Ranking do PYPL </w:t>
            </w:r>
            <w:r w:rsidRPr="00B505AB">
              <w:fldChar w:fldCharType="begin" w:fldLock="1"/>
            </w:r>
            <w:r w:rsidR="00CE28C3">
              <w:rPr>
                <w:lang w:val="en-GB"/>
              </w:rPr>
              <w:instrText>ADDIN CSL_CITATION {"citationItems":[{"id":"ITEM-1","itemData":{"URL":"https://pypl.github.io/PYPL.html","accessed":{"date-parts":[["2024","4","14"]]},"id":"ITEM-1","issued":{"date-parts":[["0"]]},"title":"PYPL Index","type":"webpage"},"uris":["http://www.mendeley.com/documents/?uuid=0a3f11c9-d978-40dc-8878-7256f977e36b"]}],"mendeley":{"formattedCitation":"[25]","plainTextFormattedCitation":"[25]","previouslyFormattedCitation":"[24]"},"properties":{"noteIndex":0},"schema":"https://github.com/citation-style-language/schema/raw/master/csl-citation.json"}</w:instrText>
            </w:r>
            <w:r w:rsidRPr="00B505AB">
              <w:fldChar w:fldCharType="separate"/>
            </w:r>
            <w:r w:rsidR="00CE28C3" w:rsidRPr="00CE28C3">
              <w:rPr>
                <w:i w:val="0"/>
                <w:noProof/>
                <w:lang w:val="en-GB"/>
              </w:rPr>
              <w:t>[25]</w:t>
            </w:r>
            <w:bookmarkEnd w:id="27"/>
            <w:r w:rsidRPr="00B505AB">
              <w:fldChar w:fldCharType="end"/>
            </w:r>
          </w:p>
        </w:tc>
      </w:tr>
    </w:tbl>
    <w:p w14:paraId="52D55090" w14:textId="02712DA4" w:rsidR="00FB31B6" w:rsidRPr="00EB496E" w:rsidRDefault="00527171" w:rsidP="009E43A4">
      <w:pPr>
        <w:rPr>
          <w:lang w:val="en-GB"/>
        </w:rPr>
      </w:pPr>
      <w:r w:rsidRPr="00EB496E">
        <w:rPr>
          <w:lang w:val="en-GB"/>
        </w:rPr>
        <w:t xml:space="preserve">    </w:t>
      </w:r>
    </w:p>
    <w:p w14:paraId="436052CF" w14:textId="79E5E428" w:rsidR="00080B5D" w:rsidRDefault="00080B5D" w:rsidP="009E43A4">
      <w:r w:rsidRPr="005663CA">
        <w:tab/>
      </w:r>
      <w:r>
        <w:t xml:space="preserve">Python </w:t>
      </w:r>
      <w:r w:rsidR="00D21D69">
        <w:fldChar w:fldCharType="begin" w:fldLock="1"/>
      </w:r>
      <w:r w:rsidR="00CE28C3">
        <w:instrText>ADDIN CSL_CITATION {"citationItems":[{"id":"ITEM-1","itemData":{"URL":"https://www.python.org/","id":"ITEM-1","issued":{"date-parts":[["0"]]},"title":"Python.org","type":"webpage"},"uris":["http://www.mendeley.com/documents/?uuid=d24fad18-2f84-4424-9b6d-57ed201fc71d"]}],"mendeley":{"formattedCitation":"[27]","plainTextFormattedCitation":"[27]","previouslyFormattedCitation":"[26]"},"properties":{"noteIndex":0},"schema":"https://github.com/citation-style-language/schema/raw/master/csl-citation.json"}</w:instrText>
      </w:r>
      <w:r w:rsidR="00D21D69">
        <w:fldChar w:fldCharType="separate"/>
      </w:r>
      <w:r w:rsidR="00CE28C3" w:rsidRPr="00CE28C3">
        <w:rPr>
          <w:noProof/>
        </w:rPr>
        <w:t>[27]</w:t>
      </w:r>
      <w:r w:rsidR="00D21D69">
        <w:fldChar w:fldCharType="end"/>
      </w:r>
      <w:r w:rsidR="00D21D69">
        <w:t xml:space="preserve"> </w:t>
      </w:r>
      <w:r>
        <w:t>é uma linguagem de fácil manipulação e que, por ter um número significativo de utilizadores, existe bastante documentação. O fa</w:t>
      </w:r>
      <w:r w:rsidR="00D21D69">
        <w:t>c</w:t>
      </w:r>
      <w:r>
        <w:t>to de ser integralmente público (</w:t>
      </w:r>
      <w:r w:rsidRPr="00EB496E">
        <w:rPr>
          <w:i/>
        </w:rPr>
        <w:t>open</w:t>
      </w:r>
      <w:r>
        <w:t xml:space="preserve"> </w:t>
      </w:r>
      <w:proofErr w:type="spellStart"/>
      <w:r w:rsidRPr="00EB496E">
        <w:rPr>
          <w:i/>
        </w:rPr>
        <w:t>source</w:t>
      </w:r>
      <w:proofErr w:type="spellEnd"/>
      <w:r>
        <w:t xml:space="preserve">) facilita também a colaboração dos utilizadores desenvolvendo módulos e bibliotecas. </w:t>
      </w:r>
    </w:p>
    <w:p w14:paraId="2B56518E" w14:textId="1FE8A0B3" w:rsidR="00A25FA6" w:rsidRDefault="00EB496E" w:rsidP="00A25FA6">
      <w:pPr>
        <w:ind w:firstLine="720"/>
      </w:pPr>
      <w:r>
        <w:t xml:space="preserve">O </w:t>
      </w:r>
      <w:proofErr w:type="spellStart"/>
      <w:r w:rsidRPr="00D21D69">
        <w:rPr>
          <w:i/>
        </w:rPr>
        <w:t>backend</w:t>
      </w:r>
      <w:proofErr w:type="spellEnd"/>
      <w:r>
        <w:t xml:space="preserve"> foi desenvolvido em </w:t>
      </w:r>
      <w:proofErr w:type="spellStart"/>
      <w:r>
        <w:t>Django</w:t>
      </w:r>
      <w:proofErr w:type="spellEnd"/>
      <w:r>
        <w:t xml:space="preserve"> </w:t>
      </w:r>
      <w:r w:rsidR="00B92261">
        <w:fldChar w:fldCharType="begin" w:fldLock="1"/>
      </w:r>
      <w:r w:rsidR="00CE28C3">
        <w:instrText>ADDIN CSL_CITATION {"citationItems":[{"id":"ITEM-1","itemData":{"URL":"https://www.djangoproject.com/start/overview","accessed":{"date-parts":[["2024","6","8"]]},"id":"ITEM-1","issued":{"date-parts":[["0"]]},"title":"Django - the web framework for perfectionists with deadlines","type":"webpage"},"uris":["http://www.mendeley.com/documents/?uuid=e48bb4ab-b9f6-453c-b244-dd3ae11435a5"]}],"mendeley":{"formattedCitation":"[28]","plainTextFormattedCitation":"[28]","previouslyFormattedCitation":"[27]"},"properties":{"noteIndex":0},"schema":"https://github.com/citation-style-language/schema/raw/master/csl-citation.json"}</w:instrText>
      </w:r>
      <w:r w:rsidR="00B92261">
        <w:fldChar w:fldCharType="separate"/>
      </w:r>
      <w:r w:rsidR="00CE28C3" w:rsidRPr="00CE28C3">
        <w:rPr>
          <w:noProof/>
        </w:rPr>
        <w:t>[28]</w:t>
      </w:r>
      <w:r w:rsidR="00B92261">
        <w:fldChar w:fldCharType="end"/>
      </w:r>
      <w:r w:rsidR="00B92261">
        <w:t xml:space="preserve"> </w:t>
      </w:r>
      <w:r>
        <w:t xml:space="preserve">que é uma </w:t>
      </w:r>
      <w:proofErr w:type="spellStart"/>
      <w:r>
        <w:t>framework</w:t>
      </w:r>
      <w:proofErr w:type="spellEnd"/>
      <w:r>
        <w:t xml:space="preserve"> web de alto nível para implementação de código Python. No </w:t>
      </w:r>
      <w:proofErr w:type="spellStart"/>
      <w:r>
        <w:t>Django</w:t>
      </w:r>
      <w:proofErr w:type="spellEnd"/>
      <w:r>
        <w:t xml:space="preserve">, foi ainda necessário o uso de diferentes bibliotecas do Python, desde </w:t>
      </w:r>
      <w:proofErr w:type="spellStart"/>
      <w:r>
        <w:t>Pathlib</w:t>
      </w:r>
      <w:proofErr w:type="spellEnd"/>
      <w:r w:rsidR="00B92261">
        <w:t xml:space="preserve"> </w:t>
      </w:r>
      <w:r w:rsidR="00B92261">
        <w:fldChar w:fldCharType="begin" w:fldLock="1"/>
      </w:r>
      <w:r w:rsidR="00CE28C3">
        <w:instrText>ADDIN CSL_CITATION {"citationItems":[{"id":"ITEM-1","itemData":{"URL":"https://docs.python.org/3/library/pathlib.html","accessed":{"date-parts":[["2024","6","8"]]},"container-title":"Python.org","id":"ITEM-1","issued":{"date-parts":[["0"]]},"title":"pathlib — Object-oriented filesystem paths","type":"webpage"},"uris":["http://www.mendeley.com/documents/?uuid=653ade83-8a36-4c30-8efa-d0d4375e4282"]}],"mendeley":{"formattedCitation":"[29]","plainTextFormattedCitation":"[29]","previouslyFormattedCitation":"[28]"},"properties":{"noteIndex":0},"schema":"https://github.com/citation-style-language/schema/raw/master/csl-citation.json"}</w:instrText>
      </w:r>
      <w:r w:rsidR="00B92261">
        <w:fldChar w:fldCharType="separate"/>
      </w:r>
      <w:r w:rsidR="00CE28C3" w:rsidRPr="00CE28C3">
        <w:rPr>
          <w:noProof/>
        </w:rPr>
        <w:t>[29]</w:t>
      </w:r>
      <w:r w:rsidR="00B92261">
        <w:fldChar w:fldCharType="end"/>
      </w:r>
      <w:r>
        <w:t xml:space="preserve">, </w:t>
      </w:r>
      <w:proofErr w:type="spellStart"/>
      <w:r>
        <w:t>Datetime</w:t>
      </w:r>
      <w:proofErr w:type="spellEnd"/>
      <w:r w:rsidR="00B92261">
        <w:t xml:space="preserve"> </w:t>
      </w:r>
      <w:r w:rsidR="00B92261">
        <w:fldChar w:fldCharType="begin" w:fldLock="1"/>
      </w:r>
      <w:r w:rsidR="00CE28C3">
        <w:instrText>ADDIN CSL_CITATION {"citationItems":[{"id":"ITEM-1","itemData":{"URL":"https://docs.python.org/3/library/datetime.html","accessed":{"date-parts":[["2024","6","8"]]},"container-title":"Python.org","id":"ITEM-1","issued":{"date-parts":[["0"]]},"title":"datetime — Basic date and time types","type":"webpage"},"uris":["http://www.mendeley.com/documents/?uuid=66a88806-5894-4c4a-a08d-a7d1c72fb9ba"]}],"mendeley":{"formattedCitation":"[30]","plainTextFormattedCitation":"[30]","previouslyFormattedCitation":"[29]"},"properties":{"noteIndex":0},"schema":"https://github.com/citation-style-language/schema/raw/master/csl-citation.json"}</w:instrText>
      </w:r>
      <w:r w:rsidR="00B92261">
        <w:fldChar w:fldCharType="separate"/>
      </w:r>
      <w:r w:rsidR="00CE28C3" w:rsidRPr="00CE28C3">
        <w:rPr>
          <w:noProof/>
        </w:rPr>
        <w:t>[30]</w:t>
      </w:r>
      <w:r w:rsidR="00B92261">
        <w:fldChar w:fldCharType="end"/>
      </w:r>
      <w:r>
        <w:t xml:space="preserve">, </w:t>
      </w:r>
      <w:proofErr w:type="spellStart"/>
      <w:r>
        <w:t>Corsheaders</w:t>
      </w:r>
      <w:proofErr w:type="spellEnd"/>
      <w:r w:rsidR="00B92261">
        <w:t xml:space="preserve"> </w:t>
      </w:r>
      <w:r w:rsidR="00B92261">
        <w:fldChar w:fldCharType="begin" w:fldLock="1"/>
      </w:r>
      <w:r w:rsidR="00CE28C3">
        <w:instrText>ADDIN CSL_CITATION {"citationItems":[{"id":"ITEM-1","itemData":{"URL":"https://pypi.org/project/django-cors-headers/","accessed":{"date-parts":[["2024","6","8"]]},"container-title":"pypi.org","id":"ITEM-1","issued":{"date-parts":[["0"]]},"title":"django-cors-headers 4.3.1","type":"webpage"},"uris":["http://www.mendeley.com/documents/?uuid=a0004ca3-34d1-4511-89af-63c5e53f3883"]}],"mendeley":{"formattedCitation":"[31]","plainTextFormattedCitation":"[31]","previouslyFormattedCitation":"[30]"},"properties":{"noteIndex":0},"schema":"https://github.com/citation-style-language/schema/raw/master/csl-citation.json"}</w:instrText>
      </w:r>
      <w:r w:rsidR="00B92261">
        <w:fldChar w:fldCharType="separate"/>
      </w:r>
      <w:r w:rsidR="00CE28C3" w:rsidRPr="00CE28C3">
        <w:rPr>
          <w:noProof/>
        </w:rPr>
        <w:t>[31]</w:t>
      </w:r>
      <w:r w:rsidR="00B92261">
        <w:fldChar w:fldCharType="end"/>
      </w:r>
      <w:r>
        <w:t xml:space="preserve">, </w:t>
      </w:r>
      <w:proofErr w:type="spellStart"/>
      <w:r>
        <w:t>Rest_framework</w:t>
      </w:r>
      <w:proofErr w:type="spellEnd"/>
      <w:r w:rsidR="00B92261">
        <w:t xml:space="preserve"> </w:t>
      </w:r>
      <w:r w:rsidR="00B92261">
        <w:fldChar w:fldCharType="begin" w:fldLock="1"/>
      </w:r>
      <w:r w:rsidR="00CE28C3">
        <w:instrText>ADDIN CSL_CITATION {"citationItems":[{"id":"ITEM-1","itemData":{"URL":"https://www.django-rest-framework.org/","accessed":{"date-parts":[["2024","6","8"]]},"id":"ITEM-1","issued":{"date-parts":[["0"]]},"title":"Django Rest Framework","type":"webpage"},"uris":["http://www.mendeley.com/documents/?uuid=37d51f05-0cfd-47b2-be7d-5c303d363478"]}],"mendeley":{"formattedCitation":"[32]","plainTextFormattedCitation":"[32]","previouslyFormattedCitation":"[31]"},"properties":{"noteIndex":0},"schema":"https://github.com/citation-style-language/schema/raw/master/csl-citation.json"}</w:instrText>
      </w:r>
      <w:r w:rsidR="00B92261">
        <w:fldChar w:fldCharType="separate"/>
      </w:r>
      <w:r w:rsidR="00CE28C3" w:rsidRPr="00CE28C3">
        <w:rPr>
          <w:noProof/>
        </w:rPr>
        <w:t>[32]</w:t>
      </w:r>
      <w:r w:rsidR="00B92261">
        <w:fldChar w:fldCharType="end"/>
      </w:r>
      <w:r>
        <w:t xml:space="preserve">, para </w:t>
      </w:r>
      <w:r w:rsidR="00B92261">
        <w:t>identificar</w:t>
      </w:r>
      <w:r>
        <w:t xml:space="preserve"> algumas.</w:t>
      </w:r>
    </w:p>
    <w:p w14:paraId="0D4DA9C6" w14:textId="66A38C9D" w:rsidR="00901880" w:rsidRDefault="00901880" w:rsidP="00A25FA6">
      <w:pPr>
        <w:ind w:firstLine="720"/>
      </w:pPr>
      <w:r>
        <w:t xml:space="preserve"> </w:t>
      </w:r>
    </w:p>
    <w:p w14:paraId="64375C6E" w14:textId="06EB0BCB" w:rsidR="00136D5C" w:rsidRPr="00D23556" w:rsidRDefault="00527171" w:rsidP="00D3423D">
      <w:pPr>
        <w:rPr>
          <w:b/>
        </w:rPr>
      </w:pPr>
      <w:r>
        <w:tab/>
      </w:r>
      <w:r w:rsidRPr="00D23556">
        <w:rPr>
          <w:b/>
        </w:rPr>
        <w:t>Anaconda</w:t>
      </w:r>
    </w:p>
    <w:p w14:paraId="068BF0D5" w14:textId="43EDECD3" w:rsidR="00136D5C" w:rsidRDefault="00527171" w:rsidP="00D3423D">
      <w:r>
        <w:tab/>
        <w:t xml:space="preserve">Conda é uma ferramenta de linha de comandos que serve para gerir diferentes ambientes e packages, usando diferentes versões de cada software </w:t>
      </w:r>
      <w:r>
        <w:fldChar w:fldCharType="begin" w:fldLock="1"/>
      </w:r>
      <w:r w:rsidR="00CE28C3">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33]","plainTextFormattedCitation":"[33]","previouslyFormattedCitation":"[32]"},"properties":{"noteIndex":0},"schema":"https://github.com/citation-style-language/schema/raw/master/csl-citation.json"}</w:instrText>
      </w:r>
      <w:r>
        <w:fldChar w:fldCharType="separate"/>
      </w:r>
      <w:r w:rsidR="00CE28C3" w:rsidRPr="00CE28C3">
        <w:rPr>
          <w:noProof/>
        </w:rPr>
        <w:t>[33]</w:t>
      </w:r>
      <w:r>
        <w:fldChar w:fldCharType="end"/>
      </w:r>
      <w:r w:rsidR="00024E7A">
        <w:t>.</w:t>
      </w:r>
      <w:r>
        <w:t xml:space="preserve"> </w:t>
      </w:r>
      <w:r w:rsidR="00EB496E">
        <w:t xml:space="preserve">No projeto em </w:t>
      </w:r>
      <w:r w:rsidR="00EB496E">
        <w:lastRenderedPageBreak/>
        <w:t xml:space="preserve">questão o código dos </w:t>
      </w:r>
      <w:r w:rsidR="00D9253A">
        <w:t>M</w:t>
      </w:r>
      <w:r w:rsidR="00EB496E">
        <w:t xml:space="preserve">odelos de </w:t>
      </w:r>
      <w:r w:rsidR="00D9253A">
        <w:t>A</w:t>
      </w:r>
      <w:r w:rsidR="00EB496E">
        <w:t>tenção utilizados exigia versões específicas de diferentes packages, pelo que esta ferramenta foi essencial para a concretização do projeto.</w:t>
      </w:r>
    </w:p>
    <w:p w14:paraId="74171FA9" w14:textId="77777777" w:rsidR="00E94B4B" w:rsidRDefault="00E94B4B" w:rsidP="00E94B4B">
      <w:pPr>
        <w:ind w:firstLine="720"/>
        <w:rPr>
          <w:b/>
        </w:rPr>
      </w:pPr>
    </w:p>
    <w:p w14:paraId="2F9FF326" w14:textId="7A4CEC6E" w:rsidR="00E94B4B" w:rsidRDefault="00E94B4B" w:rsidP="00E94B4B">
      <w:pPr>
        <w:ind w:firstLine="720"/>
        <w:rPr>
          <w:b/>
        </w:rPr>
      </w:pPr>
      <w:proofErr w:type="spellStart"/>
      <w:r w:rsidRPr="00EB496E">
        <w:rPr>
          <w:b/>
        </w:rPr>
        <w:t>React</w:t>
      </w:r>
      <w:proofErr w:type="spellEnd"/>
    </w:p>
    <w:p w14:paraId="263FD7F7" w14:textId="1B8F96A4" w:rsidR="00E94B4B" w:rsidRPr="00B95A4D" w:rsidRDefault="00E94B4B" w:rsidP="00E94B4B">
      <w:r>
        <w:rPr>
          <w:b/>
        </w:rPr>
        <w:tab/>
      </w:r>
      <w:proofErr w:type="spellStart"/>
      <w:r w:rsidRPr="00EB496E">
        <w:t>React</w:t>
      </w:r>
      <w:proofErr w:type="spellEnd"/>
      <w:r w:rsidRPr="00EB496E">
        <w:t xml:space="preserve"> </w:t>
      </w:r>
      <w:r>
        <w:fldChar w:fldCharType="begin" w:fldLock="1"/>
      </w:r>
      <w:r w:rsidR="00CE28C3">
        <w:instrText>ADDIN CSL_CITATION {"citationItems":[{"id":"ITEM-1","itemData":{"URL":"https://react.dev/learn","id":"ITEM-1","issued":{"date-parts":[["0"]]},"title":"React - Quick start","type":"webpage"},"uris":["http://www.mendeley.com/documents/?uuid=dca065b7-f02c-49ef-9223-173c91382ab7"]}],"mendeley":{"formattedCitation":"[34]","plainTextFormattedCitation":"[34]","previouslyFormattedCitation":"[33]"},"properties":{"noteIndex":0},"schema":"https://github.com/citation-style-language/schema/raw/master/csl-citation.json"}</w:instrText>
      </w:r>
      <w:r>
        <w:fldChar w:fldCharType="separate"/>
      </w:r>
      <w:r w:rsidR="00CE28C3" w:rsidRPr="00CE28C3">
        <w:rPr>
          <w:noProof/>
        </w:rPr>
        <w:t>[34]</w:t>
      </w:r>
      <w:r>
        <w:fldChar w:fldCharType="end"/>
      </w:r>
      <w:r>
        <w:t xml:space="preserve"> </w:t>
      </w:r>
      <w:r w:rsidRPr="00EB496E">
        <w:t xml:space="preserve">é uma ferramenta muito utilizada para a criação de código </w:t>
      </w:r>
      <w:proofErr w:type="spellStart"/>
      <w:r w:rsidRPr="00744D99">
        <w:rPr>
          <w:i/>
        </w:rPr>
        <w:t>frontend</w:t>
      </w:r>
      <w:proofErr w:type="spellEnd"/>
      <w:r w:rsidRPr="00EB496E">
        <w:t xml:space="preserve">, ou seja, que permite a criação de </w:t>
      </w:r>
      <w:r>
        <w:t xml:space="preserve">interfaces para o utilizador, comunicando com o </w:t>
      </w:r>
      <w:proofErr w:type="spellStart"/>
      <w:r w:rsidRPr="00744D99">
        <w:rPr>
          <w:i/>
        </w:rPr>
        <w:t>backend</w:t>
      </w:r>
      <w:proofErr w:type="spellEnd"/>
      <w:r>
        <w:t xml:space="preserve"> para obtenção de dados. Foi usado VITE </w:t>
      </w:r>
      <w:r>
        <w:fldChar w:fldCharType="begin" w:fldLock="1"/>
      </w:r>
      <w:r w:rsidR="00CE28C3">
        <w:instrText>ADDIN CSL_CITATION {"citationItems":[{"id":"ITEM-1","itemData":{"URL":"https://vitejs.dev/guide/","accessed":{"date-parts":[["2024","4","8"]]},"id":"ITEM-1","issued":{"date-parts":[["0"]]},"title":"Vite - getting started","type":"webpage"},"uris":["http://www.mendeley.com/documents/?uuid=1ea509bc-0603-4feb-a6be-8c3c72b7b015"]}],"mendeley":{"formattedCitation":"[35]","plainTextFormattedCitation":"[35]","previouslyFormattedCitation":"[34]"},"properties":{"noteIndex":0},"schema":"https://github.com/citation-style-language/schema/raw/master/csl-citation.json"}</w:instrText>
      </w:r>
      <w:r>
        <w:fldChar w:fldCharType="separate"/>
      </w:r>
      <w:r w:rsidR="00CE28C3" w:rsidRPr="00CE28C3">
        <w:rPr>
          <w:noProof/>
        </w:rPr>
        <w:t>[35]</w:t>
      </w:r>
      <w:r>
        <w:fldChar w:fldCharType="end"/>
      </w:r>
      <w:r>
        <w:t xml:space="preserve"> para contruir este projeto de forma mais rápida e leve e também vários componentes que foram necessários para concretizar o projeto: </w:t>
      </w:r>
      <w:proofErr w:type="spellStart"/>
      <w:r>
        <w:t>axios</w:t>
      </w:r>
      <w:proofErr w:type="spellEnd"/>
      <w:r>
        <w:t xml:space="preserve"> </w:t>
      </w:r>
      <w:r>
        <w:fldChar w:fldCharType="begin" w:fldLock="1"/>
      </w:r>
      <w:r w:rsidR="00CE28C3">
        <w:instrText>ADDIN CSL_CITATION {"citationItems":[{"id":"ITEM-1","itemData":{"URL":"https://www.npmjs.com/package/react-axios","accessed":{"date-parts":[["2024","6","8"]]},"container-title":"NPM","id":"ITEM-1","issued":{"date-parts":[["0"]]},"title":"react - axios","type":"webpage"},"uris":["http://www.mendeley.com/documents/?uuid=e5ec05b6-f5ce-4705-b62c-05fa1ba7588f"]}],"mendeley":{"formattedCitation":"[36]","plainTextFormattedCitation":"[36]","previouslyFormattedCitation":"[35]"},"properties":{"noteIndex":0},"schema":"https://github.com/citation-style-language/schema/raw/master/csl-citation.json"}</w:instrText>
      </w:r>
      <w:r>
        <w:fldChar w:fldCharType="separate"/>
      </w:r>
      <w:r w:rsidR="00CE28C3" w:rsidRPr="00CE28C3">
        <w:rPr>
          <w:noProof/>
        </w:rPr>
        <w:t>[36]</w:t>
      </w:r>
      <w:r>
        <w:fldChar w:fldCharType="end"/>
      </w:r>
      <w:r>
        <w:t xml:space="preserve">, </w:t>
      </w:r>
      <w:proofErr w:type="spellStart"/>
      <w:r>
        <w:t>jwt-decode</w:t>
      </w:r>
      <w:proofErr w:type="spellEnd"/>
      <w:r>
        <w:t xml:space="preserve"> </w:t>
      </w:r>
      <w:r>
        <w:fldChar w:fldCharType="begin" w:fldLock="1"/>
      </w:r>
      <w:r w:rsidR="00CE28C3">
        <w:instrText>ADDIN CSL_CITATION {"citationItems":[{"id":"ITEM-1","itemData":{"URL":"https://www.npmjs.com/package/jwt-decode","accessed":{"date-parts":[["2024","6","8"]]},"container-title":"NPM","id":"ITEM-1","issued":{"date-parts":[["0"]]},"title":"React JWT-decode","type":"webpage"},"uris":["http://www.mendeley.com/documents/?uuid=4abbe84e-9e4b-450f-9fad-c6d9aee77f09"]}],"mendeley":{"formattedCitation":"[37]","plainTextFormattedCitation":"[37]","previouslyFormattedCitation":"[36]"},"properties":{"noteIndex":0},"schema":"https://github.com/citation-style-language/schema/raw/master/csl-citation.json"}</w:instrText>
      </w:r>
      <w:r>
        <w:fldChar w:fldCharType="separate"/>
      </w:r>
      <w:r w:rsidR="00CE28C3" w:rsidRPr="00CE28C3">
        <w:rPr>
          <w:noProof/>
        </w:rPr>
        <w:t>[37]</w:t>
      </w:r>
      <w:r>
        <w:fldChar w:fldCharType="end"/>
      </w:r>
      <w:r>
        <w:t xml:space="preserve">, </w:t>
      </w:r>
      <w:proofErr w:type="spellStart"/>
      <w:r>
        <w:t>mysqlclient</w:t>
      </w:r>
      <w:proofErr w:type="spellEnd"/>
      <w:r>
        <w:t xml:space="preserve"> </w:t>
      </w:r>
      <w:r>
        <w:fldChar w:fldCharType="begin" w:fldLock="1"/>
      </w:r>
      <w:r w:rsidR="00CE28C3">
        <w:instrText>ADDIN CSL_CITATION {"citationItems":[{"id":"ITEM-1","itemData":{"URL":"https://anaconda.org/main/mysqlclient","accessed":{"date-parts":[["2024","6","8"]]},"container-title":"Anaconda.org","id":"ITEM-1","issued":{"date-parts":[["0"]]},"title":"MySqlClient","type":"webpage"},"uris":["http://www.mendeley.com/documents/?uuid=cf7473f9-6a9a-4a7a-ac44-8be5cc068852"]}],"mendeley":{"formattedCitation":"[38]","plainTextFormattedCitation":"[38]","previouslyFormattedCitation":"[37]"},"properties":{"noteIndex":0},"schema":"https://github.com/citation-style-language/schema/raw/master/csl-citation.json"}</w:instrText>
      </w:r>
      <w:r>
        <w:fldChar w:fldCharType="separate"/>
      </w:r>
      <w:r w:rsidR="00CE28C3" w:rsidRPr="00CE28C3">
        <w:rPr>
          <w:noProof/>
        </w:rPr>
        <w:t>[38]</w:t>
      </w:r>
      <w:r>
        <w:fldChar w:fldCharType="end"/>
      </w:r>
      <w:r>
        <w:t xml:space="preserve"> são alguns dos componentes instalados.</w:t>
      </w:r>
    </w:p>
    <w:p w14:paraId="2E1F679D" w14:textId="77777777" w:rsidR="00E1140F" w:rsidRDefault="00E1140F" w:rsidP="00D3423D"/>
    <w:p w14:paraId="03DC058A" w14:textId="38F6E2C7" w:rsidR="00CE107C" w:rsidRPr="00EB496E" w:rsidRDefault="00EB496E" w:rsidP="00D3423D">
      <w:pPr>
        <w:rPr>
          <w:b/>
        </w:rPr>
      </w:pPr>
      <w:r w:rsidRPr="00EB496E">
        <w:rPr>
          <w:b/>
        </w:rPr>
        <w:tab/>
      </w:r>
      <w:proofErr w:type="spellStart"/>
      <w:r w:rsidRPr="00EB496E">
        <w:rPr>
          <w:b/>
        </w:rPr>
        <w:t>MySQLFreeNetHosting</w:t>
      </w:r>
      <w:proofErr w:type="spellEnd"/>
    </w:p>
    <w:p w14:paraId="19EA1744" w14:textId="4708C7FD" w:rsidR="00CF1DAB" w:rsidRDefault="00744D99" w:rsidP="00D3423D">
      <w:r w:rsidRPr="00744D99">
        <w:tab/>
      </w:r>
      <w:r>
        <w:t xml:space="preserve">Em relação à base de dados para persistir os dados dos utilizadores, bem como outros dados que pudessem ser pertinentes, foi usada uma base de dados relacional do tipo </w:t>
      </w:r>
      <w:proofErr w:type="spellStart"/>
      <w:r>
        <w:t>MySQL</w:t>
      </w:r>
      <w:proofErr w:type="spellEnd"/>
      <w:r>
        <w:t xml:space="preserve">, neste caso a base de dados foi alojada em servidores do </w:t>
      </w:r>
      <w:r w:rsidRPr="00744D99">
        <w:t>MySQLFreeNetHosting</w:t>
      </w:r>
      <w:r>
        <w:t>.net</w:t>
      </w:r>
      <w:r w:rsidR="00024E7A">
        <w:t xml:space="preserve"> </w:t>
      </w:r>
      <w:r w:rsidR="00024E7A">
        <w:fldChar w:fldCharType="begin" w:fldLock="1"/>
      </w:r>
      <w:r w:rsidR="00CE28C3">
        <w:instrText>ADDIN CSL_CITATION {"citationItems":[{"id":"ITEM-1","itemData":{"URL":"http://mysqlfreenethosting.net/","accessed":{"date-parts":[["2024","4","8"]]},"id":"ITEM-1","issued":{"date-parts":[["0"]]},"title":"http://mysqlfreenethosting.net/","type":"webpage"},"uris":["http://www.mendeley.com/documents/?uuid=79a665ca-cc52-41dd-bbb4-69595abb123d"]}],"mendeley":{"formattedCitation":"[39]","plainTextFormattedCitation":"[39]","previouslyFormattedCitation":"[38]"},"properties":{"noteIndex":0},"schema":"https://github.com/citation-style-language/schema/raw/master/csl-citation.json"}</w:instrText>
      </w:r>
      <w:r w:rsidR="00024E7A">
        <w:fldChar w:fldCharType="separate"/>
      </w:r>
      <w:r w:rsidR="00CE28C3" w:rsidRPr="00CE28C3">
        <w:rPr>
          <w:noProof/>
        </w:rPr>
        <w:t>[39]</w:t>
      </w:r>
      <w:r w:rsidR="00024E7A">
        <w:fldChar w:fldCharType="end"/>
      </w:r>
      <w:r>
        <w:t>.</w:t>
      </w:r>
    </w:p>
    <w:p w14:paraId="39AF823C" w14:textId="7178B3C1" w:rsidR="00E1140F" w:rsidRDefault="00E1140F" w:rsidP="00D3423D"/>
    <w:p w14:paraId="72CE819A" w14:textId="77777777" w:rsidR="00E94B4B" w:rsidRDefault="00E94B4B" w:rsidP="00E94B4B">
      <w:pPr>
        <w:ind w:firstLine="720"/>
        <w:rPr>
          <w:b/>
        </w:rPr>
      </w:pPr>
      <w:r w:rsidRPr="00080B5D">
        <w:rPr>
          <w:b/>
        </w:rPr>
        <w:t>HTML</w:t>
      </w:r>
    </w:p>
    <w:p w14:paraId="774EE4EE" w14:textId="5C8DDFA9" w:rsidR="00E94B4B" w:rsidRDefault="00E94B4B" w:rsidP="00E94B4B">
      <w:r w:rsidRPr="00080B5D">
        <w:tab/>
      </w:r>
      <w:r>
        <w:t>F</w:t>
      </w:r>
      <w:r w:rsidRPr="00080B5D">
        <w:t>oi necessária também a criação de uma página web</w:t>
      </w:r>
      <w:r>
        <w:t xml:space="preserve"> de modo a visualizar o resultado obtido nos mapas de saliência do conjunto de dados fornecidos. HTML – </w:t>
      </w:r>
      <w:proofErr w:type="spellStart"/>
      <w:r>
        <w:t>Hyper</w:t>
      </w:r>
      <w:proofErr w:type="spellEnd"/>
      <w:r>
        <w:t xml:space="preserve"> </w:t>
      </w:r>
      <w:proofErr w:type="spellStart"/>
      <w:r>
        <w:t>Text</w:t>
      </w:r>
      <w:proofErr w:type="spellEnd"/>
      <w:r>
        <w:t xml:space="preserve"> </w:t>
      </w:r>
      <w:proofErr w:type="spellStart"/>
      <w:r>
        <w:t>Markup</w:t>
      </w:r>
      <w:proofErr w:type="spellEnd"/>
      <w:r>
        <w:t xml:space="preserve"> </w:t>
      </w:r>
      <w:proofErr w:type="spellStart"/>
      <w:r>
        <w:t>Language</w:t>
      </w:r>
      <w:proofErr w:type="spellEnd"/>
      <w:r>
        <w:t xml:space="preserve"> é a linguagem em que a maior parte das páginas web são desenhadas, normalmente complementada design mais apelativo codificado em CSS </w:t>
      </w:r>
      <w:r>
        <w:fldChar w:fldCharType="begin" w:fldLock="1"/>
      </w:r>
      <w:r w:rsidR="00CE28C3">
        <w:instrText>ADDIN CSL_CITATION {"citationItems":[{"id":"ITEM-1","itemData":{"URL":"https://www.ovhcloud.com/pt/learn/what-is-html/","accessed":{"date-parts":[["2024","5","8"]]},"container-title":"OVH CLoud","id":"ITEM-1","issued":{"date-parts":[["0"]]},"title":"O que é o HTML?","type":"webpage"},"uris":["http://www.mendeley.com/documents/?uuid=6672be53-771c-4df7-9bd1-ddc29bac86d0"]}],"mendeley":{"formattedCitation":"[40]","plainTextFormattedCitation":"[40]","previouslyFormattedCitation":"[39]"},"properties":{"noteIndex":0},"schema":"https://github.com/citation-style-language/schema/raw/master/csl-citation.json"}</w:instrText>
      </w:r>
      <w:r>
        <w:fldChar w:fldCharType="separate"/>
      </w:r>
      <w:r w:rsidR="00CE28C3" w:rsidRPr="00CE28C3">
        <w:rPr>
          <w:noProof/>
        </w:rPr>
        <w:t>[40]</w:t>
      </w:r>
      <w:r>
        <w:fldChar w:fldCharType="end"/>
      </w:r>
      <w:r>
        <w:t xml:space="preserve">. </w:t>
      </w:r>
    </w:p>
    <w:p w14:paraId="5EC2498F" w14:textId="77777777" w:rsidR="00B64262" w:rsidRDefault="00B64262" w:rsidP="00D3423D"/>
    <w:p w14:paraId="5DA70FE0" w14:textId="77777777" w:rsidR="00B64262" w:rsidRDefault="00B64262" w:rsidP="00D3423D"/>
    <w:p w14:paraId="6D18FBBC" w14:textId="77AB47F2" w:rsidR="00B64262" w:rsidRDefault="00B64262" w:rsidP="00B64262">
      <w:pPr>
        <w:pStyle w:val="Cabealho2"/>
      </w:pPr>
      <w:bookmarkStart w:id="28" w:name="_Toc169448148"/>
      <w:r>
        <w:t>Sumário</w:t>
      </w:r>
      <w:bookmarkEnd w:id="28"/>
    </w:p>
    <w:p w14:paraId="32A5EBE3" w14:textId="77777777" w:rsidR="00B64262" w:rsidRDefault="00B64262" w:rsidP="00B64262">
      <w:pPr>
        <w:ind w:firstLine="709"/>
      </w:pPr>
      <w:r>
        <w:t xml:space="preserve">Neste capítulo foi detalhado o tema proposto, tendo o mesmo sido contextualizado com o recurso a conteúdos teóricos e científicos. </w:t>
      </w:r>
    </w:p>
    <w:p w14:paraId="04179635" w14:textId="02685F5D" w:rsidR="00B64262" w:rsidRDefault="00B64262" w:rsidP="00B64262">
      <w:pPr>
        <w:ind w:firstLine="709"/>
      </w:pPr>
      <w:r>
        <w:t xml:space="preserve">Foram explorados conteúdos teóricos relativos ao Marketing Digital de modo a entender os objetivos propostos e como seria possível dar resposta aos mesmos. Por outro lado, ao aprofundar o estudo da Aprendizagem Automática e as suas </w:t>
      </w:r>
      <w:proofErr w:type="spellStart"/>
      <w:r>
        <w:t>sub-divisões</w:t>
      </w:r>
      <w:proofErr w:type="spellEnd"/>
      <w:r>
        <w:t xml:space="preserve"> foi possível compreender a proveniência dos Modelos de Atenção e o seu enquadramento na Aprendizagem Profunda.</w:t>
      </w:r>
    </w:p>
    <w:p w14:paraId="68D0DC9F" w14:textId="38DFBA7D" w:rsidR="00B64262" w:rsidRDefault="00B64262" w:rsidP="00B64262">
      <w:pPr>
        <w:ind w:firstLine="709"/>
      </w:pPr>
      <w:r>
        <w:t xml:space="preserve">Sempre tendo em consideração os objetivos do projeto, realizou-se uma pesquisa </w:t>
      </w:r>
      <w:r w:rsidR="00930D46">
        <w:t xml:space="preserve">aprofundada </w:t>
      </w:r>
      <w:r>
        <w:t xml:space="preserve">sobre os trabalhos relacionados com o tema proposto de modo a poder estruturar a solução que foi desenhada e posteriormente implementada. </w:t>
      </w:r>
      <w:r w:rsidR="00930D46">
        <w:t xml:space="preserve"> Deste modo, foi possível adicionar uma compreensão avançada das contribuições científicas para o tema proposto e ainda confirmar a inexistência de sistemas semelhantes ao que foi desenvolvido.</w:t>
      </w:r>
    </w:p>
    <w:p w14:paraId="7A0224EC" w14:textId="6591B56F" w:rsidR="00930D46" w:rsidRDefault="00930D46" w:rsidP="00B64262">
      <w:pPr>
        <w:ind w:firstLine="709"/>
      </w:pPr>
      <w:r>
        <w:t>Finalmente, realizou-se um destaque às tecnologias e às suas capacidades no que diz respeito à implementação do sistema proposto.</w:t>
      </w:r>
    </w:p>
    <w:p w14:paraId="6AD7CA14" w14:textId="77777777" w:rsidR="00930D46" w:rsidRDefault="00930D46" w:rsidP="00B64262">
      <w:pPr>
        <w:ind w:firstLine="709"/>
      </w:pPr>
    </w:p>
    <w:p w14:paraId="075BFC8D" w14:textId="0217EC7B" w:rsidR="00930D46" w:rsidRPr="00B95A4D" w:rsidRDefault="00930D46" w:rsidP="00B64262">
      <w:pPr>
        <w:ind w:firstLine="709"/>
        <w:sectPr w:rsidR="00930D46" w:rsidRPr="00B95A4D">
          <w:headerReference w:type="even" r:id="rId49"/>
          <w:headerReference w:type="default" r:id="rId50"/>
          <w:footerReference w:type="even" r:id="rId51"/>
          <w:footerReference w:type="default" r:id="rId52"/>
          <w:headerReference w:type="first" r:id="rId53"/>
          <w:footerReference w:type="first" r:id="rId54"/>
          <w:pgSz w:w="11906" w:h="16838"/>
          <w:pgMar w:top="1440" w:right="1797" w:bottom="1440" w:left="1797" w:header="709" w:footer="709" w:gutter="0"/>
          <w:cols w:space="720"/>
          <w:titlePg/>
          <w:docGrid w:linePitch="360"/>
        </w:sectPr>
      </w:pPr>
    </w:p>
    <w:p w14:paraId="214F7053" w14:textId="5FE65412" w:rsidR="00325B95" w:rsidRPr="00B364D8" w:rsidRDefault="00D409FF">
      <w:pPr>
        <w:pStyle w:val="Cabealho1"/>
      </w:pPr>
      <w:bookmarkStart w:id="29" w:name="_Toc169448149"/>
      <w:r w:rsidRPr="00B364D8">
        <w:t>Análise</w:t>
      </w:r>
      <w:r w:rsidR="00215DBD" w:rsidRPr="00B364D8">
        <w:t xml:space="preserve"> e </w:t>
      </w:r>
      <w:r w:rsidR="00C07000" w:rsidRPr="00B364D8">
        <w:t>desenho</w:t>
      </w:r>
      <w:r w:rsidR="009E43A4" w:rsidRPr="00B364D8">
        <w:t xml:space="preserve"> da solução</w:t>
      </w:r>
      <w:bookmarkEnd w:id="29"/>
    </w:p>
    <w:p w14:paraId="14D56EE2" w14:textId="77777777" w:rsidR="00217AFE" w:rsidRDefault="00217AFE" w:rsidP="00217AFE">
      <w:pPr>
        <w:ind w:firstLine="432"/>
      </w:pPr>
      <w:r>
        <w:t xml:space="preserve">Tendo efetuado na secção anterior a contextualização do tema a abordar e quais os assuntos mais relevantes, torna-se agora importante começar a análise do problema que se pretende resolver. </w:t>
      </w:r>
    </w:p>
    <w:p w14:paraId="4BCA9DBC" w14:textId="554AA64A" w:rsidR="00325B95" w:rsidRDefault="00217AFE" w:rsidP="00217AFE">
      <w:pPr>
        <w:ind w:firstLine="432"/>
      </w:pPr>
      <w:r>
        <w:t>A documentação do processo de análise e posterior desenho da solução será realizada através do levantamento de requisitos funcionais e não funcionais, de acordo com o modelo FURPS+</w:t>
      </w:r>
      <w:r w:rsidR="00331FF4">
        <w:t xml:space="preserve">  </w:t>
      </w:r>
      <w:r w:rsidR="00331FF4" w:rsidRPr="00331FF4">
        <w:rPr>
          <w:i/>
        </w:rPr>
        <w:fldChar w:fldCharType="begin" w:fldLock="1"/>
      </w:r>
      <w:r w:rsidR="00CE28C3">
        <w:rPr>
          <w:i/>
        </w:rPr>
        <w:instrText>ADDIN CSL_CITATION {"citationItems":[{"id":"ITEM-1","itemData":{"URL":"https://qualidadebr.wordpress.com/2008/07/10/furps/","id":"ITEM-1","issued":{"date-parts":[["0"]]},"title":"FURPS+","type":"webpage"},"uris":["http://www.mendeley.com/documents/?uuid=050904f0-5469-4e96-82b0-5cff093331ab"]}],"mendeley":{"formattedCitation":"[41]","plainTextFormattedCitation":"[41]","previouslyFormattedCitation":"[40]"},"properties":{"noteIndex":0},"schema":"https://github.com/citation-style-language/schema/raw/master/csl-citation.json"}</w:instrText>
      </w:r>
      <w:r w:rsidR="00331FF4" w:rsidRPr="00331FF4">
        <w:rPr>
          <w:i/>
        </w:rPr>
        <w:fldChar w:fldCharType="separate"/>
      </w:r>
      <w:r w:rsidR="00CE28C3" w:rsidRPr="00CE28C3">
        <w:rPr>
          <w:noProof/>
        </w:rPr>
        <w:t>[41]</w:t>
      </w:r>
      <w:r w:rsidR="00331FF4" w:rsidRPr="00331FF4">
        <w:rPr>
          <w:i/>
        </w:rPr>
        <w:fldChar w:fldCharType="end"/>
      </w:r>
      <w:r>
        <w:t>.</w:t>
      </w:r>
    </w:p>
    <w:p w14:paraId="4F7FFAD9" w14:textId="77777777" w:rsidR="00331FF4" w:rsidRDefault="00331FF4" w:rsidP="00217AFE">
      <w:pPr>
        <w:ind w:firstLine="432"/>
      </w:pPr>
    </w:p>
    <w:p w14:paraId="688865A0" w14:textId="4094D848" w:rsidR="00217AFE" w:rsidRDefault="00217AFE" w:rsidP="00217AFE">
      <w:pPr>
        <w:jc w:val="center"/>
        <w:rPr>
          <w:b/>
          <w:color w:val="FF0000"/>
        </w:rPr>
      </w:pPr>
      <w:r w:rsidRPr="00217AFE">
        <w:rPr>
          <w:b/>
          <w:noProof/>
          <w:color w:val="FF0000"/>
        </w:rPr>
        <w:drawing>
          <wp:inline distT="0" distB="0" distL="0" distR="0" wp14:anchorId="2922037C" wp14:editId="18EC696A">
            <wp:extent cx="3856054" cy="179847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56054" cy="1798476"/>
                    </a:xfrm>
                    <a:prstGeom prst="rect">
                      <a:avLst/>
                    </a:prstGeom>
                  </pic:spPr>
                </pic:pic>
              </a:graphicData>
            </a:graphic>
          </wp:inline>
        </w:drawing>
      </w:r>
    </w:p>
    <w:p w14:paraId="591F3279" w14:textId="5E512397" w:rsidR="00217AFE" w:rsidRDefault="00217AFE" w:rsidP="00217AFE">
      <w:pPr>
        <w:pStyle w:val="figuras"/>
      </w:pPr>
      <w:bookmarkStart w:id="30" w:name="_Toc169448092"/>
      <w:r>
        <w:t xml:space="preserve">Figura 5: Modelo FURPS+ </w:t>
      </w:r>
      <w:r>
        <w:fldChar w:fldCharType="begin" w:fldLock="1"/>
      </w:r>
      <w:r w:rsidR="00CE28C3">
        <w:instrText>ADDIN CSL_CITATION {"citationItems":[{"id":"ITEM-1","itemData":{"URL":"https://qualidadebr.wordpress.com/2008/07/10/furps/","id":"ITEM-1","issued":{"date-parts":[["0"]]},"title":"FURPS+","type":"webpage"},"uris":["http://www.mendeley.com/documents/?uuid=050904f0-5469-4e96-82b0-5cff093331ab"]}],"mendeley":{"formattedCitation":"[41]","plainTextFormattedCitation":"[41]","previouslyFormattedCitation":"[40]"},"properties":{"noteIndex":0},"schema":"https://github.com/citation-style-language/schema/raw/master/csl-citation.json"}</w:instrText>
      </w:r>
      <w:r>
        <w:fldChar w:fldCharType="separate"/>
      </w:r>
      <w:r w:rsidR="00CE28C3" w:rsidRPr="00CE28C3">
        <w:rPr>
          <w:i w:val="0"/>
          <w:noProof/>
        </w:rPr>
        <w:t>[41]</w:t>
      </w:r>
      <w:bookmarkEnd w:id="30"/>
      <w:r>
        <w:fldChar w:fldCharType="end"/>
      </w:r>
    </w:p>
    <w:p w14:paraId="7B502D82" w14:textId="77777777" w:rsidR="00E1140F" w:rsidRDefault="00217AFE" w:rsidP="00217AFE">
      <w:pPr>
        <w:rPr>
          <w:b/>
          <w:color w:val="FF0000"/>
        </w:rPr>
      </w:pPr>
      <w:r>
        <w:rPr>
          <w:b/>
          <w:color w:val="FF0000"/>
        </w:rPr>
        <w:tab/>
      </w:r>
    </w:p>
    <w:p w14:paraId="293A14A7" w14:textId="51EBD3B6" w:rsidR="00217AFE" w:rsidRDefault="00217AFE" w:rsidP="00F60675">
      <w:pPr>
        <w:ind w:firstLine="576"/>
      </w:pPr>
      <w:r w:rsidRPr="00D47B49">
        <w:t xml:space="preserve">Tal como se pode verificar na </w:t>
      </w:r>
      <w:r w:rsidR="00331FF4">
        <w:t>F</w:t>
      </w:r>
      <w:r w:rsidRPr="00D47B49">
        <w:t xml:space="preserve">igura 5, o modelo FURPS divide-se em requisitos funcionais: </w:t>
      </w:r>
      <w:r w:rsidRPr="007E401D">
        <w:rPr>
          <w:b/>
        </w:rPr>
        <w:t>F</w:t>
      </w:r>
      <w:r w:rsidRPr="00D47B49">
        <w:t xml:space="preserve">uncionalidade, </w:t>
      </w:r>
      <w:r w:rsidRPr="007E401D">
        <w:rPr>
          <w:b/>
        </w:rPr>
        <w:t>U</w:t>
      </w:r>
      <w:r w:rsidRPr="00D47B49">
        <w:t xml:space="preserve">sabilidade, </w:t>
      </w:r>
      <w:r w:rsidR="00787CBA" w:rsidRPr="007E58E9">
        <w:t>Confiabilidade (</w:t>
      </w:r>
      <w:proofErr w:type="spellStart"/>
      <w:r w:rsidR="00787CBA" w:rsidRPr="007E401D">
        <w:rPr>
          <w:b/>
          <w:i/>
        </w:rPr>
        <w:t>R</w:t>
      </w:r>
      <w:r w:rsidR="00787CBA">
        <w:rPr>
          <w:i/>
        </w:rPr>
        <w:t>ealib</w:t>
      </w:r>
      <w:r w:rsidR="007E401D">
        <w:rPr>
          <w:i/>
        </w:rPr>
        <w:t>ility</w:t>
      </w:r>
      <w:proofErr w:type="spellEnd"/>
      <w:r w:rsidR="007E401D">
        <w:rPr>
          <w:i/>
        </w:rPr>
        <w:t>)</w:t>
      </w:r>
      <w:r w:rsidR="00D47B49" w:rsidRPr="00D47B49">
        <w:t xml:space="preserve">, </w:t>
      </w:r>
      <w:r w:rsidR="007E58E9">
        <w:t>Desempenho (</w:t>
      </w:r>
      <w:r w:rsidR="00D47B49" w:rsidRPr="007E58E9">
        <w:rPr>
          <w:b/>
          <w:i/>
        </w:rPr>
        <w:t>P</w:t>
      </w:r>
      <w:r w:rsidR="00D47B49" w:rsidRPr="007E58E9">
        <w:rPr>
          <w:i/>
        </w:rPr>
        <w:t>erformance</w:t>
      </w:r>
      <w:r w:rsidR="007E58E9">
        <w:t>)</w:t>
      </w:r>
      <w:r w:rsidR="00D47B49" w:rsidRPr="00D47B49">
        <w:t xml:space="preserve">, </w:t>
      </w:r>
      <w:r w:rsidR="00D47B49" w:rsidRPr="007E401D">
        <w:rPr>
          <w:b/>
        </w:rPr>
        <w:t>S</w:t>
      </w:r>
      <w:r w:rsidR="00D47B49" w:rsidRPr="00D47B49">
        <w:t xml:space="preserve">uportabilidade e em requisitos não funcionais: restrições de design, restrições de implementação, restrições de interface e restrições </w:t>
      </w:r>
      <w:r w:rsidR="0079282B">
        <w:t>de segurança</w:t>
      </w:r>
      <w:r w:rsidR="00D47B49" w:rsidRPr="00D47B49">
        <w:t>. Cada um deste tipo de requisitos será detalhado e aprofundado, sendo devidamente enquadrado no problema em questão.</w:t>
      </w:r>
    </w:p>
    <w:p w14:paraId="74D0EB22" w14:textId="77777777" w:rsidR="00AC6807" w:rsidRPr="00D47B49" w:rsidRDefault="00AC6807" w:rsidP="00217AFE">
      <w:pPr>
        <w:rPr>
          <w:color w:val="FF0000"/>
        </w:rPr>
      </w:pPr>
    </w:p>
    <w:p w14:paraId="4990F242" w14:textId="1145BEF0" w:rsidR="00233852" w:rsidRDefault="00233852" w:rsidP="00233852">
      <w:pPr>
        <w:pStyle w:val="Cabealho2"/>
      </w:pPr>
      <w:bookmarkStart w:id="31" w:name="_Toc169448150"/>
      <w:r>
        <w:t>Domínio do problema</w:t>
      </w:r>
      <w:bookmarkEnd w:id="31"/>
    </w:p>
    <w:p w14:paraId="149804FE" w14:textId="77777777" w:rsidR="006C507B" w:rsidRDefault="00D47B49" w:rsidP="00D47B49">
      <w:pPr>
        <w:ind w:firstLine="576"/>
      </w:pPr>
      <w:r>
        <w:t>Antes de começar com a análise propriamente dita dos requisitos funcionais e não funcionais</w:t>
      </w:r>
      <w:r w:rsidR="006C507B">
        <w:t>, é importante esclarecer o domínio em que o problema se vai centrar</w:t>
      </w:r>
      <w:r w:rsidR="00C07000">
        <w:t>.</w:t>
      </w:r>
      <w:r w:rsidR="006C507B">
        <w:t xml:space="preserve"> </w:t>
      </w:r>
    </w:p>
    <w:p w14:paraId="5DCBB07A" w14:textId="5B2F7850" w:rsidR="009165EA" w:rsidRDefault="006C507B" w:rsidP="00D47B49">
      <w:pPr>
        <w:ind w:firstLine="576"/>
      </w:pPr>
      <w:r>
        <w:t>De facto, este projeto prende-se essencialmente com o desenvolvimento de uma ferramenta que irá ser útil na</w:t>
      </w:r>
      <w:r w:rsidR="009E43A4" w:rsidRPr="009E43A4">
        <w:t xml:space="preserve"> </w:t>
      </w:r>
      <w:r>
        <w:t xml:space="preserve">implementação da análise de imagens ou vídeos que, até hoje, teriam de ser manipulados um a um, tendo em conta qual o modelo de análise escolhido. </w:t>
      </w:r>
      <w:r w:rsidR="0084626A">
        <w:t xml:space="preserve">Isto significa que, para cada </w:t>
      </w:r>
      <w:r w:rsidR="00331FF4">
        <w:t>imagem ou vídeo que se pretendesse analisar</w:t>
      </w:r>
      <w:r w:rsidR="0084626A">
        <w:t xml:space="preserve">, teríamos diferentes implementações </w:t>
      </w:r>
      <w:r w:rsidR="009165EA">
        <w:t xml:space="preserve">para cada modelo de análise. </w:t>
      </w:r>
    </w:p>
    <w:p w14:paraId="58AAB4ED" w14:textId="5076DB96" w:rsidR="00FC5E9F" w:rsidRDefault="009165EA" w:rsidP="00D47B49">
      <w:pPr>
        <w:ind w:firstLine="576"/>
      </w:pPr>
      <w:r>
        <w:t>Tendo em conta o âmbito do Marketing Digital, essa</w:t>
      </w:r>
      <w:r w:rsidR="007E401D">
        <w:t xml:space="preserve"> ferramenta será muito importante para melhor</w:t>
      </w:r>
      <w:r>
        <w:t>ar esta análise.</w:t>
      </w:r>
      <w:r w:rsidR="007E401D">
        <w:t xml:space="preserve"> </w:t>
      </w:r>
      <w:r>
        <w:t>Pretende-se a</w:t>
      </w:r>
      <w:r w:rsidR="006C507B">
        <w:t>ssim</w:t>
      </w:r>
      <w:r>
        <w:t xml:space="preserve"> que</w:t>
      </w:r>
      <w:r w:rsidR="006C507B">
        <w:t xml:space="preserve">, numa ferramenta simples e intuitiva, qualquer utilizador possa escolher o modelo de análise numa página web e, ao clicar num botão, obter </w:t>
      </w:r>
      <w:r w:rsidR="00331FF4">
        <w:t>o</w:t>
      </w:r>
      <w:r w:rsidR="006C507B">
        <w:t xml:space="preserve"> mapa de saliências </w:t>
      </w:r>
      <w:r w:rsidR="00331FF4">
        <w:t xml:space="preserve">resultante </w:t>
      </w:r>
      <w:r w:rsidR="006C507B">
        <w:t>desse método, sendo esse mesmo resultado mostrado ao utilizador na mesma página web</w:t>
      </w:r>
      <w:r>
        <w:t>, paralelamente à imagem ou vídeo original.</w:t>
      </w:r>
    </w:p>
    <w:p w14:paraId="6861E45C" w14:textId="05B31936" w:rsidR="009165EA" w:rsidRDefault="009165EA" w:rsidP="00D47B49">
      <w:pPr>
        <w:ind w:firstLine="576"/>
      </w:pPr>
      <w:r>
        <w:t>Estes resultados</w:t>
      </w:r>
      <w:r w:rsidR="00331FF4">
        <w:t>,</w:t>
      </w:r>
      <w:r>
        <w:t xml:space="preserve"> obtidos através de vários métodos de Modelos de Atenção</w:t>
      </w:r>
      <w:r w:rsidR="00331FF4">
        <w:t>,</w:t>
      </w:r>
      <w:r>
        <w:t xml:space="preserve"> permitir</w:t>
      </w:r>
      <w:r w:rsidR="00AA477D">
        <w:t>ão</w:t>
      </w:r>
      <w:r>
        <w:t xml:space="preserve"> ao utilizador adaptar as imagens </w:t>
      </w:r>
      <w:r w:rsidR="00AA477D">
        <w:t xml:space="preserve">e obter o mapa de saliências respetivo, repetindo facilmente o processo quantas vezes forem necessárias, até obter o resultado que pretende. </w:t>
      </w:r>
    </w:p>
    <w:p w14:paraId="64D210FC" w14:textId="646CFDDF" w:rsidR="00AA477D" w:rsidRDefault="00AA477D" w:rsidP="00D47B49">
      <w:pPr>
        <w:ind w:firstLine="576"/>
      </w:pPr>
      <w:r>
        <w:t xml:space="preserve">Por outro lado, na análise de vídeos, foram usados vídeos retirados de mundos virtuais com o intuito de analisar a potencialidade de colocar publicidade no mundo virtual e perceber qual a atenção que o utilizador irá ter. Deste modo, também se pode escolher </w:t>
      </w:r>
      <w:r w:rsidR="00331FF4">
        <w:t>a</w:t>
      </w:r>
      <w:r>
        <w:t xml:space="preserve"> melhor </w:t>
      </w:r>
      <w:r w:rsidR="00331FF4">
        <w:t xml:space="preserve">localização do mundo virtual </w:t>
      </w:r>
      <w:r>
        <w:t xml:space="preserve">para essa campanha, bem como adaptar a </w:t>
      </w:r>
      <w:r w:rsidR="00331FF4">
        <w:t xml:space="preserve">própria </w:t>
      </w:r>
      <w:r>
        <w:t xml:space="preserve">imagem </w:t>
      </w:r>
      <w:r w:rsidR="00331FF4">
        <w:t xml:space="preserve">publicitária atuando </w:t>
      </w:r>
      <w:r>
        <w:t>da mesma maneira usada para a otimização de imagens estáticas.</w:t>
      </w:r>
    </w:p>
    <w:p w14:paraId="05227467" w14:textId="78BA6834" w:rsidR="00771187" w:rsidRDefault="00771187" w:rsidP="006A08CA">
      <w:pPr>
        <w:ind w:firstLine="576"/>
      </w:pPr>
      <w:r>
        <w:t xml:space="preserve">Com o recurso a linguagens gráficas como o UML, </w:t>
      </w:r>
      <w:r w:rsidR="00331FF4">
        <w:t xml:space="preserve">serão </w:t>
      </w:r>
      <w:r>
        <w:t>cria</w:t>
      </w:r>
      <w:r w:rsidR="00331FF4">
        <w:t>dos</w:t>
      </w:r>
      <w:r>
        <w:t xml:space="preserve"> artefactos que podem ajudar na compreensão do problema</w:t>
      </w:r>
      <w:r w:rsidR="00331FF4">
        <w:t xml:space="preserve"> e que </w:t>
      </w:r>
      <w:r>
        <w:t xml:space="preserve">permitem visualizar as ligações entre os vários intervenientes no problema, bem como especificar as responsabilidades de cada uma delas. </w:t>
      </w:r>
    </w:p>
    <w:p w14:paraId="2535D017" w14:textId="5BF3C556" w:rsidR="00771187" w:rsidRDefault="00771187" w:rsidP="00771187">
      <w:pPr>
        <w:jc w:val="center"/>
      </w:pPr>
      <w:r w:rsidRPr="00771187">
        <w:rPr>
          <w:noProof/>
        </w:rPr>
        <w:drawing>
          <wp:inline distT="0" distB="0" distL="0" distR="0" wp14:anchorId="31E65786" wp14:editId="6CB87D01">
            <wp:extent cx="4930567" cy="1394581"/>
            <wp:effectExtent l="0" t="0" r="381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0567" cy="1394581"/>
                    </a:xfrm>
                    <a:prstGeom prst="rect">
                      <a:avLst/>
                    </a:prstGeom>
                  </pic:spPr>
                </pic:pic>
              </a:graphicData>
            </a:graphic>
          </wp:inline>
        </w:drawing>
      </w:r>
    </w:p>
    <w:p w14:paraId="14045098" w14:textId="54D678DF" w:rsidR="00771187" w:rsidRDefault="00771187" w:rsidP="00CA57A8">
      <w:pPr>
        <w:pStyle w:val="figuras"/>
      </w:pPr>
      <w:bookmarkStart w:id="32" w:name="_Toc169448093"/>
      <w:r w:rsidRPr="00771187">
        <w:t xml:space="preserve">Figura </w:t>
      </w:r>
      <w:r>
        <w:t>6</w:t>
      </w:r>
      <w:r w:rsidRPr="00771187">
        <w:t xml:space="preserve">: Modelo </w:t>
      </w:r>
      <w:r>
        <w:t>de Domínio</w:t>
      </w:r>
      <w:bookmarkEnd w:id="32"/>
    </w:p>
    <w:p w14:paraId="42E7E372" w14:textId="550D5D7C" w:rsidR="006A08CA" w:rsidRDefault="006A08CA" w:rsidP="006A08CA">
      <w:pPr>
        <w:rPr>
          <w:i/>
        </w:rPr>
      </w:pPr>
    </w:p>
    <w:p w14:paraId="7CC84C6A" w14:textId="49020FDA" w:rsidR="006A08CA" w:rsidRDefault="006A08CA" w:rsidP="006A08CA">
      <w:pPr>
        <w:ind w:firstLine="576"/>
      </w:pPr>
      <w:r>
        <w:t xml:space="preserve">A </w:t>
      </w:r>
      <w:r w:rsidR="00331FF4">
        <w:t>F</w:t>
      </w:r>
      <w:r>
        <w:t xml:space="preserve">igura 6 pretende demonstrar o domínio do problema </w:t>
      </w:r>
      <w:r w:rsidR="00331FF4">
        <w:t>caracterizado pela existência de uma imagem publicitária elaborada por um utilizador. Essa imagem pode ou não ser colocada num mundo virtual</w:t>
      </w:r>
      <w:r>
        <w:t xml:space="preserve">. </w:t>
      </w:r>
      <w:r w:rsidR="00331FF4">
        <w:t>P</w:t>
      </w:r>
      <w:r>
        <w:t>ode-se facilmente e</w:t>
      </w:r>
      <w:r w:rsidR="00331FF4">
        <w:t>n</w:t>
      </w:r>
      <w:r>
        <w:t xml:space="preserve">tender as entidades que poderão usar o </w:t>
      </w:r>
      <w:r w:rsidR="00930D46">
        <w:t>sistema</w:t>
      </w:r>
      <w:r>
        <w:t xml:space="preserve"> desenvolvido, uma vez que o utilizador poderá fazer parte de uma empresa publicitária, com clientes que irão adquirir serviços nessa área, neste caso, a criação da imagem com o melhor resultado de atenção dos seus clientes, bem como a possível colocação dessa imagem num mundo virtual, de modo a obter um melhor resultado da publicidade, apostando em vários canais de marketing.</w:t>
      </w:r>
    </w:p>
    <w:p w14:paraId="660580E5" w14:textId="77777777" w:rsidR="006A08CA" w:rsidRPr="00771187" w:rsidRDefault="006A08CA" w:rsidP="006A08CA">
      <w:pPr>
        <w:ind w:firstLine="576"/>
        <w:rPr>
          <w:i/>
        </w:rPr>
      </w:pPr>
    </w:p>
    <w:p w14:paraId="27EBD7F8" w14:textId="3EEF8CD6" w:rsidR="00233852" w:rsidRDefault="00233852" w:rsidP="00233852">
      <w:pPr>
        <w:pStyle w:val="Cabealho2"/>
      </w:pPr>
      <w:bookmarkStart w:id="33" w:name="_Toc169448151"/>
      <w:r w:rsidRPr="00233852">
        <w:t>Requisitos funciona</w:t>
      </w:r>
      <w:r>
        <w:t>i</w:t>
      </w:r>
      <w:r w:rsidRPr="00233852">
        <w:t>s</w:t>
      </w:r>
      <w:r>
        <w:t xml:space="preserve"> e não funcionais</w:t>
      </w:r>
      <w:bookmarkEnd w:id="33"/>
    </w:p>
    <w:p w14:paraId="63525F4F" w14:textId="2C690F0F" w:rsidR="0061660F" w:rsidRDefault="0061660F" w:rsidP="0061660F">
      <w:pPr>
        <w:ind w:firstLine="576"/>
      </w:pPr>
      <w:r>
        <w:t>A engenharia de requisitos é um processo de análise e levantamento de necessidades do problema e permite retirar ideias antes da formulação da solução propriamente di</w:t>
      </w:r>
      <w:r w:rsidR="00331FF4">
        <w:t>t</w:t>
      </w:r>
      <w:r>
        <w:t>a. Esses requisitos podem ser divididos em 2 grandes categorias, requisitos funcionais e não funcionais.</w:t>
      </w:r>
      <w:r w:rsidR="00E93351">
        <w:t xml:space="preserve"> </w:t>
      </w:r>
    </w:p>
    <w:p w14:paraId="75D74319" w14:textId="77777777" w:rsidR="0061660F" w:rsidRDefault="0061660F" w:rsidP="0061660F">
      <w:pPr>
        <w:ind w:firstLine="576"/>
      </w:pPr>
    </w:p>
    <w:p w14:paraId="3AC017E5" w14:textId="6ACEF560" w:rsidR="0061660F" w:rsidRDefault="0061660F" w:rsidP="0061660F">
      <w:pPr>
        <w:pStyle w:val="Cabealho3"/>
      </w:pPr>
      <w:bookmarkStart w:id="34" w:name="_Toc169448152"/>
      <w:r>
        <w:t xml:space="preserve">Requisitos </w:t>
      </w:r>
      <w:r w:rsidR="00B8522D">
        <w:t>F</w:t>
      </w:r>
      <w:r>
        <w:t>uncionais</w:t>
      </w:r>
      <w:bookmarkEnd w:id="34"/>
    </w:p>
    <w:p w14:paraId="07D9ACFF" w14:textId="458E087C" w:rsidR="0061660F" w:rsidRDefault="0061660F" w:rsidP="0061660F">
      <w:pPr>
        <w:ind w:firstLine="576"/>
      </w:pPr>
      <w:r>
        <w:t xml:space="preserve">Estes requisitos definem as unidades funcionais, os limites de cada funcionalidade e os limites dos seus efeitos nas operações individuais e conjuntas do sistema </w:t>
      </w:r>
      <w:r w:rsidR="00E93351">
        <w:fldChar w:fldCharType="begin" w:fldLock="1"/>
      </w:r>
      <w:r w:rsidR="00CE28C3">
        <w:instrText>ADDIN CSL_CITATION {"citationItems":[{"id":"ITEM-1","itemData":{"author":[{"dropping-particle":"","family":"Lamsweerde","given":"A.","non-dropping-particle":"","parse-names":false,"suffix":""}],"id":"ITEM-1","issued":{"date-parts":[["2009"]]},"publisher":"Wiley","title":"Requirements Engineering: From System Goals to UML Models to Software Specifications","type":"book"},"uris":["http://www.mendeley.com/documents/?uuid=f1d2ff13-de57-47f4-89df-b44fac1dbc9b"]}],"mendeley":{"formattedCitation":"[42]","plainTextFormattedCitation":"[42]","previouslyFormattedCitation":"[41]"},"properties":{"noteIndex":0},"schema":"https://github.com/citation-style-language/schema/raw/master/csl-citation.json"}</w:instrText>
      </w:r>
      <w:r w:rsidR="00E93351">
        <w:fldChar w:fldCharType="separate"/>
      </w:r>
      <w:r w:rsidR="00CE28C3" w:rsidRPr="00CE28C3">
        <w:rPr>
          <w:noProof/>
        </w:rPr>
        <w:t>[42]</w:t>
      </w:r>
      <w:r w:rsidR="00E93351">
        <w:fldChar w:fldCharType="end"/>
      </w:r>
      <w:r w:rsidR="00331FF4">
        <w:t xml:space="preserve">. </w:t>
      </w:r>
      <w:r w:rsidR="00001BF9">
        <w:t xml:space="preserve">O diagrama de casos de uso é o diagrama que melhor explicita as funcionalidades do sistema, tal como se pode verificar na </w:t>
      </w:r>
      <w:r w:rsidR="00331FF4">
        <w:t>F</w:t>
      </w:r>
      <w:r w:rsidR="00001BF9">
        <w:t>igura 7.</w:t>
      </w:r>
    </w:p>
    <w:p w14:paraId="7F1B8B4E" w14:textId="723ED9B6" w:rsidR="0061660F" w:rsidRDefault="004F3905" w:rsidP="00001BF9">
      <w:r w:rsidRPr="004F3905">
        <w:rPr>
          <w:noProof/>
        </w:rPr>
        <w:drawing>
          <wp:inline distT="0" distB="0" distL="0" distR="0" wp14:anchorId="7033188B" wp14:editId="0CEE6429">
            <wp:extent cx="5278120" cy="195135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8120" cy="1951355"/>
                    </a:xfrm>
                    <a:prstGeom prst="rect">
                      <a:avLst/>
                    </a:prstGeom>
                  </pic:spPr>
                </pic:pic>
              </a:graphicData>
            </a:graphic>
          </wp:inline>
        </w:drawing>
      </w:r>
    </w:p>
    <w:p w14:paraId="0239D1D9" w14:textId="2CA9459C" w:rsidR="004F3905" w:rsidRDefault="004F3905" w:rsidP="004F3905">
      <w:pPr>
        <w:pStyle w:val="figuras"/>
      </w:pPr>
      <w:bookmarkStart w:id="35" w:name="_Toc169448094"/>
      <w:r w:rsidRPr="00771187">
        <w:t xml:space="preserve">Figura </w:t>
      </w:r>
      <w:r>
        <w:t>7</w:t>
      </w:r>
      <w:r w:rsidRPr="00771187">
        <w:t xml:space="preserve">: </w:t>
      </w:r>
      <w:r>
        <w:t>Diagrama de Casos de Uso</w:t>
      </w:r>
      <w:bookmarkEnd w:id="35"/>
    </w:p>
    <w:p w14:paraId="20D032CD" w14:textId="4C32591A" w:rsidR="0061660F" w:rsidRDefault="0061660F" w:rsidP="0061660F">
      <w:pPr>
        <w:ind w:left="576"/>
      </w:pPr>
    </w:p>
    <w:p w14:paraId="42910B38" w14:textId="39A13AAC" w:rsidR="00B654AA" w:rsidRDefault="00B654AA" w:rsidP="0061660F">
      <w:pPr>
        <w:ind w:left="576"/>
        <w:rPr>
          <w:b/>
        </w:rPr>
      </w:pPr>
      <w:r w:rsidRPr="00B654AA">
        <w:rPr>
          <w:b/>
        </w:rPr>
        <w:t>RF001: Escolher Modelos de Atenção para a criação do mapa de saliências</w:t>
      </w:r>
    </w:p>
    <w:p w14:paraId="7954B29F" w14:textId="6F2704B2" w:rsidR="00B654AA" w:rsidRDefault="00B654AA" w:rsidP="00B654AA">
      <w:pPr>
        <w:ind w:firstLine="576"/>
      </w:pPr>
      <w:r w:rsidRPr="00B654AA">
        <w:t xml:space="preserve">O primeiro requisito funcional do </w:t>
      </w:r>
      <w:r w:rsidR="00777BCC">
        <w:t>sistema</w:t>
      </w:r>
      <w:r w:rsidRPr="00B654AA">
        <w:t xml:space="preserve"> desenvolvido é o fa</w:t>
      </w:r>
      <w:r w:rsidR="00930D46">
        <w:t>c</w:t>
      </w:r>
      <w:r w:rsidRPr="00B654AA">
        <w:t>to do utilizador ter a opção de escolher qual o modelo de atenção que pretende usar na criação no mapa de saliências.</w:t>
      </w:r>
      <w:r w:rsidR="00777BCC">
        <w:t xml:space="preserve"> Assim, o sistema deverá ter a possibilidade de escolha de mais do que um modelo de atenção de modo a ser possível comparar os mapas de saliências obtidos por cada um d</w:t>
      </w:r>
      <w:r w:rsidR="00331FF4">
        <w:t>o</w:t>
      </w:r>
      <w:r w:rsidR="00777BCC">
        <w:t>s modelos.</w:t>
      </w:r>
      <w:r w:rsidR="00D7533A">
        <w:t xml:space="preserve"> </w:t>
      </w:r>
    </w:p>
    <w:p w14:paraId="558254B5" w14:textId="189C6982" w:rsidR="00975E5B" w:rsidRDefault="00975E5B" w:rsidP="00B654AA">
      <w:pPr>
        <w:ind w:firstLine="576"/>
      </w:pPr>
    </w:p>
    <w:p w14:paraId="00C61CCC" w14:textId="65470F44" w:rsidR="00777BCC" w:rsidRPr="00777BCC" w:rsidRDefault="00777BCC" w:rsidP="00B654AA">
      <w:pPr>
        <w:ind w:firstLine="576"/>
        <w:rPr>
          <w:b/>
        </w:rPr>
      </w:pPr>
      <w:r w:rsidRPr="00777BCC">
        <w:rPr>
          <w:b/>
        </w:rPr>
        <w:t>RF002: Criar mapa de saliências de imagens</w:t>
      </w:r>
    </w:p>
    <w:p w14:paraId="1C111F0F" w14:textId="71D9FC07" w:rsidR="00D7533A" w:rsidRDefault="00D7533A" w:rsidP="00D7533A">
      <w:pPr>
        <w:ind w:firstLine="576"/>
      </w:pPr>
      <w:r>
        <w:t>O requisito funcional de criar o mapa de saliências de imagens tem a ver com a implementação propriamente dita dos Modelos de Atenção</w:t>
      </w:r>
      <w:r w:rsidR="00331FF4">
        <w:t>,</w:t>
      </w:r>
      <w:r>
        <w:t xml:space="preserve"> escolhidos no requisito anterior</w:t>
      </w:r>
      <w:r w:rsidR="00331FF4">
        <w:t>,</w:t>
      </w:r>
      <w:r>
        <w:t xml:space="preserve"> e obter o resultado previsto pelo modelo. Com este resultado, pretende-se ter uma previsão de como o utilizador irá interagir, ou seja, como vai percecionar e focar a sua atenção em cada parte da imagem fornecida como entrada de dados.</w:t>
      </w:r>
    </w:p>
    <w:p w14:paraId="384EC24B" w14:textId="4ADF5C0A" w:rsidR="00D7533A" w:rsidRDefault="00D7533A" w:rsidP="00D7533A">
      <w:pPr>
        <w:ind w:firstLine="576"/>
        <w:rPr>
          <w:b/>
        </w:rPr>
      </w:pPr>
      <w:r w:rsidRPr="00D7533A">
        <w:rPr>
          <w:b/>
        </w:rPr>
        <w:t>RF003: Criar mapa de saliências de vídeos</w:t>
      </w:r>
    </w:p>
    <w:p w14:paraId="75DAC911" w14:textId="52A69167" w:rsidR="00D7533A" w:rsidRDefault="00D7533A" w:rsidP="00D7533A">
      <w:pPr>
        <w:ind w:firstLine="576"/>
      </w:pPr>
      <w:r w:rsidRPr="00D7533A">
        <w:t>O</w:t>
      </w:r>
      <w:r>
        <w:t xml:space="preserve"> requisito funcional de criar um mapa de saliências de vídeos vai ser usado para receber como dado de entrada um vídeo de realidade virtual, dividir esse vídeo em </w:t>
      </w:r>
      <w:proofErr w:type="spellStart"/>
      <w:r w:rsidRPr="00331FF4">
        <w:rPr>
          <w:i/>
        </w:rPr>
        <w:t>frames</w:t>
      </w:r>
      <w:proofErr w:type="spellEnd"/>
      <w:r>
        <w:t xml:space="preserve"> que correspondem a imagens e, para cada imagem, converter essa imagem num mapa de saliências à semelhança do RF002. Posteriormente, essas imagens geradas pelo modelo de atenção escolhido, serão agrupadas num vídeo para que o utilizador possa comparar esse resultado com o vídeo original. Deste modo, será possível verificar quais </w:t>
      </w:r>
      <w:r w:rsidR="005116B1">
        <w:t xml:space="preserve">são </w:t>
      </w:r>
      <w:r>
        <w:t xml:space="preserve">as zonas do vídeo </w:t>
      </w:r>
      <w:r w:rsidR="005116B1">
        <w:t>em que o utilizador presta mais atenção, de modo a que se possa usar esse aumento de atenção para, por exemplo, criar uma publicidade e assim conseguir mais foco do utilizador.</w:t>
      </w:r>
    </w:p>
    <w:p w14:paraId="0345FED2" w14:textId="438863BD" w:rsidR="005116B1" w:rsidRDefault="005116B1" w:rsidP="005116B1"/>
    <w:p w14:paraId="06DB014F" w14:textId="1319AB27" w:rsidR="00522810" w:rsidRDefault="00522810" w:rsidP="005116B1">
      <w:r>
        <w:tab/>
      </w:r>
      <w:r w:rsidR="00AC6807">
        <w:t>Os requisitos funcionais deste sistema estão muito ligados entre eles, pelo que foi criado um diagrama de sequência genérico que engloba os 3 requisitos funcionais. O principal ponto de foco é que apenas utilizadores autenticados têm acesso às funcionalidades do sistema</w:t>
      </w:r>
      <w:r w:rsidR="00930D46">
        <w:t xml:space="preserve"> (Figura 8)</w:t>
      </w:r>
      <w:r w:rsidR="00AC6807">
        <w:t>. A diferença de implementação para cada um dos requisitos funciona</w:t>
      </w:r>
      <w:r w:rsidR="00930D46">
        <w:t>i</w:t>
      </w:r>
      <w:r w:rsidR="00AC6807">
        <w:t xml:space="preserve">s será detalhado no capítulo seguinte.  </w:t>
      </w:r>
    </w:p>
    <w:p w14:paraId="6090B3CE" w14:textId="49F83B70" w:rsidR="00AC6807" w:rsidRDefault="00AC6807" w:rsidP="00AC6807">
      <w:pPr>
        <w:jc w:val="center"/>
      </w:pPr>
      <w:r w:rsidRPr="00AC6807">
        <w:rPr>
          <w:noProof/>
        </w:rPr>
        <w:drawing>
          <wp:inline distT="0" distB="0" distL="0" distR="0" wp14:anchorId="7168ABA6" wp14:editId="6C283C2D">
            <wp:extent cx="3702412" cy="1966127"/>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18075" cy="1974444"/>
                    </a:xfrm>
                    <a:prstGeom prst="rect">
                      <a:avLst/>
                    </a:prstGeom>
                  </pic:spPr>
                </pic:pic>
              </a:graphicData>
            </a:graphic>
          </wp:inline>
        </w:drawing>
      </w:r>
    </w:p>
    <w:p w14:paraId="63410FCF" w14:textId="29957DE0" w:rsidR="00AC6807" w:rsidRDefault="00AC6807" w:rsidP="00AC6807">
      <w:pPr>
        <w:pStyle w:val="figuras"/>
      </w:pPr>
      <w:bookmarkStart w:id="36" w:name="_Toc169448095"/>
      <w:r w:rsidRPr="00771187">
        <w:t xml:space="preserve">Figura </w:t>
      </w:r>
      <w:r>
        <w:t>8</w:t>
      </w:r>
      <w:r w:rsidRPr="00771187">
        <w:t xml:space="preserve">: </w:t>
      </w:r>
      <w:r>
        <w:t>Diagrama de Casos de Uso</w:t>
      </w:r>
      <w:bookmarkEnd w:id="36"/>
    </w:p>
    <w:p w14:paraId="530D1905" w14:textId="77777777" w:rsidR="00AC6807" w:rsidRDefault="00AC6807" w:rsidP="00AC6807">
      <w:pPr>
        <w:jc w:val="center"/>
      </w:pPr>
    </w:p>
    <w:p w14:paraId="24EEDA8D" w14:textId="5A0B0E2A" w:rsidR="005116B1" w:rsidRPr="005116B1" w:rsidRDefault="005116B1" w:rsidP="005116B1">
      <w:pPr>
        <w:pStyle w:val="Cabealho3"/>
      </w:pPr>
      <w:bookmarkStart w:id="37" w:name="_Toc169448153"/>
      <w:r w:rsidRPr="005116B1">
        <w:t>Requisitos Não Funcionais</w:t>
      </w:r>
      <w:bookmarkEnd w:id="37"/>
    </w:p>
    <w:p w14:paraId="0E99CB8A" w14:textId="1ADF1B2D" w:rsidR="00E93351" w:rsidRDefault="00E93351" w:rsidP="00D7533A">
      <w:pPr>
        <w:ind w:firstLine="576"/>
      </w:pPr>
      <w:r>
        <w:t xml:space="preserve">Os requisitos não funcionais do sistema prendem-se com caraterísticas do sistema que não têm a ver diretamente com a funcionalidade pretendida, mas sim com a </w:t>
      </w:r>
      <w:r w:rsidR="00331FF4">
        <w:t>forma</w:t>
      </w:r>
      <w:r>
        <w:t xml:space="preserve"> como essas funcionalidades são mostradas ao cliente. </w:t>
      </w:r>
    </w:p>
    <w:p w14:paraId="57709697" w14:textId="77777777" w:rsidR="00E93351" w:rsidRDefault="00E93351" w:rsidP="00D7533A">
      <w:pPr>
        <w:ind w:firstLine="576"/>
      </w:pPr>
    </w:p>
    <w:p w14:paraId="6DD11E9A" w14:textId="0539C70C" w:rsidR="00E93351" w:rsidRPr="00E93351" w:rsidRDefault="00E93351" w:rsidP="00D7533A">
      <w:pPr>
        <w:ind w:firstLine="576"/>
        <w:rPr>
          <w:b/>
        </w:rPr>
      </w:pPr>
      <w:r w:rsidRPr="00E93351">
        <w:rPr>
          <w:b/>
        </w:rPr>
        <w:t>RNF001</w:t>
      </w:r>
      <w:r>
        <w:rPr>
          <w:b/>
        </w:rPr>
        <w:t>:</w:t>
      </w:r>
      <w:r w:rsidRPr="00E93351">
        <w:rPr>
          <w:b/>
        </w:rPr>
        <w:t xml:space="preserve"> Usabilidade</w:t>
      </w:r>
    </w:p>
    <w:p w14:paraId="394C06B8" w14:textId="51306BF9" w:rsidR="00E93351" w:rsidRDefault="00E93351" w:rsidP="00D7533A">
      <w:pPr>
        <w:ind w:firstLine="576"/>
        <w:rPr>
          <w:szCs w:val="22"/>
        </w:rPr>
      </w:pPr>
      <w:r>
        <w:t>A usabilidade de um sistema tem a ver com a facilidade de seguir intuitivamente os passos necessários para</w:t>
      </w:r>
      <w:r w:rsidR="00331FF4">
        <w:t xml:space="preserve"> que, no presente projeto,</w:t>
      </w:r>
      <w:r>
        <w:t xml:space="preserve"> um determinado dado de entrada produza um determinado resultado. Essencialmente, tem como </w:t>
      </w:r>
      <w:r>
        <w:rPr>
          <w:szCs w:val="22"/>
        </w:rPr>
        <w:t xml:space="preserve">objetivo capturar e avaliar requisitos baseados na interface com o utilizador </w:t>
      </w:r>
      <w:r>
        <w:rPr>
          <w:szCs w:val="22"/>
        </w:rPr>
        <w:fldChar w:fldCharType="begin" w:fldLock="1"/>
      </w:r>
      <w:r w:rsidR="00CE28C3">
        <w:rPr>
          <w:szCs w:val="22"/>
        </w:rPr>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rPr>
          <w:szCs w:val="22"/>
        </w:rPr>
        <w:fldChar w:fldCharType="separate"/>
      </w:r>
      <w:r w:rsidR="00CE28C3" w:rsidRPr="00CE28C3">
        <w:rPr>
          <w:noProof/>
          <w:szCs w:val="22"/>
        </w:rPr>
        <w:t>[43]</w:t>
      </w:r>
      <w:r>
        <w:rPr>
          <w:szCs w:val="22"/>
        </w:rPr>
        <w:fldChar w:fldCharType="end"/>
      </w:r>
      <w:r w:rsidR="008C3031">
        <w:rPr>
          <w:szCs w:val="22"/>
        </w:rPr>
        <w:t>.</w:t>
      </w:r>
    </w:p>
    <w:p w14:paraId="4EA3FCD2" w14:textId="575C4CB7" w:rsidR="006C295F" w:rsidRDefault="006C295F" w:rsidP="006C295F">
      <w:pPr>
        <w:pStyle w:val="tabela"/>
      </w:pPr>
      <w:bookmarkStart w:id="38" w:name="_Toc169448077"/>
      <w:r>
        <w:t>Tabela 2: Requisitos de Usabilidade</w:t>
      </w:r>
      <w:bookmarkEnd w:id="38"/>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3A5210ED" w14:textId="77777777" w:rsidTr="006C295F">
        <w:tc>
          <w:tcPr>
            <w:tcW w:w="1555" w:type="dxa"/>
          </w:tcPr>
          <w:p w14:paraId="68A910C6" w14:textId="1A620802" w:rsidR="006C295F" w:rsidRDefault="006C295F" w:rsidP="006C295F">
            <w:pPr>
              <w:rPr>
                <w:szCs w:val="22"/>
              </w:rPr>
            </w:pPr>
            <w:r>
              <w:rPr>
                <w:szCs w:val="22"/>
              </w:rPr>
              <w:t>RNF001</w:t>
            </w:r>
            <w:r w:rsidR="00703B13">
              <w:rPr>
                <w:szCs w:val="22"/>
              </w:rPr>
              <w:t>.1</w:t>
            </w:r>
          </w:p>
        </w:tc>
        <w:tc>
          <w:tcPr>
            <w:tcW w:w="6747" w:type="dxa"/>
          </w:tcPr>
          <w:p w14:paraId="38F56C8C" w14:textId="33A10780" w:rsidR="006C295F" w:rsidRPr="006C295F" w:rsidRDefault="006C295F" w:rsidP="006C295F">
            <w:pPr>
              <w:pStyle w:val="Default"/>
              <w:jc w:val="both"/>
              <w:rPr>
                <w:sz w:val="22"/>
                <w:szCs w:val="22"/>
                <w:lang w:val="pt-PT"/>
              </w:rPr>
            </w:pPr>
            <w:r>
              <w:rPr>
                <w:sz w:val="22"/>
                <w:szCs w:val="22"/>
                <w:lang w:val="pt-PT"/>
              </w:rPr>
              <w:t>O</w:t>
            </w:r>
            <w:r w:rsidRPr="006C295F">
              <w:rPr>
                <w:sz w:val="22"/>
                <w:szCs w:val="22"/>
                <w:lang w:val="pt-PT"/>
              </w:rPr>
              <w:t xml:space="preserve"> utilizador deverá ter uma curva de aprendizagem perante a </w:t>
            </w:r>
            <w:r>
              <w:rPr>
                <w:sz w:val="22"/>
                <w:szCs w:val="22"/>
                <w:lang w:val="pt-PT"/>
              </w:rPr>
              <w:t>solução desenvolvida</w:t>
            </w:r>
            <w:r w:rsidRPr="006C295F">
              <w:rPr>
                <w:sz w:val="22"/>
                <w:szCs w:val="22"/>
                <w:lang w:val="pt-PT"/>
              </w:rPr>
              <w:t xml:space="preserve"> </w:t>
            </w:r>
            <w:r w:rsidR="008C3031">
              <w:rPr>
                <w:sz w:val="22"/>
                <w:szCs w:val="22"/>
                <w:lang w:val="pt-PT"/>
              </w:rPr>
              <w:t>reduzida</w:t>
            </w:r>
            <w:r w:rsidRPr="006C295F">
              <w:rPr>
                <w:sz w:val="22"/>
                <w:szCs w:val="22"/>
                <w:lang w:val="pt-PT"/>
              </w:rPr>
              <w:t xml:space="preserve"> </w:t>
            </w:r>
          </w:p>
        </w:tc>
      </w:tr>
    </w:tbl>
    <w:p w14:paraId="2B095FC2" w14:textId="77777777" w:rsidR="006C295F" w:rsidRDefault="006C295F" w:rsidP="0013610E">
      <w:pPr>
        <w:ind w:firstLine="576"/>
      </w:pPr>
    </w:p>
    <w:p w14:paraId="23B3F095" w14:textId="228FEEA1" w:rsidR="0013610E" w:rsidRDefault="0013610E" w:rsidP="0013610E">
      <w:pPr>
        <w:ind w:firstLine="576"/>
      </w:pPr>
      <w:r>
        <w:t>No sistema a ser desenvolvido, pretende-se que a interface web com que o utilizador vai interagir seja simples</w:t>
      </w:r>
      <w:r w:rsidR="008C3031">
        <w:t>,</w:t>
      </w:r>
      <w:r>
        <w:t xml:space="preserve"> de forma a que o utilizador entenda facilmente quais os passos a dar para que forneça um dado de entrada e receba o resultado que pretende. </w:t>
      </w:r>
    </w:p>
    <w:p w14:paraId="06C261F2" w14:textId="77777777" w:rsidR="004740AF" w:rsidRDefault="004740AF" w:rsidP="0013610E">
      <w:pPr>
        <w:ind w:firstLine="576"/>
      </w:pPr>
    </w:p>
    <w:p w14:paraId="6F982E14" w14:textId="235E5FAE" w:rsidR="00E93351" w:rsidRPr="0013610E" w:rsidRDefault="0013610E" w:rsidP="00D7533A">
      <w:pPr>
        <w:ind w:firstLine="576"/>
        <w:rPr>
          <w:b/>
        </w:rPr>
      </w:pPr>
      <w:r w:rsidRPr="0013610E">
        <w:rPr>
          <w:b/>
        </w:rPr>
        <w:t>RNF002: Confiabilidade</w:t>
      </w:r>
    </w:p>
    <w:p w14:paraId="746072A9" w14:textId="72A45FA9" w:rsidR="0013610E" w:rsidRDefault="0013610E" w:rsidP="00554805">
      <w:r>
        <w:tab/>
        <w:t>A confiabilidade de um sistema tem a ver com a disponibilidade, precisão, recuperabilidade e tempo médio entre falhas</w:t>
      </w:r>
      <w:r w:rsidR="008C3031">
        <w:t xml:space="preserve"> </w:t>
      </w:r>
      <w:r w:rsidR="008C3031">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rsidR="008C3031">
        <w:fldChar w:fldCharType="separate"/>
      </w:r>
      <w:r w:rsidR="00CE28C3" w:rsidRPr="00CE28C3">
        <w:rPr>
          <w:noProof/>
        </w:rPr>
        <w:t>[43]</w:t>
      </w:r>
      <w:r w:rsidR="008C3031">
        <w:fldChar w:fldCharType="end"/>
      </w:r>
      <w:r>
        <w:t xml:space="preserve">. </w:t>
      </w:r>
    </w:p>
    <w:p w14:paraId="1142B76D" w14:textId="3F12FEC9" w:rsidR="006C295F" w:rsidRDefault="006C295F" w:rsidP="006C295F">
      <w:pPr>
        <w:pStyle w:val="tabela"/>
      </w:pPr>
      <w:bookmarkStart w:id="39" w:name="_Toc169448078"/>
      <w:r>
        <w:t xml:space="preserve">Tabela 3: Requisitos de </w:t>
      </w:r>
      <w:r w:rsidR="00703B13">
        <w:t>Confia</w:t>
      </w:r>
      <w:r>
        <w:t>bilidade</w:t>
      </w:r>
      <w:bookmarkEnd w:id="39"/>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444F47E9" w14:textId="77777777" w:rsidTr="006C295F">
        <w:tc>
          <w:tcPr>
            <w:tcW w:w="1555" w:type="dxa"/>
            <w:vAlign w:val="center"/>
          </w:tcPr>
          <w:p w14:paraId="47839262" w14:textId="1B04BE9E" w:rsidR="006C295F" w:rsidRDefault="006C295F" w:rsidP="00975E5B">
            <w:pPr>
              <w:rPr>
                <w:szCs w:val="22"/>
              </w:rPr>
            </w:pPr>
            <w:r>
              <w:rPr>
                <w:szCs w:val="22"/>
              </w:rPr>
              <w:t>RNF002</w:t>
            </w:r>
            <w:r w:rsidR="00703B13">
              <w:rPr>
                <w:szCs w:val="22"/>
              </w:rPr>
              <w:t>.1</w:t>
            </w:r>
          </w:p>
        </w:tc>
        <w:tc>
          <w:tcPr>
            <w:tcW w:w="6747" w:type="dxa"/>
            <w:vAlign w:val="center"/>
          </w:tcPr>
          <w:p w14:paraId="64632018" w14:textId="77777777" w:rsidR="00703B13" w:rsidRDefault="00703B13" w:rsidP="00975E5B">
            <w:pPr>
              <w:pStyle w:val="Default"/>
              <w:jc w:val="both"/>
              <w:rPr>
                <w:sz w:val="22"/>
                <w:szCs w:val="22"/>
                <w:lang w:val="pt-PT"/>
              </w:rPr>
            </w:pPr>
          </w:p>
          <w:p w14:paraId="7AD969FF" w14:textId="01C457A6" w:rsidR="006C295F" w:rsidRDefault="006C295F"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ervidor deve-se manter operacional e funcional após falhas</w:t>
            </w:r>
            <w:r w:rsidR="00703B13">
              <w:rPr>
                <w:sz w:val="22"/>
                <w:szCs w:val="22"/>
                <w:lang w:val="pt-PT"/>
              </w:rPr>
              <w:t>, devendo existir cópias de segurança para recuperar rapidamente o sistema</w:t>
            </w:r>
            <w:r>
              <w:rPr>
                <w:sz w:val="22"/>
                <w:szCs w:val="22"/>
                <w:lang w:val="pt-PT"/>
              </w:rPr>
              <w:t>.</w:t>
            </w:r>
            <w:r w:rsidRPr="006C295F">
              <w:rPr>
                <w:sz w:val="22"/>
                <w:szCs w:val="22"/>
                <w:lang w:val="pt-PT"/>
              </w:rPr>
              <w:t xml:space="preserve"> </w:t>
            </w:r>
          </w:p>
          <w:p w14:paraId="1D93A5E0" w14:textId="0DF13DB8" w:rsidR="00703B13" w:rsidRPr="006C295F" w:rsidRDefault="00703B13" w:rsidP="00975E5B">
            <w:pPr>
              <w:pStyle w:val="Default"/>
              <w:jc w:val="both"/>
              <w:rPr>
                <w:sz w:val="22"/>
                <w:szCs w:val="22"/>
                <w:lang w:val="pt-PT"/>
              </w:rPr>
            </w:pPr>
          </w:p>
        </w:tc>
      </w:tr>
      <w:tr w:rsidR="00703B13" w14:paraId="6039EAFF" w14:textId="77777777" w:rsidTr="006C295F">
        <w:tc>
          <w:tcPr>
            <w:tcW w:w="1555" w:type="dxa"/>
            <w:vAlign w:val="center"/>
          </w:tcPr>
          <w:p w14:paraId="3136F9E0" w14:textId="6B0BE3CB" w:rsidR="00703B13" w:rsidRDefault="00703B13" w:rsidP="00975E5B">
            <w:pPr>
              <w:rPr>
                <w:szCs w:val="22"/>
              </w:rPr>
            </w:pPr>
            <w:r>
              <w:rPr>
                <w:szCs w:val="22"/>
              </w:rPr>
              <w:t>RNF002.2</w:t>
            </w:r>
          </w:p>
        </w:tc>
        <w:tc>
          <w:tcPr>
            <w:tcW w:w="6747" w:type="dxa"/>
            <w:vAlign w:val="center"/>
          </w:tcPr>
          <w:p w14:paraId="428CF457" w14:textId="77777777" w:rsidR="00703B13" w:rsidRDefault="00703B13" w:rsidP="00975E5B">
            <w:pPr>
              <w:pStyle w:val="Default"/>
              <w:jc w:val="both"/>
              <w:rPr>
                <w:sz w:val="22"/>
                <w:szCs w:val="22"/>
                <w:lang w:val="pt-PT"/>
              </w:rPr>
            </w:pPr>
          </w:p>
          <w:p w14:paraId="256C1017" w14:textId="77777777" w:rsidR="00703B13" w:rsidRDefault="00703B13" w:rsidP="00975E5B">
            <w:pPr>
              <w:pStyle w:val="Default"/>
              <w:jc w:val="both"/>
              <w:rPr>
                <w:sz w:val="22"/>
                <w:szCs w:val="22"/>
                <w:lang w:val="pt-PT"/>
              </w:rPr>
            </w:pPr>
            <w:r>
              <w:rPr>
                <w:sz w:val="22"/>
                <w:szCs w:val="22"/>
                <w:lang w:val="pt-PT"/>
              </w:rPr>
              <w:t>O</w:t>
            </w:r>
            <w:r w:rsidRPr="00703B13">
              <w:rPr>
                <w:sz w:val="22"/>
                <w:szCs w:val="22"/>
                <w:lang w:val="pt-PT"/>
              </w:rPr>
              <w:t xml:space="preserve"> servidor deverá ter alta disponibilidade, ou seja, disponível no mínimo em 99% do tempo</w:t>
            </w:r>
            <w:r>
              <w:rPr>
                <w:sz w:val="22"/>
                <w:szCs w:val="22"/>
                <w:lang w:val="pt-PT"/>
              </w:rPr>
              <w:t>.</w:t>
            </w:r>
          </w:p>
          <w:p w14:paraId="251CE2EA" w14:textId="34867610" w:rsidR="00703B13" w:rsidRPr="00703B13" w:rsidRDefault="00703B13" w:rsidP="00975E5B">
            <w:pPr>
              <w:pStyle w:val="Default"/>
              <w:jc w:val="both"/>
              <w:rPr>
                <w:sz w:val="22"/>
                <w:szCs w:val="22"/>
                <w:lang w:val="pt-PT"/>
              </w:rPr>
            </w:pPr>
          </w:p>
        </w:tc>
      </w:tr>
    </w:tbl>
    <w:p w14:paraId="4C907F72" w14:textId="77777777" w:rsidR="00703B13" w:rsidRDefault="0013610E" w:rsidP="00554805">
      <w:r>
        <w:tab/>
      </w:r>
    </w:p>
    <w:p w14:paraId="3E3829EA" w14:textId="5443EF00" w:rsidR="0013610E" w:rsidRDefault="00703B13" w:rsidP="00703B13">
      <w:pPr>
        <w:ind w:firstLine="576"/>
      </w:pPr>
      <w:r>
        <w:t xml:space="preserve">Tal como é exposto na </w:t>
      </w:r>
      <w:r w:rsidR="008C3031">
        <w:t>T</w:t>
      </w:r>
      <w:r>
        <w:t>abela 3</w:t>
      </w:r>
      <w:r w:rsidR="0013610E">
        <w:t>, no projeto a ser desenvolvido pretende-se que o servidor se mantenha operacional e funcional após falhas. Por outro lado, o servidor deverá ter alta disponibilidade, ou seja, disponível no mínimo em 99% do tempo.</w:t>
      </w:r>
    </w:p>
    <w:p w14:paraId="24301C3E" w14:textId="19186872" w:rsidR="0013610E" w:rsidRDefault="0013610E" w:rsidP="00554805"/>
    <w:p w14:paraId="345FACF2" w14:textId="257F2276" w:rsidR="0013610E" w:rsidRPr="0013610E" w:rsidRDefault="0013610E" w:rsidP="0013610E">
      <w:pPr>
        <w:ind w:firstLine="576"/>
        <w:rPr>
          <w:b/>
        </w:rPr>
      </w:pPr>
      <w:r w:rsidRPr="0013610E">
        <w:rPr>
          <w:b/>
        </w:rPr>
        <w:t>RNF00</w:t>
      </w:r>
      <w:r>
        <w:rPr>
          <w:b/>
        </w:rPr>
        <w:t>3</w:t>
      </w:r>
      <w:r w:rsidRPr="0013610E">
        <w:rPr>
          <w:b/>
        </w:rPr>
        <w:t xml:space="preserve">: </w:t>
      </w:r>
      <w:r>
        <w:rPr>
          <w:b/>
        </w:rPr>
        <w:t>Desempenho</w:t>
      </w:r>
    </w:p>
    <w:p w14:paraId="557A9136" w14:textId="3045C277" w:rsidR="0013610E" w:rsidRDefault="0013610E" w:rsidP="0013610E">
      <w:r>
        <w:tab/>
        <w:t xml:space="preserve">O desempenho de um sistema diz respeito a rendimento, tempo de resposta do sistema, tempo de recuperação e tempo de inicialização </w:t>
      </w:r>
      <w:r>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fldChar w:fldCharType="separate"/>
      </w:r>
      <w:r w:rsidR="00CE28C3" w:rsidRPr="00CE28C3">
        <w:rPr>
          <w:noProof/>
        </w:rPr>
        <w:t>[43]</w:t>
      </w:r>
      <w:r>
        <w:fldChar w:fldCharType="end"/>
      </w:r>
      <w:r w:rsidR="008C3031">
        <w:t>.</w:t>
      </w:r>
    </w:p>
    <w:p w14:paraId="0AD97B66" w14:textId="43416800" w:rsidR="00703B13" w:rsidRDefault="00703B13" w:rsidP="00703B13">
      <w:pPr>
        <w:pStyle w:val="tabela"/>
      </w:pPr>
      <w:bookmarkStart w:id="40" w:name="_Toc169448079"/>
      <w:r>
        <w:t>Tabela 4: Requisitos de Desempenho</w:t>
      </w:r>
      <w:bookmarkEnd w:id="40"/>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3C053729" w14:textId="77777777" w:rsidTr="00975E5B">
        <w:tc>
          <w:tcPr>
            <w:tcW w:w="1555" w:type="dxa"/>
            <w:vAlign w:val="center"/>
          </w:tcPr>
          <w:p w14:paraId="545FC096" w14:textId="65FB4742" w:rsidR="00703B13" w:rsidRDefault="00703B13" w:rsidP="00975E5B">
            <w:pPr>
              <w:rPr>
                <w:szCs w:val="22"/>
              </w:rPr>
            </w:pPr>
            <w:r>
              <w:rPr>
                <w:szCs w:val="22"/>
              </w:rPr>
              <w:t>RNF003.1</w:t>
            </w:r>
          </w:p>
        </w:tc>
        <w:tc>
          <w:tcPr>
            <w:tcW w:w="6747" w:type="dxa"/>
            <w:vAlign w:val="center"/>
          </w:tcPr>
          <w:p w14:paraId="786C0DBC" w14:textId="77777777" w:rsidR="00703B13" w:rsidRDefault="00703B13" w:rsidP="00975E5B">
            <w:pPr>
              <w:pStyle w:val="Default"/>
              <w:jc w:val="both"/>
              <w:rPr>
                <w:sz w:val="22"/>
                <w:szCs w:val="22"/>
                <w:lang w:val="pt-PT"/>
              </w:rPr>
            </w:pPr>
          </w:p>
          <w:p w14:paraId="6457DDEE" w14:textId="1582E5BA"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roduzir resultados</w:t>
            </w:r>
            <w:r w:rsidR="008C3031">
              <w:rPr>
                <w:sz w:val="22"/>
                <w:szCs w:val="22"/>
                <w:lang w:val="pt-PT"/>
              </w:rPr>
              <w:t xml:space="preserve"> de imagens</w:t>
            </w:r>
            <w:r>
              <w:rPr>
                <w:sz w:val="22"/>
                <w:szCs w:val="22"/>
                <w:lang w:val="pt-PT"/>
              </w:rPr>
              <w:t xml:space="preserve">, independentemente do Modelo de Atenção </w:t>
            </w:r>
            <w:r w:rsidR="008C3031">
              <w:rPr>
                <w:sz w:val="22"/>
                <w:szCs w:val="22"/>
                <w:lang w:val="pt-PT"/>
              </w:rPr>
              <w:t>escolhido,</w:t>
            </w:r>
            <w:r>
              <w:rPr>
                <w:sz w:val="22"/>
                <w:szCs w:val="22"/>
                <w:lang w:val="pt-PT"/>
              </w:rPr>
              <w:t xml:space="preserve"> no </w:t>
            </w:r>
            <w:r w:rsidRPr="008C3031">
              <w:rPr>
                <w:sz w:val="22"/>
                <w:szCs w:val="22"/>
                <w:lang w:val="pt-PT"/>
              </w:rPr>
              <w:t>tempo máximo de 1 minuto</w:t>
            </w:r>
            <w:r>
              <w:rPr>
                <w:sz w:val="22"/>
                <w:szCs w:val="22"/>
                <w:lang w:val="pt-PT"/>
              </w:rPr>
              <w:t>.</w:t>
            </w:r>
            <w:r w:rsidRPr="006C295F">
              <w:rPr>
                <w:sz w:val="22"/>
                <w:szCs w:val="22"/>
                <w:lang w:val="pt-PT"/>
              </w:rPr>
              <w:t xml:space="preserve"> </w:t>
            </w:r>
          </w:p>
          <w:p w14:paraId="19E9DE63" w14:textId="77777777" w:rsidR="00703B13" w:rsidRPr="006C295F" w:rsidRDefault="00703B13" w:rsidP="00975E5B">
            <w:pPr>
              <w:pStyle w:val="Default"/>
              <w:jc w:val="both"/>
              <w:rPr>
                <w:sz w:val="22"/>
                <w:szCs w:val="22"/>
                <w:lang w:val="pt-PT"/>
              </w:rPr>
            </w:pPr>
          </w:p>
        </w:tc>
      </w:tr>
      <w:tr w:rsidR="009C0485" w14:paraId="029A0D83" w14:textId="77777777" w:rsidTr="00975E5B">
        <w:tc>
          <w:tcPr>
            <w:tcW w:w="1555" w:type="dxa"/>
            <w:vAlign w:val="center"/>
          </w:tcPr>
          <w:p w14:paraId="335547AF" w14:textId="20596407" w:rsidR="009C0485" w:rsidRDefault="009C0485" w:rsidP="00975E5B">
            <w:pPr>
              <w:rPr>
                <w:szCs w:val="22"/>
              </w:rPr>
            </w:pPr>
            <w:r>
              <w:rPr>
                <w:szCs w:val="22"/>
              </w:rPr>
              <w:t>RNF003.2</w:t>
            </w:r>
          </w:p>
        </w:tc>
        <w:tc>
          <w:tcPr>
            <w:tcW w:w="6747" w:type="dxa"/>
            <w:vAlign w:val="center"/>
          </w:tcPr>
          <w:p w14:paraId="696E553A" w14:textId="77777777" w:rsidR="009C0485" w:rsidRDefault="009C0485" w:rsidP="00975E5B">
            <w:pPr>
              <w:pStyle w:val="Default"/>
              <w:jc w:val="both"/>
              <w:rPr>
                <w:sz w:val="22"/>
                <w:szCs w:val="22"/>
                <w:lang w:val="pt-PT"/>
              </w:rPr>
            </w:pPr>
          </w:p>
          <w:p w14:paraId="4F6CF273" w14:textId="34054E2B" w:rsidR="009C0485" w:rsidRDefault="009C0485"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disponibilizar um contador de tempo de processamento, para o utilizador acompanhar o progresso.</w:t>
            </w:r>
            <w:r w:rsidRPr="006C295F">
              <w:rPr>
                <w:sz w:val="22"/>
                <w:szCs w:val="22"/>
                <w:lang w:val="pt-PT"/>
              </w:rPr>
              <w:t xml:space="preserve"> </w:t>
            </w:r>
          </w:p>
          <w:p w14:paraId="69ABE5C1" w14:textId="48C88396" w:rsidR="009C0485" w:rsidRDefault="009C0485" w:rsidP="00975E5B">
            <w:pPr>
              <w:pStyle w:val="Default"/>
              <w:jc w:val="both"/>
              <w:rPr>
                <w:sz w:val="22"/>
                <w:szCs w:val="22"/>
                <w:lang w:val="pt-PT"/>
              </w:rPr>
            </w:pPr>
          </w:p>
        </w:tc>
      </w:tr>
    </w:tbl>
    <w:p w14:paraId="1568EA1B" w14:textId="77777777" w:rsidR="00703B13" w:rsidRDefault="00703B13" w:rsidP="0013610E"/>
    <w:p w14:paraId="586BA32C" w14:textId="5E2275FE" w:rsidR="0013610E" w:rsidRDefault="0013610E" w:rsidP="00554805">
      <w:r>
        <w:tab/>
        <w:t xml:space="preserve">Neste projeto, o desempenho do sistema é algo que poderá ser bastante crítico. Isto deve-se não necessariamente à base do sistema, mas sim ao tempo necessário para </w:t>
      </w:r>
      <w:r w:rsidR="008C3031">
        <w:t>o processamento e posterior visualização do</w:t>
      </w:r>
      <w:r>
        <w:t xml:space="preserve"> resultado dos modelos de atenção. Como já foi referido, um dos problemas da Aprendizagem Profunda tem a ver com o tempo de processamento e neste projeto esse problema também será uma questão importante</w:t>
      </w:r>
      <w:r w:rsidR="00930D46">
        <w:t xml:space="preserve"> (Tabela 4)</w:t>
      </w:r>
      <w:r>
        <w:t xml:space="preserve">. </w:t>
      </w:r>
    </w:p>
    <w:p w14:paraId="084152E6" w14:textId="3114C7C4" w:rsidR="0013610E" w:rsidRDefault="0013610E" w:rsidP="00554805"/>
    <w:p w14:paraId="57F363AA" w14:textId="6735B7A6" w:rsidR="007E58E9" w:rsidRDefault="007E58E9" w:rsidP="007E58E9">
      <w:pPr>
        <w:ind w:firstLine="576"/>
        <w:rPr>
          <w:b/>
        </w:rPr>
      </w:pPr>
      <w:r w:rsidRPr="0013610E">
        <w:rPr>
          <w:b/>
        </w:rPr>
        <w:t>RNF00</w:t>
      </w:r>
      <w:r>
        <w:rPr>
          <w:b/>
        </w:rPr>
        <w:t>4</w:t>
      </w:r>
      <w:r w:rsidRPr="0013610E">
        <w:rPr>
          <w:b/>
        </w:rPr>
        <w:t xml:space="preserve">: </w:t>
      </w:r>
      <w:r>
        <w:rPr>
          <w:b/>
        </w:rPr>
        <w:t>Suportabilidade</w:t>
      </w:r>
    </w:p>
    <w:p w14:paraId="12D33AEB" w14:textId="2570DDCE" w:rsidR="007E58E9" w:rsidRDefault="007E58E9" w:rsidP="007E58E9">
      <w:pPr>
        <w:ind w:firstLine="576"/>
      </w:pPr>
      <w:r w:rsidRPr="007E58E9">
        <w:t xml:space="preserve">A suportabilidade de um sistema está relacionada com limitações de linguagem, testabilidade, adaptabilidade, manutenibilidade, compatibilidade e escalabilidade </w:t>
      </w:r>
      <w:r w:rsidRPr="007E58E9">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rsidRPr="007E58E9">
        <w:fldChar w:fldCharType="separate"/>
      </w:r>
      <w:r w:rsidR="00CE28C3" w:rsidRPr="00CE28C3">
        <w:rPr>
          <w:noProof/>
        </w:rPr>
        <w:t>[43]</w:t>
      </w:r>
      <w:r w:rsidRPr="007E58E9">
        <w:fldChar w:fldCharType="end"/>
      </w:r>
      <w:r w:rsidR="008C3031">
        <w:t>.</w:t>
      </w:r>
    </w:p>
    <w:p w14:paraId="1B6E0CBF" w14:textId="1DF55D74" w:rsidR="00703B13" w:rsidRDefault="00703B13" w:rsidP="00703B13">
      <w:pPr>
        <w:pStyle w:val="tabela"/>
      </w:pPr>
      <w:bookmarkStart w:id="41" w:name="_Hlk165127738"/>
      <w:bookmarkStart w:id="42" w:name="_Toc169448080"/>
      <w:r>
        <w:t>Tabela 5: Requisitos de Suportabilidade</w:t>
      </w:r>
      <w:bookmarkEnd w:id="42"/>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0B615DD7" w14:textId="77777777" w:rsidTr="00975E5B">
        <w:tc>
          <w:tcPr>
            <w:tcW w:w="1555" w:type="dxa"/>
            <w:vAlign w:val="center"/>
          </w:tcPr>
          <w:p w14:paraId="67EBB275" w14:textId="7AAD22FF" w:rsidR="00703B13" w:rsidRDefault="00703B13" w:rsidP="00975E5B">
            <w:pPr>
              <w:rPr>
                <w:szCs w:val="22"/>
              </w:rPr>
            </w:pPr>
            <w:r>
              <w:rPr>
                <w:szCs w:val="22"/>
              </w:rPr>
              <w:t>RNF004.1</w:t>
            </w:r>
          </w:p>
        </w:tc>
        <w:tc>
          <w:tcPr>
            <w:tcW w:w="6747" w:type="dxa"/>
            <w:vAlign w:val="center"/>
          </w:tcPr>
          <w:p w14:paraId="582A1FC0" w14:textId="77777777" w:rsidR="00703B13" w:rsidRDefault="00703B13" w:rsidP="00975E5B">
            <w:pPr>
              <w:pStyle w:val="Default"/>
              <w:jc w:val="both"/>
              <w:rPr>
                <w:sz w:val="22"/>
                <w:szCs w:val="22"/>
                <w:lang w:val="pt-PT"/>
              </w:rPr>
            </w:pPr>
          </w:p>
          <w:p w14:paraId="6310DC25" w14:textId="14E43E55"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ermitir a inclusão simples de novas funcionalidades.</w:t>
            </w:r>
            <w:r w:rsidRPr="006C295F">
              <w:rPr>
                <w:sz w:val="22"/>
                <w:szCs w:val="22"/>
                <w:lang w:val="pt-PT"/>
              </w:rPr>
              <w:t xml:space="preserve"> </w:t>
            </w:r>
          </w:p>
          <w:p w14:paraId="18DA57A7" w14:textId="77777777" w:rsidR="00703B13" w:rsidRPr="006C295F" w:rsidRDefault="00703B13" w:rsidP="00975E5B">
            <w:pPr>
              <w:pStyle w:val="Default"/>
              <w:jc w:val="both"/>
              <w:rPr>
                <w:sz w:val="22"/>
                <w:szCs w:val="22"/>
                <w:lang w:val="pt-PT"/>
              </w:rPr>
            </w:pPr>
          </w:p>
        </w:tc>
      </w:tr>
      <w:tr w:rsidR="00703B13" w14:paraId="3F2EEB17" w14:textId="77777777" w:rsidTr="00975E5B">
        <w:tc>
          <w:tcPr>
            <w:tcW w:w="1555" w:type="dxa"/>
            <w:vAlign w:val="center"/>
          </w:tcPr>
          <w:p w14:paraId="3F09CC42" w14:textId="6C3750E4" w:rsidR="00703B13" w:rsidRDefault="00703B13" w:rsidP="00975E5B">
            <w:pPr>
              <w:rPr>
                <w:szCs w:val="22"/>
              </w:rPr>
            </w:pPr>
            <w:r>
              <w:rPr>
                <w:szCs w:val="22"/>
              </w:rPr>
              <w:t>RNF004.2</w:t>
            </w:r>
          </w:p>
        </w:tc>
        <w:tc>
          <w:tcPr>
            <w:tcW w:w="6747" w:type="dxa"/>
            <w:vAlign w:val="center"/>
          </w:tcPr>
          <w:p w14:paraId="761995CB" w14:textId="77777777" w:rsidR="00703B13" w:rsidRDefault="00703B13" w:rsidP="00975E5B">
            <w:pPr>
              <w:pStyle w:val="Default"/>
              <w:jc w:val="both"/>
              <w:rPr>
                <w:sz w:val="22"/>
                <w:szCs w:val="22"/>
                <w:lang w:val="pt-PT"/>
              </w:rPr>
            </w:pPr>
          </w:p>
          <w:p w14:paraId="6E323475" w14:textId="77777777" w:rsidR="00703B13" w:rsidRDefault="00703B13" w:rsidP="00975E5B">
            <w:pPr>
              <w:pStyle w:val="Default"/>
              <w:jc w:val="both"/>
              <w:rPr>
                <w:sz w:val="22"/>
                <w:szCs w:val="22"/>
                <w:lang w:val="pt-PT"/>
              </w:rPr>
            </w:pPr>
            <w:r>
              <w:rPr>
                <w:sz w:val="22"/>
                <w:szCs w:val="22"/>
                <w:lang w:val="pt-PT"/>
              </w:rPr>
              <w:t>O sistema deverá permitir a implementação de outros modelos de atenção de forma fácil.</w:t>
            </w:r>
          </w:p>
          <w:p w14:paraId="75EDCF19" w14:textId="6B6A75B3" w:rsidR="00703B13" w:rsidRDefault="00703B13" w:rsidP="00975E5B">
            <w:pPr>
              <w:pStyle w:val="Default"/>
              <w:jc w:val="both"/>
              <w:rPr>
                <w:sz w:val="22"/>
                <w:szCs w:val="22"/>
                <w:lang w:val="pt-PT"/>
              </w:rPr>
            </w:pPr>
          </w:p>
        </w:tc>
      </w:tr>
      <w:bookmarkEnd w:id="41"/>
    </w:tbl>
    <w:p w14:paraId="78B6E4A2" w14:textId="77777777" w:rsidR="00703B13" w:rsidRPr="007E58E9" w:rsidRDefault="00703B13" w:rsidP="00703B13"/>
    <w:p w14:paraId="054064F3" w14:textId="0C96CB64" w:rsidR="007E58E9" w:rsidRDefault="007E58E9" w:rsidP="00554805">
      <w:r>
        <w:tab/>
        <w:t>O sistema deverá permitir a inclusão de novas funcionalidades, de maneira simples</w:t>
      </w:r>
      <w:r w:rsidR="00930D46">
        <w:t xml:space="preserve"> (Tabela 5)</w:t>
      </w:r>
      <w:r>
        <w:t xml:space="preserve">. O sistema deverá ser desenvolvido de maneira a poder incluir </w:t>
      </w:r>
      <w:r w:rsidR="002B52F2">
        <w:t xml:space="preserve">outros </w:t>
      </w:r>
      <w:r>
        <w:t>modelos de atenção</w:t>
      </w:r>
      <w:r w:rsidR="002B52F2">
        <w:t xml:space="preserve"> mantendo o design da página web. </w:t>
      </w:r>
      <w:r w:rsidR="00E20410">
        <w:t>Estes requisitos permitem que o sistema seja flexível, facilitando a manutenibilidade e melhorando a adaptabilidade.</w:t>
      </w:r>
    </w:p>
    <w:p w14:paraId="087D51EC" w14:textId="7BF69D02" w:rsidR="002B52F2" w:rsidRDefault="002B52F2" w:rsidP="00554805"/>
    <w:p w14:paraId="3EF2630B" w14:textId="54B68095" w:rsidR="00875D67" w:rsidRDefault="00875D67" w:rsidP="00875D67">
      <w:pPr>
        <w:ind w:firstLine="576"/>
        <w:rPr>
          <w:b/>
        </w:rPr>
      </w:pPr>
      <w:r>
        <w:tab/>
      </w:r>
      <w:r w:rsidRPr="00875D67">
        <w:rPr>
          <w:b/>
        </w:rPr>
        <w:t>RNF005: Restrições de desenho</w:t>
      </w:r>
    </w:p>
    <w:p w14:paraId="786FC498" w14:textId="0698D5A0" w:rsidR="00875D67" w:rsidRDefault="00875D67" w:rsidP="00875D67">
      <w:pPr>
        <w:ind w:firstLine="576"/>
      </w:pPr>
      <w:r>
        <w:t>Nas restrições de desenho é limitada a forma como a aplicação é desenhada</w:t>
      </w:r>
      <w:r w:rsidR="00E20410">
        <w:t xml:space="preserve"> </w:t>
      </w:r>
      <w:r>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fldChar w:fldCharType="separate"/>
      </w:r>
      <w:r w:rsidR="00CE28C3" w:rsidRPr="00CE28C3">
        <w:rPr>
          <w:noProof/>
        </w:rPr>
        <w:t>[43]</w:t>
      </w:r>
      <w:r>
        <w:fldChar w:fldCharType="end"/>
      </w:r>
      <w:r w:rsidR="00E20410">
        <w:t>.</w:t>
      </w:r>
    </w:p>
    <w:p w14:paraId="7CF6C369" w14:textId="286C514E" w:rsidR="00703B13" w:rsidRDefault="00703B13" w:rsidP="00703B13">
      <w:pPr>
        <w:pStyle w:val="tabela"/>
      </w:pPr>
      <w:bookmarkStart w:id="43" w:name="_Toc169448081"/>
      <w:r>
        <w:t>Tabela 6: Restrições de Desenho</w:t>
      </w:r>
      <w:bookmarkEnd w:id="43"/>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7FB5520C" w14:textId="77777777" w:rsidTr="00975E5B">
        <w:tc>
          <w:tcPr>
            <w:tcW w:w="1555" w:type="dxa"/>
            <w:vAlign w:val="center"/>
          </w:tcPr>
          <w:p w14:paraId="21B390E0" w14:textId="2527FE84" w:rsidR="00703B13" w:rsidRDefault="00703B13" w:rsidP="00975E5B">
            <w:pPr>
              <w:rPr>
                <w:szCs w:val="22"/>
              </w:rPr>
            </w:pPr>
            <w:r>
              <w:rPr>
                <w:szCs w:val="22"/>
              </w:rPr>
              <w:t>RNF005.1</w:t>
            </w:r>
          </w:p>
        </w:tc>
        <w:tc>
          <w:tcPr>
            <w:tcW w:w="6747" w:type="dxa"/>
            <w:vAlign w:val="center"/>
          </w:tcPr>
          <w:p w14:paraId="00C9B36D" w14:textId="77777777" w:rsidR="00703B13" w:rsidRDefault="00703B13" w:rsidP="00975E5B">
            <w:pPr>
              <w:pStyle w:val="Default"/>
              <w:jc w:val="both"/>
              <w:rPr>
                <w:sz w:val="22"/>
                <w:szCs w:val="22"/>
                <w:lang w:val="pt-PT"/>
              </w:rPr>
            </w:pPr>
          </w:p>
          <w:p w14:paraId="54F50C1A" w14:textId="0DB22DD2"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comunicar com a base de dados de forma assíncrona.</w:t>
            </w:r>
            <w:r w:rsidRPr="006C295F">
              <w:rPr>
                <w:sz w:val="22"/>
                <w:szCs w:val="22"/>
                <w:lang w:val="pt-PT"/>
              </w:rPr>
              <w:t xml:space="preserve"> </w:t>
            </w:r>
          </w:p>
          <w:p w14:paraId="57DE216E" w14:textId="77777777" w:rsidR="00703B13" w:rsidRPr="006C295F" w:rsidRDefault="00703B13" w:rsidP="00975E5B">
            <w:pPr>
              <w:pStyle w:val="Default"/>
              <w:jc w:val="both"/>
              <w:rPr>
                <w:sz w:val="22"/>
                <w:szCs w:val="22"/>
                <w:lang w:val="pt-PT"/>
              </w:rPr>
            </w:pPr>
          </w:p>
        </w:tc>
      </w:tr>
    </w:tbl>
    <w:p w14:paraId="0726F7A2" w14:textId="77777777" w:rsidR="00703B13" w:rsidRDefault="00703B13" w:rsidP="00875D67">
      <w:pPr>
        <w:ind w:firstLine="576"/>
      </w:pPr>
    </w:p>
    <w:p w14:paraId="2BFD66E2" w14:textId="791BA027" w:rsidR="00875D67" w:rsidRDefault="00875D67" w:rsidP="00875D67">
      <w:pPr>
        <w:ind w:firstLine="576"/>
      </w:pPr>
      <w:r>
        <w:t>No presente projeto, a comunicação com a base de dados deve ser assíncrona</w:t>
      </w:r>
      <w:r w:rsidR="00930D46">
        <w:t xml:space="preserve"> (Tabela 6)</w:t>
      </w:r>
      <w:r>
        <w:t>, uma vez que essa comunicação não será contínua e assim evita-se a latência do sistema. A base de dados a implementar deverá conter, numa primeira fase, apenas os dados necessários para registo e autenticação no sistema.</w:t>
      </w:r>
    </w:p>
    <w:p w14:paraId="4601C966" w14:textId="77777777" w:rsidR="00875D67" w:rsidRPr="00875D67" w:rsidRDefault="00875D67" w:rsidP="00875D67">
      <w:pPr>
        <w:ind w:firstLine="576"/>
      </w:pPr>
    </w:p>
    <w:p w14:paraId="09131E3F" w14:textId="77777777" w:rsidR="00E20410" w:rsidRDefault="00E20410" w:rsidP="00875D67">
      <w:pPr>
        <w:ind w:firstLine="576"/>
        <w:rPr>
          <w:b/>
        </w:rPr>
      </w:pPr>
    </w:p>
    <w:p w14:paraId="605EE735" w14:textId="156970A5" w:rsidR="00875D67" w:rsidRDefault="00875D67" w:rsidP="00875D67">
      <w:pPr>
        <w:ind w:firstLine="576"/>
        <w:rPr>
          <w:b/>
        </w:rPr>
      </w:pPr>
      <w:r w:rsidRPr="00875D67">
        <w:rPr>
          <w:b/>
        </w:rPr>
        <w:tab/>
        <w:t>RNF006: Restrições de implementação</w:t>
      </w:r>
    </w:p>
    <w:p w14:paraId="0C1840BF" w14:textId="14D7F5CD" w:rsidR="00703B13" w:rsidRPr="00875D67" w:rsidRDefault="00875D67" w:rsidP="00703B13">
      <w:pPr>
        <w:ind w:firstLine="576"/>
      </w:pPr>
      <w:r w:rsidRPr="00875D67">
        <w:t xml:space="preserve">Num sistema implementado em páginas web, é importante a compatibilidade entre </w:t>
      </w:r>
      <w:r>
        <w:t>diferentes navegadores de internet</w:t>
      </w:r>
      <w:r w:rsidR="00930D46">
        <w:t xml:space="preserve"> (Tabela 7)</w:t>
      </w:r>
      <w:r>
        <w:t>.</w:t>
      </w:r>
      <w:r w:rsidR="00930D46">
        <w:t xml:space="preserve"> </w:t>
      </w:r>
      <w:r w:rsidR="00703B13">
        <w:t xml:space="preserve">Este é um exemplo de uma restrição de implementação, uma vez que afeta a forma como o sistema é concebido, causando por vezes impacto no design da solução </w:t>
      </w:r>
      <w:r w:rsidR="00703B13">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rsidR="00703B13">
        <w:fldChar w:fldCharType="separate"/>
      </w:r>
      <w:r w:rsidR="00CE28C3" w:rsidRPr="00CE28C3">
        <w:rPr>
          <w:noProof/>
        </w:rPr>
        <w:t>[43]</w:t>
      </w:r>
      <w:r w:rsidR="00703B13">
        <w:fldChar w:fldCharType="end"/>
      </w:r>
      <w:r w:rsidR="00E20410">
        <w:t>.</w:t>
      </w:r>
    </w:p>
    <w:p w14:paraId="68BB81E9" w14:textId="2C16A348" w:rsidR="00703B13" w:rsidRDefault="00703B13" w:rsidP="00703B13">
      <w:pPr>
        <w:pStyle w:val="tabela"/>
      </w:pPr>
      <w:bookmarkStart w:id="44" w:name="_Toc169448082"/>
      <w:r>
        <w:t>Tabela 7: Restrições de Implementação</w:t>
      </w:r>
      <w:bookmarkEnd w:id="44"/>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8CAA3CA" w14:textId="77777777" w:rsidTr="00975E5B">
        <w:tc>
          <w:tcPr>
            <w:tcW w:w="1555" w:type="dxa"/>
            <w:vAlign w:val="center"/>
          </w:tcPr>
          <w:p w14:paraId="7C73C48C" w14:textId="63945747" w:rsidR="00703B13" w:rsidRDefault="00703B13" w:rsidP="00975E5B">
            <w:pPr>
              <w:rPr>
                <w:szCs w:val="22"/>
              </w:rPr>
            </w:pPr>
            <w:r>
              <w:rPr>
                <w:szCs w:val="22"/>
              </w:rPr>
              <w:t>RNF006.1</w:t>
            </w:r>
          </w:p>
        </w:tc>
        <w:tc>
          <w:tcPr>
            <w:tcW w:w="6747" w:type="dxa"/>
            <w:vAlign w:val="center"/>
          </w:tcPr>
          <w:p w14:paraId="00482733" w14:textId="77777777" w:rsidR="00703B13" w:rsidRDefault="00703B13" w:rsidP="00975E5B">
            <w:pPr>
              <w:pStyle w:val="Default"/>
              <w:jc w:val="both"/>
              <w:rPr>
                <w:sz w:val="22"/>
                <w:szCs w:val="22"/>
                <w:lang w:val="pt-PT"/>
              </w:rPr>
            </w:pPr>
          </w:p>
          <w:p w14:paraId="6B147836" w14:textId="14E233BF"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oder ser utilizado em diferentes navegadores de internet.</w:t>
            </w:r>
            <w:r w:rsidRPr="006C295F">
              <w:rPr>
                <w:sz w:val="22"/>
                <w:szCs w:val="22"/>
                <w:lang w:val="pt-PT"/>
              </w:rPr>
              <w:t xml:space="preserve"> </w:t>
            </w:r>
          </w:p>
          <w:p w14:paraId="0B54A1AA" w14:textId="77777777" w:rsidR="00703B13" w:rsidRPr="006C295F" w:rsidRDefault="00703B13" w:rsidP="00975E5B">
            <w:pPr>
              <w:pStyle w:val="Default"/>
              <w:jc w:val="both"/>
              <w:rPr>
                <w:sz w:val="22"/>
                <w:szCs w:val="22"/>
                <w:lang w:val="pt-PT"/>
              </w:rPr>
            </w:pPr>
          </w:p>
        </w:tc>
      </w:tr>
    </w:tbl>
    <w:p w14:paraId="3B392806" w14:textId="6A343104" w:rsidR="00875D67" w:rsidRDefault="00875D67" w:rsidP="003A0BAA">
      <w:pPr>
        <w:rPr>
          <w:b/>
        </w:rPr>
      </w:pPr>
    </w:p>
    <w:p w14:paraId="4C2B02BD" w14:textId="77777777" w:rsidR="004740AF" w:rsidRDefault="004740AF" w:rsidP="003A0BAA">
      <w:pPr>
        <w:rPr>
          <w:b/>
        </w:rPr>
      </w:pPr>
    </w:p>
    <w:p w14:paraId="22723E83" w14:textId="2E639D2C" w:rsidR="00875D67" w:rsidRDefault="00875D67" w:rsidP="00875D67">
      <w:pPr>
        <w:ind w:firstLine="576"/>
        <w:rPr>
          <w:b/>
        </w:rPr>
      </w:pPr>
      <w:r w:rsidRPr="00875D67">
        <w:rPr>
          <w:b/>
        </w:rPr>
        <w:tab/>
        <w:t>RNF007: Restrições de interface</w:t>
      </w:r>
    </w:p>
    <w:p w14:paraId="3E9172E2" w14:textId="538BDB1D" w:rsidR="00875D67" w:rsidRDefault="00875D67" w:rsidP="00875D67">
      <w:pPr>
        <w:ind w:firstLine="576"/>
      </w:pPr>
      <w:r>
        <w:t xml:space="preserve">No caso das restrições de interface, estas afetam a forma como certos componentes comunicam com outros componentes </w:t>
      </w:r>
      <w:r>
        <w:fldChar w:fldCharType="begin" w:fldLock="1"/>
      </w:r>
      <w:r w:rsidR="00CE28C3">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fldChar w:fldCharType="separate"/>
      </w:r>
      <w:r w:rsidR="00CE28C3" w:rsidRPr="00CE28C3">
        <w:rPr>
          <w:noProof/>
        </w:rPr>
        <w:t>[43]</w:t>
      </w:r>
      <w:r>
        <w:fldChar w:fldCharType="end"/>
      </w:r>
      <w:r w:rsidR="00E20410">
        <w:t>.</w:t>
      </w:r>
      <w:r>
        <w:t xml:space="preserve"> Na solução em questão, a ligação à internet permanente é fundamental </w:t>
      </w:r>
      <w:r w:rsidR="006C295F">
        <w:t>para que não haja interrupções no serviço a disponibilizar</w:t>
      </w:r>
      <w:r w:rsidR="00930D46">
        <w:t xml:space="preserve"> (Tabela 8)</w:t>
      </w:r>
      <w:r w:rsidR="006C295F">
        <w:t>.</w:t>
      </w:r>
    </w:p>
    <w:p w14:paraId="7710B5F0" w14:textId="78084C15" w:rsidR="00703B13" w:rsidRDefault="00703B13" w:rsidP="00703B13">
      <w:pPr>
        <w:pStyle w:val="tabela"/>
      </w:pPr>
      <w:bookmarkStart w:id="45" w:name="_Toc169448083"/>
      <w:r>
        <w:t>Tabela 8: Restrições de Interface</w:t>
      </w:r>
      <w:bookmarkEnd w:id="45"/>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5810FDB" w14:textId="77777777" w:rsidTr="00975E5B">
        <w:tc>
          <w:tcPr>
            <w:tcW w:w="1555" w:type="dxa"/>
            <w:vAlign w:val="center"/>
          </w:tcPr>
          <w:p w14:paraId="5720B05F" w14:textId="675BC33B" w:rsidR="00703B13" w:rsidRDefault="00703B13" w:rsidP="00975E5B">
            <w:pPr>
              <w:rPr>
                <w:szCs w:val="22"/>
              </w:rPr>
            </w:pPr>
            <w:r>
              <w:rPr>
                <w:szCs w:val="22"/>
              </w:rPr>
              <w:t>RNF007.1</w:t>
            </w:r>
          </w:p>
        </w:tc>
        <w:tc>
          <w:tcPr>
            <w:tcW w:w="6747" w:type="dxa"/>
            <w:vAlign w:val="center"/>
          </w:tcPr>
          <w:p w14:paraId="1C1B13D7" w14:textId="77777777" w:rsidR="00703B13" w:rsidRDefault="00703B13" w:rsidP="00975E5B">
            <w:pPr>
              <w:pStyle w:val="Default"/>
              <w:jc w:val="both"/>
              <w:rPr>
                <w:sz w:val="22"/>
                <w:szCs w:val="22"/>
                <w:lang w:val="pt-PT"/>
              </w:rPr>
            </w:pPr>
          </w:p>
          <w:p w14:paraId="55D4E516" w14:textId="77D3B690"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manter a ligação à internet permanentemente.</w:t>
            </w:r>
            <w:r w:rsidRPr="006C295F">
              <w:rPr>
                <w:sz w:val="22"/>
                <w:szCs w:val="22"/>
                <w:lang w:val="pt-PT"/>
              </w:rPr>
              <w:t xml:space="preserve"> </w:t>
            </w:r>
          </w:p>
          <w:p w14:paraId="63656FDB" w14:textId="77777777" w:rsidR="00703B13" w:rsidRPr="006C295F" w:rsidRDefault="00703B13" w:rsidP="00975E5B">
            <w:pPr>
              <w:pStyle w:val="Default"/>
              <w:jc w:val="both"/>
              <w:rPr>
                <w:sz w:val="22"/>
                <w:szCs w:val="22"/>
                <w:lang w:val="pt-PT"/>
              </w:rPr>
            </w:pPr>
          </w:p>
        </w:tc>
      </w:tr>
    </w:tbl>
    <w:p w14:paraId="5D02F2BB" w14:textId="10B65D59" w:rsidR="006C295F" w:rsidRDefault="006C295F" w:rsidP="00875D67">
      <w:pPr>
        <w:ind w:firstLine="576"/>
      </w:pPr>
    </w:p>
    <w:p w14:paraId="79081BC0" w14:textId="3FA66911" w:rsidR="0079282B" w:rsidRDefault="0079282B" w:rsidP="0079282B">
      <w:pPr>
        <w:ind w:firstLine="576"/>
        <w:rPr>
          <w:b/>
        </w:rPr>
      </w:pPr>
      <w:r w:rsidRPr="00875D67">
        <w:rPr>
          <w:b/>
        </w:rPr>
        <w:t>RNF00</w:t>
      </w:r>
      <w:r>
        <w:rPr>
          <w:b/>
        </w:rPr>
        <w:t>8</w:t>
      </w:r>
      <w:r w:rsidRPr="00875D67">
        <w:rPr>
          <w:b/>
        </w:rPr>
        <w:t xml:space="preserve">: Restrições de </w:t>
      </w:r>
      <w:r>
        <w:rPr>
          <w:b/>
        </w:rPr>
        <w:t>segurança</w:t>
      </w:r>
    </w:p>
    <w:p w14:paraId="471D9B05" w14:textId="24C3E217" w:rsidR="0079282B" w:rsidRDefault="0079282B" w:rsidP="0079282B">
      <w:pPr>
        <w:ind w:firstLine="576"/>
      </w:pPr>
      <w:r>
        <w:t xml:space="preserve">No caso das restrições de segurança, estas afetam a acessibilidade a certos componentes do sistema </w:t>
      </w:r>
      <w:r>
        <w:fldChar w:fldCharType="begin" w:fldLock="1"/>
      </w:r>
      <w:r>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43]","plainTextFormattedCitation":"[43]","previouslyFormattedCitation":"[42]"},"properties":{"noteIndex":0},"schema":"https://github.com/citation-style-language/schema/raw/master/csl-citation.json"}</w:instrText>
      </w:r>
      <w:r>
        <w:fldChar w:fldCharType="separate"/>
      </w:r>
      <w:r w:rsidRPr="00CE28C3">
        <w:rPr>
          <w:noProof/>
        </w:rPr>
        <w:t>[43]</w:t>
      </w:r>
      <w:r>
        <w:fldChar w:fldCharType="end"/>
      </w:r>
      <w:r>
        <w:t xml:space="preserve">. Na solução em questão, </w:t>
      </w:r>
      <w:r w:rsidR="00794F89">
        <w:t>apenas utilizadores registados no sistema poderão usufruir de todas as funcionalidades implementadas</w:t>
      </w:r>
      <w:r>
        <w:t xml:space="preserve"> (Tabela </w:t>
      </w:r>
      <w:r w:rsidR="00794F89">
        <w:t>9</w:t>
      </w:r>
      <w:r>
        <w:t>).</w:t>
      </w:r>
    </w:p>
    <w:p w14:paraId="55D0FBD6" w14:textId="7E0AB4B3" w:rsidR="0079282B" w:rsidRDefault="0079282B" w:rsidP="0079282B">
      <w:pPr>
        <w:pStyle w:val="tabela"/>
      </w:pPr>
      <w:bookmarkStart w:id="46" w:name="_Toc169448084"/>
      <w:r>
        <w:t xml:space="preserve">Tabela </w:t>
      </w:r>
      <w:r w:rsidR="00321978">
        <w:t>9</w:t>
      </w:r>
      <w:r>
        <w:t xml:space="preserve">: Restrições de </w:t>
      </w:r>
      <w:r w:rsidR="00794F89">
        <w:t>segurança</w:t>
      </w:r>
      <w:bookmarkEnd w:id="46"/>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9282B" w14:paraId="6B11A095" w14:textId="77777777" w:rsidTr="00BF063E">
        <w:tc>
          <w:tcPr>
            <w:tcW w:w="1555" w:type="dxa"/>
            <w:vAlign w:val="center"/>
          </w:tcPr>
          <w:p w14:paraId="4D5A2598" w14:textId="77777777" w:rsidR="0079282B" w:rsidRDefault="0079282B" w:rsidP="00BF063E">
            <w:pPr>
              <w:rPr>
                <w:szCs w:val="22"/>
              </w:rPr>
            </w:pPr>
            <w:r>
              <w:rPr>
                <w:szCs w:val="22"/>
              </w:rPr>
              <w:t>RNF007.1</w:t>
            </w:r>
          </w:p>
        </w:tc>
        <w:tc>
          <w:tcPr>
            <w:tcW w:w="6747" w:type="dxa"/>
            <w:vAlign w:val="center"/>
          </w:tcPr>
          <w:p w14:paraId="166124CB" w14:textId="77777777" w:rsidR="0079282B" w:rsidRDefault="0079282B" w:rsidP="00BF063E">
            <w:pPr>
              <w:pStyle w:val="Default"/>
              <w:jc w:val="both"/>
              <w:rPr>
                <w:sz w:val="22"/>
                <w:szCs w:val="22"/>
                <w:lang w:val="pt-PT"/>
              </w:rPr>
            </w:pPr>
          </w:p>
          <w:p w14:paraId="27CD3ACB" w14:textId="4481DC4A" w:rsidR="0079282B" w:rsidRDefault="00794F89" w:rsidP="00BF063E">
            <w:pPr>
              <w:pStyle w:val="Default"/>
              <w:jc w:val="both"/>
              <w:rPr>
                <w:sz w:val="22"/>
                <w:szCs w:val="22"/>
                <w:lang w:val="pt-PT"/>
              </w:rPr>
            </w:pPr>
            <w:r w:rsidRPr="00794F89">
              <w:rPr>
                <w:lang w:val="pt-PT"/>
              </w:rPr>
              <w:t>Apenas utilizadores registados poderão aceder ao sist</w:t>
            </w:r>
            <w:r>
              <w:rPr>
                <w:lang w:val="pt-PT"/>
              </w:rPr>
              <w:t>ema</w:t>
            </w:r>
            <w:r w:rsidR="0079282B">
              <w:rPr>
                <w:sz w:val="22"/>
                <w:szCs w:val="22"/>
                <w:lang w:val="pt-PT"/>
              </w:rPr>
              <w:t>.</w:t>
            </w:r>
            <w:r w:rsidR="0079282B" w:rsidRPr="006C295F">
              <w:rPr>
                <w:sz w:val="22"/>
                <w:szCs w:val="22"/>
                <w:lang w:val="pt-PT"/>
              </w:rPr>
              <w:t xml:space="preserve"> </w:t>
            </w:r>
          </w:p>
          <w:p w14:paraId="07553652" w14:textId="77777777" w:rsidR="0079282B" w:rsidRPr="006C295F" w:rsidRDefault="0079282B" w:rsidP="00BF063E">
            <w:pPr>
              <w:pStyle w:val="Default"/>
              <w:jc w:val="both"/>
              <w:rPr>
                <w:sz w:val="22"/>
                <w:szCs w:val="22"/>
                <w:lang w:val="pt-PT"/>
              </w:rPr>
            </w:pPr>
          </w:p>
        </w:tc>
      </w:tr>
    </w:tbl>
    <w:p w14:paraId="1E4A6832" w14:textId="77777777" w:rsidR="0079282B" w:rsidRPr="00875D67" w:rsidRDefault="0079282B" w:rsidP="0079282B">
      <w:pPr>
        <w:ind w:firstLine="576"/>
      </w:pPr>
    </w:p>
    <w:p w14:paraId="48FB2B92" w14:textId="4E516FE4" w:rsidR="007A0F98" w:rsidRDefault="00875D67" w:rsidP="00E20410">
      <w:pPr>
        <w:ind w:firstLine="576"/>
        <w:rPr>
          <w:highlight w:val="yellow"/>
        </w:rPr>
      </w:pPr>
      <w:r w:rsidRPr="00875D67">
        <w:rPr>
          <w:b/>
        </w:rPr>
        <w:tab/>
      </w:r>
    </w:p>
    <w:p w14:paraId="030685B5" w14:textId="3DB0F66D" w:rsidR="001C0D24" w:rsidRPr="001C0D24" w:rsidRDefault="00C07000" w:rsidP="000246FF">
      <w:pPr>
        <w:pStyle w:val="Cabealho2"/>
      </w:pPr>
      <w:bookmarkStart w:id="47" w:name="_Toc169448154"/>
      <w:r>
        <w:t>Desenh</w:t>
      </w:r>
      <w:r w:rsidR="001C0D24">
        <w:t>o</w:t>
      </w:r>
      <w:bookmarkEnd w:id="47"/>
    </w:p>
    <w:p w14:paraId="1D1D3350" w14:textId="77777777" w:rsidR="00D50062" w:rsidRDefault="00D50062">
      <w:pPr>
        <w:suppressAutoHyphens w:val="0"/>
        <w:spacing w:before="0" w:line="240" w:lineRule="auto"/>
        <w:jc w:val="left"/>
      </w:pPr>
    </w:p>
    <w:p w14:paraId="7BB42460" w14:textId="7A3DD962" w:rsidR="007A0F98" w:rsidRDefault="007A0F98" w:rsidP="00D50062">
      <w:pPr>
        <w:ind w:firstLine="432"/>
      </w:pPr>
      <w:r>
        <w:t>O desenho da solução é o processo de identificar a melhor estrutura e funcionamento do programa desenvolvido de forma a responder com eficiência aos requisitos funcionais e não funcionais identificados na secção anterior.</w:t>
      </w:r>
    </w:p>
    <w:p w14:paraId="2906ACB1" w14:textId="77777777" w:rsidR="007A0F98" w:rsidRDefault="007A0F98" w:rsidP="00D50062">
      <w:pPr>
        <w:ind w:firstLine="432"/>
      </w:pPr>
    </w:p>
    <w:p w14:paraId="721C632A" w14:textId="41777E39" w:rsidR="007A0F98" w:rsidRDefault="007A0F98" w:rsidP="007A0F98">
      <w:pPr>
        <w:pStyle w:val="Cabealho3"/>
      </w:pPr>
      <w:bookmarkStart w:id="48" w:name="_Toc169448155"/>
      <w:r>
        <w:t>Arquitetura do sistema</w:t>
      </w:r>
      <w:bookmarkEnd w:id="48"/>
    </w:p>
    <w:p w14:paraId="01B3AFEE" w14:textId="1994586A" w:rsidR="00BE4A96" w:rsidRDefault="00BE4A96" w:rsidP="00BE4A96">
      <w:pPr>
        <w:ind w:firstLine="576"/>
      </w:pPr>
      <w:r>
        <w:t>Tendo em conta as boas práticas de desenvolvimento de software e o domínio do problema apresentado na secção 3.1 deste relatório, foi feita a divisão do sistema por camadas.</w:t>
      </w:r>
      <w:r w:rsidR="00930D46">
        <w:t xml:space="preserve"> </w:t>
      </w:r>
      <w:r>
        <w:t xml:space="preserve">O principal objetivo desta divisão </w:t>
      </w:r>
      <w:r w:rsidR="00E20410">
        <w:t>está relacionado</w:t>
      </w:r>
      <w:r>
        <w:t xml:space="preserve"> com a responsabilidade de cada camada ser única e assim poder-se atuar facilmente aquando de processo de manutenção e escalabilidade, melhorando também a adaptabilidade e a segurança. Foram então definid</w:t>
      </w:r>
      <w:r w:rsidR="00792544">
        <w:t>o</w:t>
      </w:r>
      <w:r>
        <w:t xml:space="preserve">s </w:t>
      </w:r>
      <w:r w:rsidR="003B0431">
        <w:t>o</w:t>
      </w:r>
      <w:r>
        <w:t xml:space="preserve">s seguintes </w:t>
      </w:r>
      <w:r w:rsidR="003B0431">
        <w:t>componentes</w:t>
      </w:r>
      <w:r>
        <w:t>:</w:t>
      </w:r>
    </w:p>
    <w:p w14:paraId="452D70FA" w14:textId="427F8544" w:rsidR="00BE4A96" w:rsidRPr="00C931CF" w:rsidRDefault="00BE4A96" w:rsidP="00BE4A96">
      <w:pPr>
        <w:pStyle w:val="PargrafodaLista"/>
        <w:numPr>
          <w:ilvl w:val="0"/>
          <w:numId w:val="24"/>
        </w:numPr>
      </w:pPr>
      <w:proofErr w:type="spellStart"/>
      <w:r w:rsidRPr="00C931CF">
        <w:rPr>
          <w:i/>
        </w:rPr>
        <w:t>User</w:t>
      </w:r>
      <w:proofErr w:type="spellEnd"/>
      <w:r w:rsidRPr="00C931CF">
        <w:rPr>
          <w:i/>
        </w:rPr>
        <w:t xml:space="preserve"> Interface</w:t>
      </w:r>
      <w:r>
        <w:t xml:space="preserve"> codificado em </w:t>
      </w:r>
      <w:proofErr w:type="spellStart"/>
      <w:r w:rsidR="001D3ABB">
        <w:t>React</w:t>
      </w:r>
      <w:proofErr w:type="spellEnd"/>
      <w:r>
        <w:t xml:space="preserve">, onde vai estar desenhada a interface que o utilizador vai aceder. Esta interface irá </w:t>
      </w:r>
      <w:r w:rsidR="00C931CF">
        <w:t xml:space="preserve">receber os pedidos do utilizador, </w:t>
      </w:r>
      <w:r>
        <w:t xml:space="preserve">comunicar com o </w:t>
      </w:r>
      <w:r w:rsidR="00C931CF">
        <w:rPr>
          <w:i/>
        </w:rPr>
        <w:t xml:space="preserve">Web </w:t>
      </w:r>
      <w:proofErr w:type="spellStart"/>
      <w:r w:rsidR="00C931CF">
        <w:rPr>
          <w:i/>
        </w:rPr>
        <w:t>Service</w:t>
      </w:r>
      <w:proofErr w:type="spellEnd"/>
      <w:r w:rsidR="00C931CF">
        <w:rPr>
          <w:i/>
        </w:rPr>
        <w:t xml:space="preserve"> </w:t>
      </w:r>
      <w:r w:rsidR="00C931CF" w:rsidRPr="00C931CF">
        <w:t xml:space="preserve">para </w:t>
      </w:r>
      <w:r w:rsidR="00C931CF">
        <w:t xml:space="preserve">solicitar dados e apresentar os mesmos ao utilizador no </w:t>
      </w:r>
      <w:r w:rsidR="00C931CF">
        <w:rPr>
          <w:i/>
        </w:rPr>
        <w:t>Browser</w:t>
      </w:r>
    </w:p>
    <w:p w14:paraId="6022BD34" w14:textId="7454F67D" w:rsidR="00C931CF" w:rsidRDefault="00C931CF" w:rsidP="00BE4A96">
      <w:pPr>
        <w:pStyle w:val="PargrafodaLista"/>
        <w:numPr>
          <w:ilvl w:val="0"/>
          <w:numId w:val="24"/>
        </w:numPr>
      </w:pPr>
      <w:r>
        <w:rPr>
          <w:i/>
        </w:rPr>
        <w:t xml:space="preserve">Web </w:t>
      </w:r>
      <w:proofErr w:type="spellStart"/>
      <w:r>
        <w:rPr>
          <w:i/>
        </w:rPr>
        <w:t>Service</w:t>
      </w:r>
      <w:proofErr w:type="spellEnd"/>
      <w:r>
        <w:t xml:space="preserve">, codificado em </w:t>
      </w:r>
      <w:proofErr w:type="spellStart"/>
      <w:r w:rsidR="001D3ABB">
        <w:t>Django</w:t>
      </w:r>
      <w:proofErr w:type="spellEnd"/>
      <w:r>
        <w:t xml:space="preserve"> é o componente responsável por interagir com a base de dados, para posterior envio desses dados à </w:t>
      </w:r>
      <w:proofErr w:type="spellStart"/>
      <w:r>
        <w:rPr>
          <w:i/>
        </w:rPr>
        <w:t>User</w:t>
      </w:r>
      <w:proofErr w:type="spellEnd"/>
      <w:r>
        <w:rPr>
          <w:i/>
        </w:rPr>
        <w:t xml:space="preserve"> Interface</w:t>
      </w:r>
      <w:r>
        <w:t xml:space="preserve">. Irá também possuir um serviço para pedir obter os dados dos mapas de saliências, usando uma ligação aos módulos </w:t>
      </w:r>
      <w:r w:rsidRPr="00115992">
        <w:rPr>
          <w:i/>
        </w:rPr>
        <w:t>Python</w:t>
      </w:r>
      <w:r>
        <w:t>.</w:t>
      </w:r>
    </w:p>
    <w:p w14:paraId="7413EE2F" w14:textId="6EF71F73" w:rsidR="00115992" w:rsidRDefault="00115992" w:rsidP="00BE4A96">
      <w:pPr>
        <w:pStyle w:val="PargrafodaLista"/>
        <w:numPr>
          <w:ilvl w:val="0"/>
          <w:numId w:val="24"/>
        </w:numPr>
      </w:pPr>
      <w:r>
        <w:t>Modelos de Atenção, codificados em</w:t>
      </w:r>
      <w:r>
        <w:rPr>
          <w:i/>
        </w:rPr>
        <w:t xml:space="preserve"> Python</w:t>
      </w:r>
      <w:r>
        <w:t>, serão os módulos de criação dos mapas de saliências, realizando a previsão dos modelos de atenção.</w:t>
      </w:r>
    </w:p>
    <w:p w14:paraId="03657176" w14:textId="44A2C3A1" w:rsidR="00C931CF" w:rsidRPr="00C931CF" w:rsidRDefault="00C931CF" w:rsidP="00BE4A96">
      <w:pPr>
        <w:pStyle w:val="PargrafodaLista"/>
        <w:numPr>
          <w:ilvl w:val="0"/>
          <w:numId w:val="24"/>
        </w:numPr>
      </w:pPr>
      <w:r>
        <w:t xml:space="preserve">Base de dados será um componente para registo dos dados de utilizador. Este componente deverá comunicar com o componente </w:t>
      </w:r>
      <w:r>
        <w:rPr>
          <w:i/>
        </w:rPr>
        <w:t xml:space="preserve">Web </w:t>
      </w:r>
      <w:proofErr w:type="spellStart"/>
      <w:r>
        <w:rPr>
          <w:i/>
        </w:rPr>
        <w:t>Service</w:t>
      </w:r>
      <w:proofErr w:type="spellEnd"/>
      <w:r>
        <w:rPr>
          <w:i/>
        </w:rPr>
        <w:t>.</w:t>
      </w:r>
    </w:p>
    <w:p w14:paraId="3337C065" w14:textId="4B87174E" w:rsidR="00C931CF" w:rsidRDefault="00C931CF" w:rsidP="00BE4A96">
      <w:pPr>
        <w:pStyle w:val="PargrafodaLista"/>
        <w:numPr>
          <w:ilvl w:val="0"/>
          <w:numId w:val="24"/>
        </w:numPr>
      </w:pPr>
      <w:r>
        <w:rPr>
          <w:i/>
        </w:rPr>
        <w:t xml:space="preserve">Browser </w:t>
      </w:r>
      <w:r>
        <w:t xml:space="preserve">é o componente que irá ser usado pelo utilizador para realizar pedidos ao sistema e obter informação de forma </w:t>
      </w:r>
      <w:r w:rsidR="00E20410">
        <w:t>simples e intuitiva para o utilizador</w:t>
      </w:r>
      <w:r>
        <w:t>, através d</w:t>
      </w:r>
      <w:r w:rsidR="00115992">
        <w:t>e uma página HTML com CSS.</w:t>
      </w:r>
    </w:p>
    <w:p w14:paraId="2C267C01" w14:textId="165ECE47" w:rsidR="00115992" w:rsidRDefault="00115992" w:rsidP="00115992">
      <w:pPr>
        <w:ind w:left="144" w:firstLine="576"/>
      </w:pPr>
    </w:p>
    <w:p w14:paraId="4E1C306A" w14:textId="765FFFFD" w:rsidR="00115992" w:rsidRDefault="00E20410" w:rsidP="00115992">
      <w:pPr>
        <w:ind w:left="144" w:firstLine="576"/>
      </w:pPr>
      <w:r>
        <w:t xml:space="preserve">Deve-se referir que o </w:t>
      </w:r>
      <w:proofErr w:type="spellStart"/>
      <w:r w:rsidRPr="00F60675">
        <w:rPr>
          <w:i/>
          <w:iCs/>
        </w:rPr>
        <w:t>dataset</w:t>
      </w:r>
      <w:proofErr w:type="spellEnd"/>
      <w:r>
        <w:t xml:space="preserve">, ou seja, o conjunto de dados a ser analisado não faz parte do sistema, uma vez que será carregado dinamicamente a partir de qualquer dispositivo de armazenamento que o utilizador queira usar. </w:t>
      </w:r>
      <w:r w:rsidR="00115992">
        <w:t>Este desenho da solução é mais facilmente visível num diagrama de componentes, tal como</w:t>
      </w:r>
      <w:r>
        <w:t xml:space="preserve"> se</w:t>
      </w:r>
      <w:r w:rsidR="00115992">
        <w:t xml:space="preserve"> mostra </w:t>
      </w:r>
      <w:r>
        <w:t>n</w:t>
      </w:r>
      <w:r w:rsidR="00115992">
        <w:t xml:space="preserve">a </w:t>
      </w:r>
      <w:r>
        <w:t>F</w:t>
      </w:r>
      <w:r w:rsidR="00115992">
        <w:t xml:space="preserve">igura </w:t>
      </w:r>
      <w:r w:rsidR="00930D46">
        <w:t>9</w:t>
      </w:r>
      <w:r w:rsidR="00115992">
        <w:t>.</w:t>
      </w:r>
    </w:p>
    <w:p w14:paraId="02DB2208" w14:textId="37FD2D49" w:rsidR="00115992" w:rsidRDefault="00815DCB" w:rsidP="00115992">
      <w:r w:rsidRPr="00815DCB">
        <w:rPr>
          <w:noProof/>
        </w:rPr>
        <w:drawing>
          <wp:inline distT="0" distB="0" distL="0" distR="0" wp14:anchorId="06BF16C6" wp14:editId="698FBAAF">
            <wp:extent cx="5278120" cy="285369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2853690"/>
                    </a:xfrm>
                    <a:prstGeom prst="rect">
                      <a:avLst/>
                    </a:prstGeom>
                  </pic:spPr>
                </pic:pic>
              </a:graphicData>
            </a:graphic>
          </wp:inline>
        </w:drawing>
      </w:r>
    </w:p>
    <w:p w14:paraId="65650AE7" w14:textId="651D4457" w:rsidR="00115992" w:rsidRDefault="00115992" w:rsidP="00115992">
      <w:pPr>
        <w:pStyle w:val="figuras"/>
      </w:pPr>
      <w:bookmarkStart w:id="49" w:name="_Toc169448096"/>
      <w:r>
        <w:t xml:space="preserve">Figura </w:t>
      </w:r>
      <w:r w:rsidR="00AC6807">
        <w:t>9</w:t>
      </w:r>
      <w:r>
        <w:t>: Diagrama de componentes do sistema</w:t>
      </w:r>
      <w:bookmarkEnd w:id="49"/>
    </w:p>
    <w:p w14:paraId="6F40CDB2" w14:textId="77777777" w:rsidR="009C0485" w:rsidRDefault="009C0485" w:rsidP="007A0F98">
      <w:pPr>
        <w:ind w:firstLine="576"/>
      </w:pPr>
    </w:p>
    <w:p w14:paraId="735F5031" w14:textId="1DEB57E7" w:rsidR="003B0431" w:rsidRPr="003B0431" w:rsidRDefault="003B0431" w:rsidP="007A0F98">
      <w:pPr>
        <w:ind w:firstLine="576"/>
      </w:pPr>
      <w:r>
        <w:t xml:space="preserve">Na Figura </w:t>
      </w:r>
      <w:r w:rsidR="00AC6807">
        <w:t>9</w:t>
      </w:r>
      <w:r>
        <w:t xml:space="preserve"> pode então confirmar-se visualmente a ligação entre os diversos componentes que compõem o sistema. O utilizador comunica com o sistema através de uma </w:t>
      </w:r>
      <w:r w:rsidRPr="003B0431">
        <w:rPr>
          <w:i/>
        </w:rPr>
        <w:t>browser</w:t>
      </w:r>
      <w:r>
        <w:t xml:space="preserve">, identificado na Figura </w:t>
      </w:r>
      <w:r w:rsidR="00930D46">
        <w:t>9</w:t>
      </w:r>
      <w:r>
        <w:t xml:space="preserve"> pela porta de comunicação com o exterior. Esse componente, </w:t>
      </w:r>
      <w:r w:rsidRPr="003B0431">
        <w:rPr>
          <w:i/>
        </w:rPr>
        <w:t>browser</w:t>
      </w:r>
      <w:r>
        <w:t xml:space="preserve">, comunica então com a </w:t>
      </w:r>
      <w:proofErr w:type="spellStart"/>
      <w:r>
        <w:rPr>
          <w:i/>
        </w:rPr>
        <w:t>User</w:t>
      </w:r>
      <w:proofErr w:type="spellEnd"/>
      <w:r>
        <w:rPr>
          <w:i/>
        </w:rPr>
        <w:t xml:space="preserve"> Interface</w:t>
      </w:r>
      <w:r>
        <w:t xml:space="preserve">, que corresponde ao componente onde está codificada e desenhada a interface que o </w:t>
      </w:r>
      <w:r>
        <w:rPr>
          <w:i/>
        </w:rPr>
        <w:t>browser</w:t>
      </w:r>
      <w:r>
        <w:t xml:space="preserve"> irá </w:t>
      </w:r>
      <w:proofErr w:type="spellStart"/>
      <w:r>
        <w:t>renderizar</w:t>
      </w:r>
      <w:proofErr w:type="spellEnd"/>
      <w:r>
        <w:t xml:space="preserve">. Este componente vai então receber e enviar pedidos para o </w:t>
      </w:r>
      <w:r>
        <w:rPr>
          <w:i/>
        </w:rPr>
        <w:t xml:space="preserve">Web </w:t>
      </w:r>
      <w:proofErr w:type="spellStart"/>
      <w:r>
        <w:rPr>
          <w:i/>
        </w:rPr>
        <w:t>Service</w:t>
      </w:r>
      <w:proofErr w:type="spellEnd"/>
      <w:r>
        <w:t xml:space="preserve">, que corresponde ao componente de </w:t>
      </w:r>
      <w:proofErr w:type="spellStart"/>
      <w:r>
        <w:rPr>
          <w:i/>
        </w:rPr>
        <w:t>backend</w:t>
      </w:r>
      <w:proofErr w:type="spellEnd"/>
      <w:r>
        <w:t xml:space="preserve">. O </w:t>
      </w:r>
      <w:proofErr w:type="spellStart"/>
      <w:r>
        <w:rPr>
          <w:i/>
        </w:rPr>
        <w:t>backend</w:t>
      </w:r>
      <w:proofErr w:type="spellEnd"/>
      <w:r>
        <w:t xml:space="preserve"> vai interpretar e redirecionar os pedidos para a base de dados ou para o componente onde estão implementados os modelos de atenção.</w:t>
      </w:r>
    </w:p>
    <w:p w14:paraId="300F8A02" w14:textId="512754B0" w:rsidR="005759A2" w:rsidRDefault="005759A2" w:rsidP="007A0F98">
      <w:pPr>
        <w:ind w:firstLine="576"/>
      </w:pPr>
      <w:r>
        <w:t xml:space="preserve">Tendo em conta os componentes acima explicitados é importante perceber também como eles estarão inseridos fisicamente nas estruturas disponíveis. De forma a validar esta implementação física, de seguida mostra-se na </w:t>
      </w:r>
      <w:r w:rsidR="003B0431">
        <w:t>F</w:t>
      </w:r>
      <w:r>
        <w:t xml:space="preserve">igura </w:t>
      </w:r>
      <w:r w:rsidR="00AC6807">
        <w:t>10</w:t>
      </w:r>
      <w:r>
        <w:t xml:space="preserve"> o diagrama de implantação do sistema.</w:t>
      </w:r>
    </w:p>
    <w:p w14:paraId="461786F6" w14:textId="744F08C9" w:rsidR="005759A2" w:rsidRDefault="00815DCB" w:rsidP="005759A2">
      <w:r w:rsidRPr="00815DCB">
        <w:rPr>
          <w:noProof/>
        </w:rPr>
        <w:drawing>
          <wp:inline distT="0" distB="0" distL="0" distR="0" wp14:anchorId="1710ECED" wp14:editId="14419876">
            <wp:extent cx="5278120" cy="236918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2369185"/>
                    </a:xfrm>
                    <a:prstGeom prst="rect">
                      <a:avLst/>
                    </a:prstGeom>
                  </pic:spPr>
                </pic:pic>
              </a:graphicData>
            </a:graphic>
          </wp:inline>
        </w:drawing>
      </w:r>
    </w:p>
    <w:p w14:paraId="3DF239B9" w14:textId="3CADD76F" w:rsidR="005759A2" w:rsidRDefault="005759A2" w:rsidP="005759A2">
      <w:pPr>
        <w:pStyle w:val="figuras"/>
      </w:pPr>
      <w:bookmarkStart w:id="50" w:name="_Toc169448097"/>
      <w:r>
        <w:t xml:space="preserve">Figura </w:t>
      </w:r>
      <w:r w:rsidR="00AC6807">
        <w:t>10</w:t>
      </w:r>
      <w:r>
        <w:t>: Diagrama de implantação do sistema</w:t>
      </w:r>
      <w:bookmarkEnd w:id="50"/>
    </w:p>
    <w:p w14:paraId="0F12A2AF" w14:textId="408A603E" w:rsidR="00A26078" w:rsidRDefault="00A26078" w:rsidP="00A26078">
      <w:pPr>
        <w:rPr>
          <w:highlight w:val="yellow"/>
        </w:rPr>
      </w:pPr>
    </w:p>
    <w:p w14:paraId="179B1167" w14:textId="0A60104B" w:rsidR="00F55EF6" w:rsidRPr="00F55EF6" w:rsidRDefault="00F55EF6" w:rsidP="00A26078">
      <w:r w:rsidRPr="00F55EF6">
        <w:tab/>
        <w:t xml:space="preserve">Finalmente, </w:t>
      </w:r>
      <w:r>
        <w:t xml:space="preserve">tendo em conta os vários componentes descritos anteriormente, procedeu-se ainda à elaboração do diagrama BPMN do sistema. O diagrama BPMN é um tipo de fluxograma que utiliza ícones padronizados para representar os diversos componentes e elementos do sistema e ainda o fluxo de informação entre eles </w:t>
      </w:r>
      <w:r>
        <w:fldChar w:fldCharType="begin" w:fldLock="1"/>
      </w:r>
      <w:r w:rsidR="00CE28C3">
        <w:instrText>ADDIN CSL_CITATION {"citationItems":[{"id":"ITEM-1","itemData":{"URL":"https://miro.com/pt/diagrama/o-que-e-bpmn/","accessed":{"date-parts":[["2024","6","8"]]},"container-title":"Miro.com","id":"ITEM-1","issued":{"date-parts":[["0"]]},"title":"BPMN - o que é","type":"webpage"},"uris":["http://www.mendeley.com/documents/?uuid=1cdd12e1-4b88-42c9-a51d-cf7c2f90ef22"]}],"mendeley":{"formattedCitation":"[44]","plainTextFormattedCitation":"[44]","previouslyFormattedCitation":"[43]"},"properties":{"noteIndex":0},"schema":"https://github.com/citation-style-language/schema/raw/master/csl-citation.json"}</w:instrText>
      </w:r>
      <w:r>
        <w:fldChar w:fldCharType="separate"/>
      </w:r>
      <w:r w:rsidR="00CE28C3" w:rsidRPr="00CE28C3">
        <w:rPr>
          <w:noProof/>
        </w:rPr>
        <w:t>[44]</w:t>
      </w:r>
      <w:r>
        <w:fldChar w:fldCharType="end"/>
      </w:r>
      <w:r>
        <w:t xml:space="preserve">. </w:t>
      </w:r>
    </w:p>
    <w:p w14:paraId="78ECD203" w14:textId="5771886F" w:rsidR="00A26078" w:rsidRDefault="00A26078" w:rsidP="00A26078">
      <w:r w:rsidRPr="00A26078">
        <w:rPr>
          <w:noProof/>
        </w:rPr>
        <w:drawing>
          <wp:inline distT="0" distB="0" distL="0" distR="0" wp14:anchorId="6D5C09D6" wp14:editId="7A5DFF20">
            <wp:extent cx="5278120" cy="217932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2179320"/>
                    </a:xfrm>
                    <a:prstGeom prst="rect">
                      <a:avLst/>
                    </a:prstGeom>
                  </pic:spPr>
                </pic:pic>
              </a:graphicData>
            </a:graphic>
          </wp:inline>
        </w:drawing>
      </w:r>
    </w:p>
    <w:p w14:paraId="354DFF5C" w14:textId="3E8742E3" w:rsidR="00F55EF6" w:rsidRDefault="00F55EF6" w:rsidP="00F55EF6">
      <w:pPr>
        <w:pStyle w:val="figuras"/>
      </w:pPr>
      <w:bookmarkStart w:id="51" w:name="_Toc169448098"/>
      <w:r>
        <w:t>Figura 1</w:t>
      </w:r>
      <w:r w:rsidR="00AC6807">
        <w:t>1</w:t>
      </w:r>
      <w:r>
        <w:t>: Diagrama BPMN do sistema</w:t>
      </w:r>
      <w:bookmarkEnd w:id="51"/>
    </w:p>
    <w:p w14:paraId="2B36FFC7" w14:textId="77777777" w:rsidR="00F55EF6" w:rsidRDefault="00F55EF6" w:rsidP="00F55EF6"/>
    <w:p w14:paraId="16F97231" w14:textId="1B700FC8" w:rsidR="00F55EF6" w:rsidRPr="00F55EF6" w:rsidRDefault="00F55EF6" w:rsidP="00F55EF6">
      <w:pPr>
        <w:ind w:firstLine="720"/>
      </w:pPr>
      <w:r>
        <w:t xml:space="preserve">A Figura </w:t>
      </w:r>
      <w:r w:rsidR="00B243EC">
        <w:t xml:space="preserve">11 </w:t>
      </w:r>
      <w:r>
        <w:t>representa o fluxo de informação entre os diversos componentes do sistema aquando de um pedido de criação de um mapa de saliências.</w:t>
      </w:r>
    </w:p>
    <w:p w14:paraId="398BDD0C" w14:textId="37438B91" w:rsidR="00F55EF6" w:rsidRPr="007A0F98" w:rsidRDefault="00F55EF6" w:rsidP="00A26078"/>
    <w:p w14:paraId="576CC8C2" w14:textId="61AB1253" w:rsidR="007A0F98" w:rsidRDefault="007A0F98" w:rsidP="007A0F98">
      <w:pPr>
        <w:pStyle w:val="Cabealho3"/>
      </w:pPr>
      <w:bookmarkStart w:id="52" w:name="_Toc169448156"/>
      <w:r>
        <w:t>Solução proposta</w:t>
      </w:r>
      <w:bookmarkEnd w:id="52"/>
    </w:p>
    <w:p w14:paraId="37EDD677" w14:textId="13A32785" w:rsidR="001F2BA4" w:rsidRDefault="001F2BA4" w:rsidP="001F2BA4">
      <w:pPr>
        <w:ind w:firstLine="720"/>
      </w:pPr>
      <w:r>
        <w:t>Na solução proposta, temos os diferentes componentes com responsabilidades únicas e bem definidas, pelo que a solução</w:t>
      </w:r>
      <w:r w:rsidR="00F55EF6">
        <w:t xml:space="preserve"> consegue </w:t>
      </w:r>
      <w:r>
        <w:t xml:space="preserve">corresponder aos requisitos funcionais e não funcionais. </w:t>
      </w:r>
    </w:p>
    <w:p w14:paraId="7AEADC61" w14:textId="3D2D4870" w:rsidR="007A0F98" w:rsidRDefault="001F2BA4" w:rsidP="001F2BA4">
      <w:pPr>
        <w:ind w:firstLine="720"/>
      </w:pPr>
      <w:r>
        <w:t xml:space="preserve">O facto de haver vários componentes permite uma melhor escalabilidade do sistema, bem como uma melhor adaptabilidade. De facto, se houver no futuro a necessidade de trocar a base de dados, por exemplo, apenas se terá de atualizar a ligação da API DB para que essa troca mantenha o sistema em funcionamento. </w:t>
      </w:r>
    </w:p>
    <w:p w14:paraId="0D40B6C0" w14:textId="6EC4E731" w:rsidR="001F2BA4" w:rsidRDefault="001F2BA4" w:rsidP="001F2BA4">
      <w:pPr>
        <w:ind w:firstLine="720"/>
      </w:pPr>
      <w:r>
        <w:t xml:space="preserve">Nesta proposta de solução, existe também uma API MA </w:t>
      </w:r>
      <w:r w:rsidR="00F55EF6">
        <w:t xml:space="preserve">(API Modelos de Atenção) </w:t>
      </w:r>
      <w:r>
        <w:t xml:space="preserve">que fará a ligação com o componente Modelos de Atenção que terá várias implementações, tantas quantas os Modelos de Atenção a serem implementados. </w:t>
      </w:r>
    </w:p>
    <w:p w14:paraId="7101E3B7" w14:textId="77777777" w:rsidR="001F2BA4" w:rsidRPr="007A0F98" w:rsidRDefault="001F2BA4" w:rsidP="001F2BA4">
      <w:pPr>
        <w:ind w:firstLine="720"/>
      </w:pPr>
    </w:p>
    <w:p w14:paraId="2F098305" w14:textId="1F157A77" w:rsidR="007A0F98" w:rsidRDefault="007A0F98" w:rsidP="007A0F98">
      <w:pPr>
        <w:pStyle w:val="Cabealho3"/>
      </w:pPr>
      <w:bookmarkStart w:id="53" w:name="_Toc169448157"/>
      <w:r>
        <w:t>Solução alternativa</w:t>
      </w:r>
      <w:bookmarkEnd w:id="53"/>
    </w:p>
    <w:p w14:paraId="602E6B3E" w14:textId="1D186C15" w:rsidR="001F2BA4" w:rsidRDefault="001F2BA4" w:rsidP="001F2BA4">
      <w:pPr>
        <w:ind w:firstLine="720"/>
      </w:pPr>
      <w:r>
        <w:t xml:space="preserve">Como solução alternativa, poder-se-ia pensar na ligação da base de dados diretamente ao componente da </w:t>
      </w:r>
      <w:proofErr w:type="spellStart"/>
      <w:r w:rsidRPr="001F2BA4">
        <w:rPr>
          <w:i/>
        </w:rPr>
        <w:t>User</w:t>
      </w:r>
      <w:proofErr w:type="spellEnd"/>
      <w:r w:rsidRPr="001F2BA4">
        <w:rPr>
          <w:i/>
        </w:rPr>
        <w:t xml:space="preserve"> Interface</w:t>
      </w:r>
      <w:r>
        <w:rPr>
          <w:i/>
        </w:rPr>
        <w:t xml:space="preserve">, </w:t>
      </w:r>
      <w:r>
        <w:t xml:space="preserve">em vez da ligação ao componente </w:t>
      </w:r>
      <w:r>
        <w:rPr>
          <w:i/>
        </w:rPr>
        <w:t xml:space="preserve">Web </w:t>
      </w:r>
      <w:proofErr w:type="spellStart"/>
      <w:r>
        <w:rPr>
          <w:i/>
        </w:rPr>
        <w:t>Service</w:t>
      </w:r>
      <w:proofErr w:type="spellEnd"/>
      <w:r>
        <w:t xml:space="preserve">. </w:t>
      </w:r>
      <w:r w:rsidR="00B50128">
        <w:t xml:space="preserve"> Pode-se </w:t>
      </w:r>
      <w:r w:rsidR="00F55EF6">
        <w:t>analisar</w:t>
      </w:r>
      <w:r w:rsidR="00B50128">
        <w:t xml:space="preserve"> esta solução alternativa na </w:t>
      </w:r>
      <w:r w:rsidR="00452AAF" w:rsidRPr="00452AAF">
        <w:t>F</w:t>
      </w:r>
      <w:r w:rsidR="00B50128" w:rsidRPr="00452AAF">
        <w:t xml:space="preserve">igura </w:t>
      </w:r>
      <w:r w:rsidR="00E94B4B">
        <w:t>12</w:t>
      </w:r>
      <w:r w:rsidR="00B50128">
        <w:t>.</w:t>
      </w:r>
    </w:p>
    <w:p w14:paraId="640C2E5A" w14:textId="4B501BAB" w:rsidR="00B50128" w:rsidRDefault="00B50128" w:rsidP="00B50128">
      <w:pPr>
        <w:jc w:val="center"/>
      </w:pPr>
      <w:r w:rsidRPr="00B50128">
        <w:rPr>
          <w:noProof/>
        </w:rPr>
        <w:drawing>
          <wp:inline distT="0" distB="0" distL="0" distR="0" wp14:anchorId="5B424896" wp14:editId="5568A4B1">
            <wp:extent cx="5278120" cy="287147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8120" cy="2871470"/>
                    </a:xfrm>
                    <a:prstGeom prst="rect">
                      <a:avLst/>
                    </a:prstGeom>
                  </pic:spPr>
                </pic:pic>
              </a:graphicData>
            </a:graphic>
          </wp:inline>
        </w:drawing>
      </w:r>
    </w:p>
    <w:p w14:paraId="7F658182" w14:textId="1FDDD295" w:rsidR="00B50128" w:rsidRDefault="00B50128" w:rsidP="00B50128">
      <w:pPr>
        <w:pStyle w:val="figuras"/>
      </w:pPr>
      <w:bookmarkStart w:id="54" w:name="_Toc169448099"/>
      <w:r>
        <w:t>Figura 1</w:t>
      </w:r>
      <w:r w:rsidR="00AC6807">
        <w:t>2</w:t>
      </w:r>
      <w:r>
        <w:t>: Diagrama de componentes alternativo do sistema</w:t>
      </w:r>
      <w:bookmarkEnd w:id="54"/>
    </w:p>
    <w:p w14:paraId="47AC9922" w14:textId="77777777" w:rsidR="00452AAF" w:rsidRDefault="00452AAF" w:rsidP="001F2BA4">
      <w:pPr>
        <w:ind w:firstLine="720"/>
      </w:pPr>
    </w:p>
    <w:p w14:paraId="2E234CA7" w14:textId="34A20BD4" w:rsidR="00B50128" w:rsidRDefault="001F2BA4" w:rsidP="001F2BA4">
      <w:pPr>
        <w:ind w:firstLine="720"/>
      </w:pPr>
      <w:r>
        <w:t xml:space="preserve">De facto, a base de dados tal como </w:t>
      </w:r>
      <w:r w:rsidR="00F55EF6">
        <w:t>definido</w:t>
      </w:r>
      <w:r>
        <w:t xml:space="preserve"> no âmbito deste projeto </w:t>
      </w:r>
      <w:r w:rsidR="007B6377">
        <w:t xml:space="preserve">deveria </w:t>
      </w:r>
      <w:r>
        <w:t xml:space="preserve">apenas guardar os dados do utilizador. </w:t>
      </w:r>
      <w:r w:rsidR="007B6377">
        <w:t>No entanto, no desenvolvimento do projeto achou-se complementar a base de dados com mais informação relevante, como por exemplo ter a possibilidade de escrever comentários sobre as imagens desenvolvidas</w:t>
      </w:r>
      <w:r w:rsidR="00B50128">
        <w:t xml:space="preserve">. </w:t>
      </w:r>
    </w:p>
    <w:p w14:paraId="1607D936" w14:textId="7618BD4E" w:rsidR="007A0F98" w:rsidRDefault="00B50128" w:rsidP="001F2BA4">
      <w:pPr>
        <w:ind w:firstLine="720"/>
      </w:pPr>
      <w:r>
        <w:t>Deste modo, esta solução mantém os padrões de desenvolvimento de software, mas tem um risco acrescido em segurança e também na usabilidade do sistema uma vez que não permite a adição de novas funcionalidades a serem persistidas na base de dados.</w:t>
      </w:r>
    </w:p>
    <w:p w14:paraId="6FBB0E19" w14:textId="351A2940" w:rsidR="00B50128" w:rsidRPr="00B50128" w:rsidRDefault="00B50128" w:rsidP="001F2BA4">
      <w:pPr>
        <w:ind w:firstLine="720"/>
      </w:pPr>
      <w:r>
        <w:t>Em termos de segurança, o fa</w:t>
      </w:r>
      <w:r w:rsidR="00F55EF6">
        <w:t>c</w:t>
      </w:r>
      <w:r>
        <w:t xml:space="preserve">to </w:t>
      </w:r>
      <w:r w:rsidR="00224405">
        <w:t>de os</w:t>
      </w:r>
      <w:r>
        <w:t xml:space="preserve"> dados dos utilizadores passarem pelo </w:t>
      </w:r>
      <w:r>
        <w:rPr>
          <w:i/>
        </w:rPr>
        <w:t xml:space="preserve">Web </w:t>
      </w:r>
      <w:proofErr w:type="spellStart"/>
      <w:r>
        <w:rPr>
          <w:i/>
        </w:rPr>
        <w:t>Service</w:t>
      </w:r>
      <w:proofErr w:type="spellEnd"/>
      <w:r>
        <w:t xml:space="preserve"> permite uma camada adicional de segurança, pelo que esta solução é </w:t>
      </w:r>
      <w:r w:rsidR="00CE226C">
        <w:t xml:space="preserve">menos </w:t>
      </w:r>
      <w:r>
        <w:t xml:space="preserve">suscetível a ataques de pirataria e de roubo de dados confidenciais dos utilizadores. Por outro lado, se no futuro houver a necessidade de guardar outros dados na base de dados, ter-se-ia de criar outra ligação entre o </w:t>
      </w:r>
      <w:r>
        <w:rPr>
          <w:i/>
        </w:rPr>
        <w:t xml:space="preserve">Web </w:t>
      </w:r>
      <w:proofErr w:type="spellStart"/>
      <w:r>
        <w:rPr>
          <w:i/>
        </w:rPr>
        <w:t>Service</w:t>
      </w:r>
      <w:proofErr w:type="spellEnd"/>
      <w:r>
        <w:t xml:space="preserve"> e a base de dados, uma vez que esta solução não contempla essa opção.</w:t>
      </w:r>
    </w:p>
    <w:p w14:paraId="0D0F0AF2" w14:textId="4E7492CC" w:rsidR="001F2BA4" w:rsidRDefault="007B6377" w:rsidP="001F2BA4">
      <w:pPr>
        <w:ind w:firstLine="720"/>
      </w:pPr>
      <w:r>
        <w:t>Comparando as duas soluções, optou-se pela solução proposta, uma vez que a solução alternativa pode resultar em problemas de segurança futuros. Se por um lado, as possíveis fugas de informação (dados de login e notas) não são críticas nem afetariam os utilizadores envolvidos, deve-se desenhar um sistema que seja robusto e o menos susceptível a ataques tanto quanto possível. Este desenho permitirá a evolução do sistema para inclusão de novas funcionalidades, sem que haja necessidade de mudar o que já foi desenvolvido.</w:t>
      </w:r>
    </w:p>
    <w:p w14:paraId="69306C0E" w14:textId="77777777" w:rsidR="000246FF" w:rsidRPr="001F2BA4" w:rsidRDefault="000246FF" w:rsidP="001F2BA4">
      <w:pPr>
        <w:ind w:firstLine="720"/>
      </w:pPr>
    </w:p>
    <w:p w14:paraId="68091946" w14:textId="5F88832B" w:rsidR="007A0F98" w:rsidRDefault="00B54C89" w:rsidP="001C0D24">
      <w:pPr>
        <w:pStyle w:val="Cabealho2"/>
      </w:pPr>
      <w:bookmarkStart w:id="55" w:name="_Toc169448158"/>
      <w:r>
        <w:t>Sumário</w:t>
      </w:r>
      <w:bookmarkEnd w:id="55"/>
    </w:p>
    <w:p w14:paraId="312F9CE4" w14:textId="77777777" w:rsidR="0070136F" w:rsidRDefault="00792544" w:rsidP="000246FF">
      <w:pPr>
        <w:ind w:firstLine="576"/>
      </w:pPr>
      <w:r w:rsidRPr="000246FF">
        <w:t>Neste capítulo</w:t>
      </w:r>
      <w:r w:rsidR="000246FF">
        <w:t xml:space="preserve"> de </w:t>
      </w:r>
      <w:r w:rsidR="0070136F">
        <w:t xml:space="preserve">análise e </w:t>
      </w:r>
      <w:r w:rsidR="000246FF">
        <w:t xml:space="preserve">desenho da solução procedeu-se </w:t>
      </w:r>
      <w:r w:rsidR="0070136F">
        <w:t xml:space="preserve">inicialmente à análise do problema detalhando o domínio do mesmo e definindo os diversos requisitos funcionais e não funcionais do sistema. </w:t>
      </w:r>
    </w:p>
    <w:p w14:paraId="54138355" w14:textId="776F5FA1" w:rsidR="007A0F98" w:rsidRDefault="0070136F" w:rsidP="000246FF">
      <w:pPr>
        <w:ind w:firstLine="576"/>
      </w:pPr>
      <w:r>
        <w:t xml:space="preserve">Procedeu-se posteriormente </w:t>
      </w:r>
      <w:r w:rsidR="000246FF">
        <w:t xml:space="preserve">à estruturação da arquitetura do sistema, assegurando </w:t>
      </w:r>
      <w:r>
        <w:t>o cumprimento dos requisitos funcionais definidos.</w:t>
      </w:r>
      <w:r w:rsidR="00522810">
        <w:t xml:space="preserve"> </w:t>
      </w:r>
      <w:r>
        <w:t>Por outro lado, a solução proposta deve também cumprir os requisitos não funcionais e</w:t>
      </w:r>
      <w:r w:rsidR="00522810">
        <w:t>,</w:t>
      </w:r>
      <w:r>
        <w:t xml:space="preserve"> para isso, optou-se por uma solução em </w:t>
      </w:r>
      <w:r w:rsidR="000246FF">
        <w:t>que cada componente tem uma responsabilidade única, pelo que facilitará o processo futuro de manutenção e escalabilidade, melhorando também a adaptabilidade e a segurança.</w:t>
      </w:r>
    </w:p>
    <w:p w14:paraId="462752ED" w14:textId="143EDBBE" w:rsidR="007A0F98" w:rsidRDefault="000246FF" w:rsidP="000246FF">
      <w:pPr>
        <w:ind w:firstLine="576"/>
      </w:pPr>
      <w:r>
        <w:t>Foram definidos 4</w:t>
      </w:r>
      <w:r w:rsidR="00792544">
        <w:t xml:space="preserve"> componentes</w:t>
      </w:r>
      <w:r>
        <w:t xml:space="preserve"> para este sistema: </w:t>
      </w:r>
    </w:p>
    <w:p w14:paraId="1F3F024C" w14:textId="726075DE" w:rsidR="000246FF" w:rsidRPr="00C931CF" w:rsidRDefault="000246FF" w:rsidP="000246FF">
      <w:pPr>
        <w:pStyle w:val="PargrafodaLista"/>
        <w:numPr>
          <w:ilvl w:val="0"/>
          <w:numId w:val="24"/>
        </w:numPr>
      </w:pPr>
      <w:proofErr w:type="spellStart"/>
      <w:r w:rsidRPr="00C931CF">
        <w:rPr>
          <w:i/>
        </w:rPr>
        <w:t>User</w:t>
      </w:r>
      <w:proofErr w:type="spellEnd"/>
      <w:r w:rsidRPr="00C931CF">
        <w:rPr>
          <w:i/>
        </w:rPr>
        <w:t xml:space="preserve"> Interface</w:t>
      </w:r>
      <w:r>
        <w:t xml:space="preserve"> que irá receber os pedidos do utilizador, comunicar com o </w:t>
      </w:r>
      <w:r>
        <w:rPr>
          <w:i/>
        </w:rPr>
        <w:t xml:space="preserve">Web </w:t>
      </w:r>
      <w:proofErr w:type="spellStart"/>
      <w:r>
        <w:rPr>
          <w:i/>
        </w:rPr>
        <w:t>Service</w:t>
      </w:r>
      <w:proofErr w:type="spellEnd"/>
      <w:r>
        <w:rPr>
          <w:i/>
        </w:rPr>
        <w:t xml:space="preserve"> </w:t>
      </w:r>
      <w:r w:rsidRPr="00C931CF">
        <w:t xml:space="preserve">para </w:t>
      </w:r>
      <w:r>
        <w:t xml:space="preserve">solicitar dados e apresentar os mesmos ao utilizador no </w:t>
      </w:r>
      <w:r>
        <w:rPr>
          <w:i/>
        </w:rPr>
        <w:t>Browser</w:t>
      </w:r>
    </w:p>
    <w:p w14:paraId="4F47CFD0" w14:textId="0EBC725F" w:rsidR="000246FF" w:rsidRDefault="000246FF" w:rsidP="000246FF">
      <w:pPr>
        <w:pStyle w:val="PargrafodaLista"/>
        <w:numPr>
          <w:ilvl w:val="0"/>
          <w:numId w:val="24"/>
        </w:numPr>
      </w:pPr>
      <w:r>
        <w:rPr>
          <w:i/>
        </w:rPr>
        <w:t xml:space="preserve">Web </w:t>
      </w:r>
      <w:proofErr w:type="spellStart"/>
      <w:r>
        <w:rPr>
          <w:i/>
        </w:rPr>
        <w:t>Service</w:t>
      </w:r>
      <w:proofErr w:type="spellEnd"/>
      <w:r>
        <w:t xml:space="preserve">, ou </w:t>
      </w:r>
      <w:proofErr w:type="spellStart"/>
      <w:r>
        <w:t>backend</w:t>
      </w:r>
      <w:proofErr w:type="spellEnd"/>
      <w:r>
        <w:t>, que deverá interagir com a base de dados e um serviço para pedir obter os dados dos mapas de saliências, usando uma ligação ao componente dos Modelos de Atenção.</w:t>
      </w:r>
    </w:p>
    <w:p w14:paraId="10FC2CDE" w14:textId="57C36E97" w:rsidR="000246FF" w:rsidRDefault="000246FF" w:rsidP="000246FF">
      <w:pPr>
        <w:pStyle w:val="PargrafodaLista"/>
        <w:numPr>
          <w:ilvl w:val="0"/>
          <w:numId w:val="24"/>
        </w:numPr>
      </w:pPr>
      <w:r>
        <w:t>Modelos de Atenção é o componente com a responsabilidade de criação dos mapas de saliências, realizando a previsão dos modelos de atenção.</w:t>
      </w:r>
    </w:p>
    <w:p w14:paraId="76F81DB5" w14:textId="77777777" w:rsidR="000246FF" w:rsidRDefault="000246FF" w:rsidP="000246FF">
      <w:pPr>
        <w:pStyle w:val="PargrafodaLista"/>
        <w:numPr>
          <w:ilvl w:val="0"/>
          <w:numId w:val="24"/>
        </w:numPr>
      </w:pPr>
      <w:r>
        <w:t xml:space="preserve">Base de dados será um componente para registo dos dados de utilizador. </w:t>
      </w:r>
    </w:p>
    <w:p w14:paraId="26860E14" w14:textId="77777777" w:rsidR="00452AAF" w:rsidRDefault="00452AAF" w:rsidP="00452AAF"/>
    <w:p w14:paraId="5506998B" w14:textId="77777777" w:rsidR="00452AAF" w:rsidRDefault="00452AAF" w:rsidP="00452AAF">
      <w:r>
        <w:tab/>
        <w:t xml:space="preserve">São também explicitados neste capítulo os vários diagramas que ajudam a entender o modo como estes componentes serão implantados e como é realizado o fluxo de informação entre eles.  </w:t>
      </w:r>
    </w:p>
    <w:p w14:paraId="5DB4ACC4" w14:textId="691C9754" w:rsidR="00452AAF" w:rsidRPr="00D50062" w:rsidRDefault="00452AAF" w:rsidP="00452AAF">
      <w:pPr>
        <w:ind w:firstLine="720"/>
        <w:sectPr w:rsidR="00452AAF" w:rsidRPr="00D50062" w:rsidSect="002E1A36">
          <w:type w:val="oddPage"/>
          <w:pgSz w:w="11906" w:h="16838"/>
          <w:pgMar w:top="1440" w:right="1797" w:bottom="1440" w:left="1797" w:header="709" w:footer="709" w:gutter="0"/>
          <w:cols w:space="720"/>
          <w:titlePg/>
          <w:docGrid w:linePitch="360"/>
        </w:sectPr>
      </w:pPr>
      <w:r>
        <w:t xml:space="preserve">Finalmente é  ainda discutida uma proposta de solução alternativa, em que a base de dados, por não conter informação que possa ser considerada sensível, estaria ligada diretamente ao </w:t>
      </w:r>
      <w:proofErr w:type="spellStart"/>
      <w:r w:rsidRPr="00452AAF">
        <w:rPr>
          <w:i/>
        </w:rPr>
        <w:t>frontend</w:t>
      </w:r>
      <w:proofErr w:type="spellEnd"/>
      <w:r w:rsidRPr="00452AAF">
        <w:t>, solução que não foi adotada</w:t>
      </w:r>
      <w:r>
        <w:t>, uma vez que  traria implicações futuras no caso de ser necessária a evolução do sistema para algo mais complexo ou com outro tipo de dados persistidos.</w:t>
      </w:r>
    </w:p>
    <w:p w14:paraId="1D7491CF" w14:textId="1F9472E7" w:rsidR="00B27DFB" w:rsidRDefault="00687E61" w:rsidP="00687E61">
      <w:pPr>
        <w:pStyle w:val="Cabealho1"/>
      </w:pPr>
      <w:bookmarkStart w:id="56" w:name="_Toc169448159"/>
      <w:r>
        <w:t>Implementação</w:t>
      </w:r>
      <w:r w:rsidR="003433FD">
        <w:t xml:space="preserve"> </w:t>
      </w:r>
      <w:r w:rsidR="00930D46">
        <w:t xml:space="preserve">e Avaliação </w:t>
      </w:r>
      <w:r w:rsidR="003433FD">
        <w:t xml:space="preserve">da </w:t>
      </w:r>
      <w:r w:rsidR="00B27DFB">
        <w:t>Solução</w:t>
      </w:r>
      <w:bookmarkEnd w:id="56"/>
      <w:r w:rsidR="00B27DFB">
        <w:t xml:space="preserve"> </w:t>
      </w:r>
    </w:p>
    <w:p w14:paraId="73071610" w14:textId="77777777" w:rsidR="00CE226C" w:rsidRDefault="00CE226C" w:rsidP="008A78C8"/>
    <w:p w14:paraId="1C0A787C" w14:textId="59C93740" w:rsidR="008A78C8" w:rsidRDefault="00CE226C" w:rsidP="00FA3CB8">
      <w:pPr>
        <w:ind w:firstLine="709"/>
      </w:pPr>
      <w:r>
        <w:t>Ne</w:t>
      </w:r>
      <w:r w:rsidR="008A78C8" w:rsidRPr="00554805">
        <w:t>ste capítulo</w:t>
      </w:r>
      <w:r w:rsidR="000A7A70">
        <w:t>,</w:t>
      </w:r>
      <w:r w:rsidR="008A78C8" w:rsidRPr="00554805">
        <w:t xml:space="preserve"> </w:t>
      </w:r>
      <w:r w:rsidR="00636DF8">
        <w:t>irão ser</w:t>
      </w:r>
      <w:r w:rsidR="008A78C8" w:rsidRPr="00554805">
        <w:t xml:space="preserve"> apresenta</w:t>
      </w:r>
      <w:r w:rsidR="000A7A70">
        <w:t>dos</w:t>
      </w:r>
      <w:r w:rsidR="008A78C8" w:rsidRPr="00554805">
        <w:t xml:space="preserve"> </w:t>
      </w:r>
      <w:r w:rsidR="00636DF8">
        <w:t>os</w:t>
      </w:r>
      <w:r w:rsidR="008A78C8" w:rsidRPr="00554805">
        <w:t xml:space="preserve"> detalhes relacionados com o enquadramento e implementação das soluções </w:t>
      </w:r>
      <w:r w:rsidR="00636DF8">
        <w:t xml:space="preserve">explicitadas </w:t>
      </w:r>
      <w:r w:rsidR="008A78C8" w:rsidRPr="00554805">
        <w:t xml:space="preserve">no capítulo anterior. </w:t>
      </w:r>
      <w:r w:rsidR="00636DF8">
        <w:t xml:space="preserve">Assim, o modo como os 4 principais componentes, </w:t>
      </w:r>
      <w:proofErr w:type="spellStart"/>
      <w:r w:rsidR="00636DF8" w:rsidRPr="00636DF8">
        <w:rPr>
          <w:i/>
        </w:rPr>
        <w:t>User</w:t>
      </w:r>
      <w:proofErr w:type="spellEnd"/>
      <w:r w:rsidR="00636DF8" w:rsidRPr="00636DF8">
        <w:rPr>
          <w:i/>
        </w:rPr>
        <w:t xml:space="preserve"> Interface</w:t>
      </w:r>
      <w:r w:rsidR="00636DF8">
        <w:t xml:space="preserve">, </w:t>
      </w:r>
      <w:proofErr w:type="spellStart"/>
      <w:r w:rsidR="00636DF8" w:rsidRPr="00636DF8">
        <w:rPr>
          <w:i/>
        </w:rPr>
        <w:t>Webservice</w:t>
      </w:r>
      <w:proofErr w:type="spellEnd"/>
      <w:r w:rsidR="00636DF8">
        <w:t xml:space="preserve">, Modelos de Atenção e a Base de Dados foram implementados </w:t>
      </w:r>
      <w:r w:rsidR="000F4A60">
        <w:t>serão detalhados neste capítulo</w:t>
      </w:r>
      <w:r w:rsidR="00636DF8">
        <w:t>.</w:t>
      </w:r>
    </w:p>
    <w:p w14:paraId="61D04128" w14:textId="77777777" w:rsidR="00FA3CB8" w:rsidRPr="00554805" w:rsidRDefault="00FA3CB8" w:rsidP="00FA3CB8">
      <w:pPr>
        <w:ind w:firstLine="709"/>
      </w:pPr>
    </w:p>
    <w:p w14:paraId="58BCEF0F" w14:textId="12080668" w:rsidR="00DF40FE" w:rsidRDefault="00233852" w:rsidP="00DF40FE">
      <w:pPr>
        <w:pStyle w:val="Cabealho2"/>
      </w:pPr>
      <w:bookmarkStart w:id="57" w:name="_Toc169448160"/>
      <w:r>
        <w:t xml:space="preserve">Descrição </w:t>
      </w:r>
      <w:r w:rsidR="006559E1">
        <w:t>da implementação</w:t>
      </w:r>
      <w:bookmarkEnd w:id="57"/>
    </w:p>
    <w:p w14:paraId="75CDA748" w14:textId="4975689B" w:rsidR="008B2A4A" w:rsidRDefault="008B2A4A" w:rsidP="008B2A4A">
      <w:pPr>
        <w:ind w:firstLine="576"/>
      </w:pPr>
      <w:r>
        <w:t xml:space="preserve">O primeiro passo num projeto deste género é criar, e posteriormente ativar, um ambiente virtual onde serão instalados os </w:t>
      </w:r>
      <w:r w:rsidRPr="003467F1">
        <w:rPr>
          <w:i/>
        </w:rPr>
        <w:t>packages</w:t>
      </w:r>
      <w:r>
        <w:t xml:space="preserve"> específicos para a execução desse mesmo projeto. Deste modo, nenhum outro projeto será afetado pela instalação ou não de certos </w:t>
      </w:r>
      <w:r w:rsidRPr="003467F1">
        <w:rPr>
          <w:i/>
        </w:rPr>
        <w:t>packages</w:t>
      </w:r>
      <w:r>
        <w:t xml:space="preserve">, bem como se assegura que apenas os </w:t>
      </w:r>
      <w:r w:rsidRPr="003467F1">
        <w:rPr>
          <w:i/>
        </w:rPr>
        <w:t>packages</w:t>
      </w:r>
      <w:r>
        <w:t xml:space="preserve"> necessários neste projeto são os que estão instalados. </w:t>
      </w:r>
    </w:p>
    <w:p w14:paraId="383AE1EB" w14:textId="75F3AA44" w:rsidR="00D9253A" w:rsidRDefault="00D9253A" w:rsidP="008B2A4A">
      <w:pPr>
        <w:ind w:firstLine="576"/>
      </w:pPr>
      <w:r>
        <w:t>Como foi referido no capítulo anterior usou-se o Conda</w:t>
      </w:r>
      <w:r w:rsidR="000A7A70">
        <w:t xml:space="preserve"> </w:t>
      </w:r>
      <w:r w:rsidR="000A7A70">
        <w:fldChar w:fldCharType="begin" w:fldLock="1"/>
      </w:r>
      <w:r w:rsidR="00CE28C3">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33]","plainTextFormattedCitation":"[33]","previouslyFormattedCitation":"[32]"},"properties":{"noteIndex":0},"schema":"https://github.com/citation-style-language/schema/raw/master/csl-citation.json"}</w:instrText>
      </w:r>
      <w:r w:rsidR="000A7A70">
        <w:fldChar w:fldCharType="separate"/>
      </w:r>
      <w:r w:rsidR="00CE28C3" w:rsidRPr="00CE28C3">
        <w:rPr>
          <w:noProof/>
        </w:rPr>
        <w:t>[33]</w:t>
      </w:r>
      <w:r w:rsidR="000A7A70">
        <w:fldChar w:fldCharType="end"/>
      </w:r>
      <w:r>
        <w:t xml:space="preserve">, </w:t>
      </w:r>
      <w:r w:rsidR="003467F1">
        <w:t xml:space="preserve">na </w:t>
      </w:r>
      <w:r>
        <w:t xml:space="preserve">versão </w:t>
      </w:r>
      <w:proofErr w:type="spellStart"/>
      <w:r>
        <w:t>mini-conda</w:t>
      </w:r>
      <w:proofErr w:type="spellEnd"/>
      <w:r>
        <w:t xml:space="preserve"> para essa instalação de </w:t>
      </w:r>
      <w:r w:rsidRPr="003467F1">
        <w:rPr>
          <w:i/>
        </w:rPr>
        <w:t>packages</w:t>
      </w:r>
      <w:r>
        <w:t xml:space="preserve"> específicos necessários para o código dos Modelos de Atenção funcionar corretamente.</w:t>
      </w:r>
    </w:p>
    <w:p w14:paraId="1EF1D843" w14:textId="46399ED4" w:rsidR="00D9253A" w:rsidRPr="00D9253A" w:rsidRDefault="00D9253A" w:rsidP="00D9253A">
      <w:pPr>
        <w:ind w:firstLine="576"/>
      </w:pPr>
      <w:r>
        <w:t xml:space="preserve">Tendo em conta a especificidade e complexidade de usar os Modelos de Atenção exigidos na proposta inicial deste projeto, foi necessário </w:t>
      </w:r>
      <w:r w:rsidR="003467F1">
        <w:t xml:space="preserve">também </w:t>
      </w:r>
      <w:r>
        <w:t xml:space="preserve">o uso do </w:t>
      </w:r>
      <w:proofErr w:type="spellStart"/>
      <w:r w:rsidRPr="00D9253A">
        <w:rPr>
          <w:i/>
        </w:rPr>
        <w:t>Jupyter</w:t>
      </w:r>
      <w:proofErr w:type="spellEnd"/>
      <w:r w:rsidRPr="00D9253A">
        <w:rPr>
          <w:i/>
        </w:rPr>
        <w:t xml:space="preserve"> </w:t>
      </w:r>
      <w:proofErr w:type="spellStart"/>
      <w:r w:rsidRPr="00D9253A">
        <w:rPr>
          <w:i/>
        </w:rPr>
        <w:t>Lab</w:t>
      </w:r>
      <w:proofErr w:type="spellEnd"/>
      <w:r w:rsidR="000A7A70">
        <w:t xml:space="preserve"> </w:t>
      </w:r>
      <w:r w:rsidR="000A7A70">
        <w:fldChar w:fldCharType="begin" w:fldLock="1"/>
      </w:r>
      <w:r w:rsidR="00CE28C3">
        <w:instrText>ADDIN CSL_CITATION {"citationItems":[{"id":"ITEM-1","itemData":{"URL":"https://jupyter.org/","accessed":{"date-parts":[["2024","6","8"]]},"container-title":"jupyter.org","id":"ITEM-1","issued":{"date-parts":[["0"]]},"title":"Jupyter lab","type":"webpage"},"uris":["http://www.mendeley.com/documents/?uuid=4252fd67-cdc1-40b6-a94f-37557b4c670c"]}],"mendeley":{"formattedCitation":"[45]","plainTextFormattedCitation":"[45]","previouslyFormattedCitation":"[44]"},"properties":{"noteIndex":0},"schema":"https://github.com/citation-style-language/schema/raw/master/csl-citation.json"}</w:instrText>
      </w:r>
      <w:r w:rsidR="000A7A70">
        <w:fldChar w:fldCharType="separate"/>
      </w:r>
      <w:r w:rsidR="00CE28C3" w:rsidRPr="00CE28C3">
        <w:rPr>
          <w:noProof/>
        </w:rPr>
        <w:t>[45]</w:t>
      </w:r>
      <w:r w:rsidR="000A7A70">
        <w:fldChar w:fldCharType="end"/>
      </w:r>
      <w:r>
        <w:t xml:space="preserve">. 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é um </w:t>
      </w:r>
      <w:r w:rsidRPr="003467F1">
        <w:rPr>
          <w:i/>
        </w:rPr>
        <w:t>software</w:t>
      </w:r>
      <w:r>
        <w:t xml:space="preserve"> de desenvolvimento gratuito, muito flexível e com base </w:t>
      </w:r>
      <w:r w:rsidRPr="003467F1">
        <w:rPr>
          <w:i/>
        </w:rPr>
        <w:t>web</w:t>
      </w:r>
      <w:r>
        <w:t xml:space="preserve"> que pode ser usado para vários fins, entre os quais </w:t>
      </w:r>
      <w:proofErr w:type="spellStart"/>
      <w:r w:rsidRPr="00D9253A">
        <w:rPr>
          <w:i/>
        </w:rPr>
        <w:t>machine</w:t>
      </w:r>
      <w:proofErr w:type="spellEnd"/>
      <w:r w:rsidRPr="00D9253A">
        <w:rPr>
          <w:i/>
        </w:rPr>
        <w:t xml:space="preserve"> </w:t>
      </w:r>
      <w:proofErr w:type="spellStart"/>
      <w:r w:rsidRPr="00D9253A">
        <w:rPr>
          <w:i/>
        </w:rPr>
        <w:t>learning</w:t>
      </w:r>
      <w:proofErr w:type="spellEnd"/>
      <w:r>
        <w:t>.</w:t>
      </w:r>
      <w:r w:rsidR="00343A23">
        <w:t xml:space="preserve"> </w:t>
      </w:r>
    </w:p>
    <w:p w14:paraId="199B9243" w14:textId="77777777" w:rsidR="00342E55" w:rsidRPr="008B2A4A" w:rsidRDefault="00342E55" w:rsidP="008B2A4A">
      <w:pPr>
        <w:ind w:firstLine="576"/>
      </w:pPr>
    </w:p>
    <w:p w14:paraId="148C8494" w14:textId="0232F8C0" w:rsidR="008B2A4A" w:rsidRDefault="008B2A4A" w:rsidP="00822675">
      <w:pPr>
        <w:pStyle w:val="Cabealho3"/>
        <w:numPr>
          <w:ilvl w:val="0"/>
          <w:numId w:val="0"/>
        </w:numPr>
        <w:ind w:left="720" w:hanging="720"/>
      </w:pPr>
      <w:bookmarkStart w:id="58" w:name="_Toc169448161"/>
      <w:r w:rsidRPr="008B2A4A">
        <w:t>4.1.</w:t>
      </w:r>
      <w:r w:rsidR="00342E55">
        <w:t>1</w:t>
      </w:r>
      <w:r w:rsidRPr="008B2A4A">
        <w:t xml:space="preserve">. Web </w:t>
      </w:r>
      <w:proofErr w:type="spellStart"/>
      <w:r w:rsidRPr="008B2A4A">
        <w:t>Service</w:t>
      </w:r>
      <w:bookmarkEnd w:id="58"/>
      <w:proofErr w:type="spellEnd"/>
    </w:p>
    <w:p w14:paraId="475FEB00" w14:textId="41D32A53" w:rsidR="008B2A4A" w:rsidRDefault="008B2A4A" w:rsidP="008B2A4A">
      <w:pPr>
        <w:ind w:firstLine="720"/>
      </w:pPr>
      <w:r>
        <w:t xml:space="preserve">O módulo </w:t>
      </w:r>
      <w:r w:rsidRPr="003467F1">
        <w:rPr>
          <w:i/>
        </w:rPr>
        <w:t>Web</w:t>
      </w:r>
      <w:r w:rsidR="003467F1" w:rsidRPr="003467F1">
        <w:rPr>
          <w:i/>
        </w:rPr>
        <w:t xml:space="preserve"> </w:t>
      </w:r>
      <w:proofErr w:type="spellStart"/>
      <w:r w:rsidRPr="003467F1">
        <w:rPr>
          <w:i/>
        </w:rPr>
        <w:t>Service</w:t>
      </w:r>
      <w:proofErr w:type="spellEnd"/>
      <w:r>
        <w:t xml:space="preserve">, ou seja, o </w:t>
      </w:r>
      <w:proofErr w:type="spellStart"/>
      <w:r w:rsidRPr="003467F1">
        <w:rPr>
          <w:i/>
        </w:rPr>
        <w:t>backend</w:t>
      </w:r>
      <w:proofErr w:type="spellEnd"/>
      <w:r>
        <w:t xml:space="preserve"> foi desenvolvido em Python através da </w:t>
      </w:r>
      <w:proofErr w:type="spellStart"/>
      <w:r w:rsidRPr="003467F1">
        <w:rPr>
          <w:i/>
        </w:rPr>
        <w:t>framework</w:t>
      </w:r>
      <w:proofErr w:type="spellEnd"/>
      <w:r>
        <w:t xml:space="preserve"> </w:t>
      </w:r>
      <w:proofErr w:type="spellStart"/>
      <w:r>
        <w:t>Django</w:t>
      </w:r>
      <w:proofErr w:type="spellEnd"/>
      <w:r>
        <w:t xml:space="preserve">. Para além de ser uma linguagem muito utilizada, o fato do código dos Modelos de Atenção também ser desenvolvido em Python ajudou à comunicação entre os vários componentes. Por outro lado, uma vez que era desconhecida esta linguagem à partida para este projeto, fez com que o contato com Python não tivesse sido apenas no código dos Modelos de Atenção, mas sim para todo o desenvolvimento do </w:t>
      </w:r>
      <w:proofErr w:type="spellStart"/>
      <w:r w:rsidRPr="003467F1">
        <w:rPr>
          <w:i/>
        </w:rPr>
        <w:t>backend</w:t>
      </w:r>
      <w:proofErr w:type="spellEnd"/>
      <w:r>
        <w:t xml:space="preserve">. </w:t>
      </w:r>
    </w:p>
    <w:p w14:paraId="6EEDFE4D" w14:textId="074778A6" w:rsidR="00342E55" w:rsidRDefault="00342E55" w:rsidP="00342E55">
      <w:r>
        <w:tab/>
        <w:t xml:space="preserve">Após a ativação do ambiente virtual do projeto, é então necessária a instalação de todas as dependências para a execução do projeto. Já era sabido que seria necessária a instalação do </w:t>
      </w:r>
      <w:proofErr w:type="spellStart"/>
      <w:r>
        <w:t>Django</w:t>
      </w:r>
      <w:proofErr w:type="spellEnd"/>
      <w:r w:rsidR="004756AC">
        <w:t xml:space="preserve"> </w:t>
      </w:r>
      <w:r w:rsidR="004756AC">
        <w:fldChar w:fldCharType="begin" w:fldLock="1"/>
      </w:r>
      <w:r w:rsidR="00CE28C3">
        <w:instrText>ADDIN CSL_CITATION {"citationItems":[{"id":"ITEM-1","itemData":{"URL":"https://www.djangoproject.com/start/overview","accessed":{"date-parts":[["2024","6","8"]]},"id":"ITEM-1","issued":{"date-parts":[["0"]]},"title":"Django - the web framework for perfectionists with deadlines","type":"webpage"},"uris":["http://www.mendeley.com/documents/?uuid=e48bb4ab-b9f6-453c-b244-dd3ae11435a5"]}],"mendeley":{"formattedCitation":"[28]","plainTextFormattedCitation":"[28]","previouslyFormattedCitation":"[27]"},"properties":{"noteIndex":0},"schema":"https://github.com/citation-style-language/schema/raw/master/csl-citation.json"}</w:instrText>
      </w:r>
      <w:r w:rsidR="004756AC">
        <w:fldChar w:fldCharType="separate"/>
      </w:r>
      <w:r w:rsidR="00CE28C3" w:rsidRPr="00CE28C3">
        <w:rPr>
          <w:noProof/>
        </w:rPr>
        <w:t>[28]</w:t>
      </w:r>
      <w:r w:rsidR="004756AC">
        <w:fldChar w:fldCharType="end"/>
      </w:r>
      <w:r>
        <w:t xml:space="preserve">, ou </w:t>
      </w:r>
      <w:proofErr w:type="spellStart"/>
      <w:r>
        <w:t>djangorestfram</w:t>
      </w:r>
      <w:r w:rsidR="004756AC">
        <w:t>e</w:t>
      </w:r>
      <w:r>
        <w:t>work</w:t>
      </w:r>
      <w:proofErr w:type="spellEnd"/>
      <w:r w:rsidR="004756AC">
        <w:t xml:space="preserve"> </w:t>
      </w:r>
      <w:r w:rsidR="004756AC">
        <w:fldChar w:fldCharType="begin" w:fldLock="1"/>
      </w:r>
      <w:r w:rsidR="00CE28C3">
        <w:instrText>ADDIN CSL_CITATION {"citationItems":[{"id":"ITEM-1","itemData":{"URL":"https://www.django-rest-framework.org/","accessed":{"date-parts":[["2024","6","8"]]},"id":"ITEM-1","issued":{"date-parts":[["0"]]},"title":"Django Rest Framework","type":"webpage"},"uris":["http://www.mendeley.com/documents/?uuid=37d51f05-0cfd-47b2-be7d-5c303d363478"]}],"mendeley":{"formattedCitation":"[32]","plainTextFormattedCitation":"[32]","previouslyFormattedCitation":"[31]"},"properties":{"noteIndex":0},"schema":"https://github.com/citation-style-language/schema/raw/master/csl-citation.json"}</w:instrText>
      </w:r>
      <w:r w:rsidR="004756AC">
        <w:fldChar w:fldCharType="separate"/>
      </w:r>
      <w:r w:rsidR="00CE28C3" w:rsidRPr="00CE28C3">
        <w:rPr>
          <w:noProof/>
        </w:rPr>
        <w:t>[32]</w:t>
      </w:r>
      <w:r w:rsidR="004756AC">
        <w:fldChar w:fldCharType="end"/>
      </w:r>
      <w:r>
        <w:t xml:space="preserve">, ou ainda </w:t>
      </w:r>
      <w:proofErr w:type="spellStart"/>
      <w:r>
        <w:t>PyJWT</w:t>
      </w:r>
      <w:proofErr w:type="spellEnd"/>
      <w:r>
        <w:t xml:space="preserve"> </w:t>
      </w:r>
      <w:r w:rsidR="004756AC">
        <w:fldChar w:fldCharType="begin" w:fldLock="1"/>
      </w:r>
      <w:r w:rsidR="00CE28C3">
        <w:instrText>ADDIN CSL_CITATION {"citationItems":[{"id":"ITEM-1","itemData":{"URL":"https://pyjwt.readthedocs.io/en/stable/","accessed":{"date-parts":[["2024","6","8"]]},"id":"ITEM-1","issued":{"date-parts":[["0"]]},"title":"PyJWT","type":"webpage"},"uris":["http://www.mendeley.com/documents/?uuid=6c321d13-4687-4f22-95cc-7fa92b0fe82b"]}],"mendeley":{"formattedCitation":"[46]","plainTextFormattedCitation":"[46]","previouslyFormattedCitation":"[45]"},"properties":{"noteIndex":0},"schema":"https://github.com/citation-style-language/schema/raw/master/csl-citation.json"}</w:instrText>
      </w:r>
      <w:r w:rsidR="004756AC">
        <w:fldChar w:fldCharType="separate"/>
      </w:r>
      <w:r w:rsidR="00CE28C3" w:rsidRPr="00CE28C3">
        <w:rPr>
          <w:noProof/>
        </w:rPr>
        <w:t>[46]</w:t>
      </w:r>
      <w:r w:rsidR="004756AC">
        <w:fldChar w:fldCharType="end"/>
      </w:r>
      <w:r w:rsidR="004756AC">
        <w:t xml:space="preserve"> </w:t>
      </w:r>
      <w:r>
        <w:t xml:space="preserve">para nomear algumas. Depois dessa instalação, é necessária a criação de um novo projeto </w:t>
      </w:r>
      <w:proofErr w:type="spellStart"/>
      <w:r>
        <w:t>Django</w:t>
      </w:r>
      <w:proofErr w:type="spellEnd"/>
      <w:r>
        <w:t xml:space="preserve">. Com esta criação é criada uma pasta com a informação genérica deste projeto, </w:t>
      </w:r>
      <w:r w:rsidR="00343A23">
        <w:t>como por exemplo</w:t>
      </w:r>
      <w:r>
        <w:t xml:space="preserve"> os </w:t>
      </w:r>
      <w:proofErr w:type="spellStart"/>
      <w:r w:rsidRPr="003467F1">
        <w:rPr>
          <w:i/>
        </w:rPr>
        <w:t>settings</w:t>
      </w:r>
      <w:proofErr w:type="spellEnd"/>
      <w:r w:rsidR="00343A23">
        <w:t xml:space="preserve"> ou</w:t>
      </w:r>
      <w:r>
        <w:t xml:space="preserve"> </w:t>
      </w:r>
      <w:proofErr w:type="spellStart"/>
      <w:r w:rsidRPr="003467F1">
        <w:rPr>
          <w:i/>
        </w:rPr>
        <w:t>urls</w:t>
      </w:r>
      <w:proofErr w:type="spellEnd"/>
      <w:r>
        <w:t xml:space="preserve">. </w:t>
      </w:r>
    </w:p>
    <w:p w14:paraId="3B41C516" w14:textId="77777777" w:rsidR="00342E55" w:rsidRPr="00A92D55" w:rsidRDefault="00342E55" w:rsidP="00342E55">
      <w:r>
        <w:tab/>
        <w:t xml:space="preserve">De seguida, deve ser criada uma </w:t>
      </w:r>
      <w:proofErr w:type="spellStart"/>
      <w:r>
        <w:t>Django</w:t>
      </w:r>
      <w:proofErr w:type="spellEnd"/>
      <w:r>
        <w:t xml:space="preserve"> app onde se podem personalizar os diversos componentes e, assim, organizar o código logicamente. Deverá ser criada uma nova app para cada tipo de funcionalidade da aplicação, de modo a ser mais fácil a sua gestão e manutenibilidade.</w:t>
      </w:r>
    </w:p>
    <w:p w14:paraId="6532B33C" w14:textId="13B0F1AF" w:rsidR="00342E55" w:rsidRDefault="00342E55" w:rsidP="00342E55">
      <w:r w:rsidRPr="004655B1">
        <w:tab/>
      </w:r>
      <w:r>
        <w:t xml:space="preserve">Depois de serem personalizados alguns dos </w:t>
      </w:r>
      <w:proofErr w:type="spellStart"/>
      <w:r w:rsidRPr="003467F1">
        <w:rPr>
          <w:i/>
        </w:rPr>
        <w:t>settings</w:t>
      </w:r>
      <w:proofErr w:type="spellEnd"/>
      <w:r>
        <w:t xml:space="preserve"> genéricos do projeto, como por exemplo, os dados de acesso à base de dados, o próximo passo é a criação dos </w:t>
      </w:r>
      <w:proofErr w:type="spellStart"/>
      <w:r w:rsidRPr="001E12F8">
        <w:rPr>
          <w:i/>
        </w:rPr>
        <w:t>end-points</w:t>
      </w:r>
      <w:proofErr w:type="spellEnd"/>
      <w:r>
        <w:t xml:space="preserve"> que teremos no projeto.</w:t>
      </w:r>
      <w:r w:rsidR="00343A23">
        <w:t xml:space="preserve"> Os </w:t>
      </w:r>
      <w:proofErr w:type="spellStart"/>
      <w:r w:rsidR="001E12F8" w:rsidRPr="001E12F8">
        <w:rPr>
          <w:i/>
        </w:rPr>
        <w:t>end-points</w:t>
      </w:r>
      <w:proofErr w:type="spellEnd"/>
      <w:r w:rsidR="00343A23">
        <w:t xml:space="preserve"> podem ser criados genericamente n</w:t>
      </w:r>
      <w:r w:rsidR="00654C77">
        <w:t xml:space="preserve">a app que contém a informação genérica do projeto, ou individualmente em cada app criada. No presente caso, foram criados </w:t>
      </w:r>
      <w:proofErr w:type="spellStart"/>
      <w:r w:rsidR="001E12F8" w:rsidRPr="001E12F8">
        <w:rPr>
          <w:i/>
        </w:rPr>
        <w:t>end-points</w:t>
      </w:r>
      <w:proofErr w:type="spellEnd"/>
      <w:r w:rsidR="00654C77">
        <w:t xml:space="preserve"> de autenticação no ficheiro genérico do programa e </w:t>
      </w:r>
      <w:proofErr w:type="spellStart"/>
      <w:r w:rsidR="001E12F8" w:rsidRPr="001E12F8">
        <w:rPr>
          <w:i/>
        </w:rPr>
        <w:t>end-points</w:t>
      </w:r>
      <w:proofErr w:type="spellEnd"/>
      <w:r w:rsidR="001E12F8">
        <w:t xml:space="preserve"> </w:t>
      </w:r>
      <w:r w:rsidR="00654C77">
        <w:t>específicos em cada app que, posteriormente, são chamados do ficheiro genérico url.py.</w:t>
      </w:r>
    </w:p>
    <w:p w14:paraId="1F947C81" w14:textId="1E79231A" w:rsidR="0001387A" w:rsidRDefault="0001387A" w:rsidP="0001387A">
      <w:pPr>
        <w:jc w:val="center"/>
      </w:pPr>
      <w:r w:rsidRPr="0001387A">
        <w:rPr>
          <w:noProof/>
        </w:rPr>
        <w:drawing>
          <wp:inline distT="0" distB="0" distL="0" distR="0" wp14:anchorId="600D7D2D" wp14:editId="464A3297">
            <wp:extent cx="3606394" cy="1473200"/>
            <wp:effectExtent l="0" t="0" r="1270" b="444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06394" cy="1473200"/>
                    </a:xfrm>
                    <a:prstGeom prst="rect">
                      <a:avLst/>
                    </a:prstGeom>
                  </pic:spPr>
                </pic:pic>
              </a:graphicData>
            </a:graphic>
          </wp:inline>
        </w:drawing>
      </w:r>
    </w:p>
    <w:p w14:paraId="14B5C366" w14:textId="2365DE9A" w:rsidR="0001387A" w:rsidRDefault="0001387A" w:rsidP="0001387A">
      <w:pPr>
        <w:pStyle w:val="figuras"/>
      </w:pPr>
      <w:bookmarkStart w:id="59" w:name="_Toc169448100"/>
      <w:r>
        <w:t>Figura 1</w:t>
      </w:r>
      <w:r w:rsidR="00AC6807">
        <w:t>3</w:t>
      </w:r>
      <w:r>
        <w:t>: Ficheiro url.py</w:t>
      </w:r>
      <w:bookmarkEnd w:id="59"/>
    </w:p>
    <w:p w14:paraId="40FED296" w14:textId="77777777" w:rsidR="0001387A" w:rsidRDefault="0001387A" w:rsidP="00342E55">
      <w:pPr>
        <w:ind w:firstLine="720"/>
      </w:pPr>
    </w:p>
    <w:p w14:paraId="58AE5685" w14:textId="606E78F7" w:rsidR="00342E55" w:rsidRDefault="00342E55" w:rsidP="00342E55">
      <w:pPr>
        <w:ind w:firstLine="720"/>
      </w:pPr>
      <w:r>
        <w:t xml:space="preserve">Ao serem criados os </w:t>
      </w:r>
      <w:proofErr w:type="spellStart"/>
      <w:r w:rsidRPr="00F60675">
        <w:rPr>
          <w:i/>
          <w:iCs/>
        </w:rPr>
        <w:t>end-points</w:t>
      </w:r>
      <w:proofErr w:type="spellEnd"/>
      <w:r>
        <w:t xml:space="preserve">, isto é, os endereços da internet específicos para cada caso de uso, definem-se as </w:t>
      </w:r>
      <w:proofErr w:type="spellStart"/>
      <w:r w:rsidRPr="0001387A">
        <w:rPr>
          <w:i/>
        </w:rPr>
        <w:t>views</w:t>
      </w:r>
      <w:proofErr w:type="spellEnd"/>
      <w:r>
        <w:t xml:space="preserve"> a serem executadas. Em </w:t>
      </w:r>
      <w:proofErr w:type="spellStart"/>
      <w:r>
        <w:t>Django</w:t>
      </w:r>
      <w:proofErr w:type="spellEnd"/>
      <w:r>
        <w:t xml:space="preserve">, as </w:t>
      </w:r>
      <w:proofErr w:type="spellStart"/>
      <w:r w:rsidRPr="0001387A">
        <w:rPr>
          <w:i/>
        </w:rPr>
        <w:t>views</w:t>
      </w:r>
      <w:proofErr w:type="spellEnd"/>
      <w:r>
        <w:t xml:space="preserve"> são funções que recebem um pedido </w:t>
      </w:r>
      <w:r w:rsidRPr="0001387A">
        <w:rPr>
          <w:i/>
        </w:rPr>
        <w:t>web</w:t>
      </w:r>
      <w:r>
        <w:t xml:space="preserve"> e retornam uma resposta </w:t>
      </w:r>
      <w:r w:rsidRPr="0001387A">
        <w:rPr>
          <w:i/>
        </w:rPr>
        <w:t>web</w:t>
      </w:r>
      <w:r>
        <w:t>. No projeto em questão, foram criadas várias funções</w:t>
      </w:r>
      <w:r w:rsidR="00654C77">
        <w:t xml:space="preserve"> na app “</w:t>
      </w:r>
      <w:proofErr w:type="spellStart"/>
      <w:r w:rsidR="00654C77">
        <w:t>api</w:t>
      </w:r>
      <w:proofErr w:type="spellEnd"/>
      <w:r w:rsidR="00654C77">
        <w:t>”:</w:t>
      </w:r>
      <w:r>
        <w:t xml:space="preserve"> uma para criar utilizadores, uma para criar e listar notas, uma para apagar notas</w:t>
      </w:r>
      <w:r w:rsidR="00654C77">
        <w:t xml:space="preserve">. </w:t>
      </w:r>
      <w:r w:rsidR="0001387A">
        <w:t xml:space="preserve">Na imagem abaixo, é possível verificar o caso específico da criação e listagem de notas. Inicialmente especifica-se a classe usada para a serialização, define-se quais as permissões (neste caso, apenas para utilizadores autenticados) e depois existem 2 </w:t>
      </w:r>
      <w:proofErr w:type="spellStart"/>
      <w:r w:rsidR="0001387A">
        <w:t>sub-funções</w:t>
      </w:r>
      <w:proofErr w:type="spellEnd"/>
      <w:r w:rsidR="0001387A">
        <w:t xml:space="preserve">: uma para retornar da base de dados as notas filtradas pelo utilizador autenticado e outra para persistir na base de dados os parâmetros que vêm da </w:t>
      </w:r>
      <w:proofErr w:type="spellStart"/>
      <w:r w:rsidR="0001387A">
        <w:t>APIView</w:t>
      </w:r>
      <w:proofErr w:type="spellEnd"/>
      <w:r w:rsidR="0001387A">
        <w:t>, juntamente com o utilizador autenticado.</w:t>
      </w:r>
    </w:p>
    <w:p w14:paraId="0C2238F4" w14:textId="3486E3FE" w:rsidR="0001387A" w:rsidRDefault="0001387A" w:rsidP="0001387A">
      <w:pPr>
        <w:jc w:val="center"/>
        <w:rPr>
          <w:highlight w:val="yellow"/>
        </w:rPr>
      </w:pPr>
      <w:r w:rsidRPr="0001387A">
        <w:rPr>
          <w:noProof/>
        </w:rPr>
        <w:drawing>
          <wp:inline distT="0" distB="0" distL="0" distR="0" wp14:anchorId="2B80F404" wp14:editId="0D1E187F">
            <wp:extent cx="3177815" cy="1531753"/>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177815" cy="1531753"/>
                    </a:xfrm>
                    <a:prstGeom prst="rect">
                      <a:avLst/>
                    </a:prstGeom>
                  </pic:spPr>
                </pic:pic>
              </a:graphicData>
            </a:graphic>
          </wp:inline>
        </w:drawing>
      </w:r>
    </w:p>
    <w:p w14:paraId="1953DFC3" w14:textId="68F4D4FD" w:rsidR="0001387A" w:rsidRDefault="0001387A" w:rsidP="0001387A">
      <w:pPr>
        <w:pStyle w:val="figuras"/>
      </w:pPr>
      <w:bookmarkStart w:id="60" w:name="_Toc169448101"/>
      <w:r>
        <w:t>Figura 1</w:t>
      </w:r>
      <w:r w:rsidR="00AC6807">
        <w:t>4</w:t>
      </w:r>
      <w:r>
        <w:t>: Ficheiro views.py</w:t>
      </w:r>
      <w:bookmarkEnd w:id="60"/>
    </w:p>
    <w:p w14:paraId="67B92101" w14:textId="77777777" w:rsidR="0001387A" w:rsidRDefault="0001387A" w:rsidP="0001387A">
      <w:pPr>
        <w:jc w:val="center"/>
        <w:rPr>
          <w:highlight w:val="yellow"/>
        </w:rPr>
      </w:pPr>
    </w:p>
    <w:p w14:paraId="66E7FC79" w14:textId="77777777" w:rsidR="0001387A" w:rsidRDefault="0001387A" w:rsidP="0001387A">
      <w:pPr>
        <w:ind w:firstLine="720"/>
      </w:pPr>
      <w:r>
        <w:t>No caso da app “</w:t>
      </w:r>
      <w:proofErr w:type="spellStart"/>
      <w:r>
        <w:t>casnet</w:t>
      </w:r>
      <w:proofErr w:type="spellEnd"/>
      <w:r>
        <w:t>”, que deu suporte ao cálculo dos mapas de saliências obtidos, as funções criadas prendem-se com o processamento de imagens e outra com o processamento de vídeos.</w:t>
      </w:r>
    </w:p>
    <w:p w14:paraId="53DFE024" w14:textId="56358ECE" w:rsidR="00342E55" w:rsidRDefault="00342E55" w:rsidP="00342E55">
      <w:pPr>
        <w:ind w:firstLine="720"/>
      </w:pPr>
      <w:r>
        <w:t xml:space="preserve">O </w:t>
      </w:r>
      <w:proofErr w:type="spellStart"/>
      <w:r>
        <w:t>Django</w:t>
      </w:r>
      <w:proofErr w:type="spellEnd"/>
      <w:r>
        <w:t xml:space="preserve"> já possui um módulo de autenticação pelo que se fez uso desse módulo para tratar todo o acesso à aplicação, não sendo necessária nenhuma implementação específica. Por outro lado, foi necessária a criação de um modelo de Nota</w:t>
      </w:r>
      <w:r w:rsidR="00654C77">
        <w:t>, na app “</w:t>
      </w:r>
      <w:proofErr w:type="spellStart"/>
      <w:r w:rsidR="00654C77">
        <w:t>api</w:t>
      </w:r>
      <w:proofErr w:type="spellEnd"/>
      <w:r w:rsidR="00654C77">
        <w:t>”</w:t>
      </w:r>
      <w:r>
        <w:t>. Os modelos representam as classes a serem persistidas. Cada atributo do modelo representa um campo na base de dados e cada modelo mapeia uma tabela na base de dados.</w:t>
      </w:r>
    </w:p>
    <w:p w14:paraId="5FF4EA6A" w14:textId="77777777" w:rsidR="00726412" w:rsidRDefault="00726412" w:rsidP="00726412">
      <w:pPr>
        <w:jc w:val="center"/>
      </w:pPr>
      <w:r w:rsidRPr="00726412">
        <w:rPr>
          <w:noProof/>
        </w:rPr>
        <w:drawing>
          <wp:inline distT="0" distB="0" distL="0" distR="0" wp14:anchorId="18E59C23" wp14:editId="3BA397BF">
            <wp:extent cx="4816257" cy="1539373"/>
            <wp:effectExtent l="0" t="0" r="3810" b="381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16257" cy="1539373"/>
                    </a:xfrm>
                    <a:prstGeom prst="rect">
                      <a:avLst/>
                    </a:prstGeom>
                  </pic:spPr>
                </pic:pic>
              </a:graphicData>
            </a:graphic>
          </wp:inline>
        </w:drawing>
      </w:r>
      <w:r w:rsidR="00342E55">
        <w:t xml:space="preserve">O </w:t>
      </w:r>
    </w:p>
    <w:p w14:paraId="51D1BDBF" w14:textId="5F80A66A" w:rsidR="00726412" w:rsidRDefault="00726412" w:rsidP="00726412">
      <w:pPr>
        <w:pStyle w:val="figuras"/>
      </w:pPr>
      <w:bookmarkStart w:id="61" w:name="_Toc169448102"/>
      <w:r>
        <w:t>Figura 1</w:t>
      </w:r>
      <w:r w:rsidR="00AC6807">
        <w:t>5</w:t>
      </w:r>
      <w:r>
        <w:t>: Ficheiro models.py</w:t>
      </w:r>
      <w:bookmarkEnd w:id="61"/>
    </w:p>
    <w:p w14:paraId="5C30A50C" w14:textId="77777777" w:rsidR="005E4EFF" w:rsidRDefault="00726412" w:rsidP="00726412">
      <w:pPr>
        <w:pStyle w:val="figuras"/>
        <w:jc w:val="both"/>
        <w:rPr>
          <w:i w:val="0"/>
        </w:rPr>
      </w:pPr>
      <w:r>
        <w:rPr>
          <w:i w:val="0"/>
        </w:rPr>
        <w:tab/>
      </w:r>
    </w:p>
    <w:p w14:paraId="38DBB2E1" w14:textId="648CBFE7" w:rsidR="00726412" w:rsidRPr="00222B49" w:rsidRDefault="00726412" w:rsidP="00F4516D">
      <w:pPr>
        <w:ind w:firstLine="720"/>
      </w:pPr>
      <w:r>
        <w:t xml:space="preserve">Podemos assim verificar os diferentes atributos da </w:t>
      </w:r>
      <w:proofErr w:type="gramStart"/>
      <w:r>
        <w:t xml:space="preserve">classe </w:t>
      </w:r>
      <w:r w:rsidRPr="00726412">
        <w:t>Note</w:t>
      </w:r>
      <w:proofErr w:type="gramEnd"/>
      <w:r>
        <w:t xml:space="preserve">. Para estes atributos poderem ser persistidos na base de dados, é necessária a criação do ficheiro </w:t>
      </w:r>
      <w:r w:rsidRPr="00726412">
        <w:t>serializers.py</w:t>
      </w:r>
      <w:r>
        <w:t xml:space="preserve"> onde se detalham os atributos e outras definições do que ficará </w:t>
      </w:r>
      <w:r w:rsidR="00EF44BC">
        <w:t>persistido</w:t>
      </w:r>
      <w:r>
        <w:t xml:space="preserve"> na base de dados.</w:t>
      </w:r>
      <w:r w:rsidR="00222B49">
        <w:t xml:space="preserve"> Os detalhes deste ficheiro serão apresentados na seção dedicada à base de dados.</w:t>
      </w:r>
    </w:p>
    <w:p w14:paraId="6C9DE756" w14:textId="5CBACECD" w:rsidR="00342E55" w:rsidRDefault="00726412" w:rsidP="00726412">
      <w:pPr>
        <w:ind w:firstLine="720"/>
      </w:pPr>
      <w:r>
        <w:t xml:space="preserve">O </w:t>
      </w:r>
      <w:r w:rsidR="00342E55">
        <w:t xml:space="preserve">módulo de autenticação do </w:t>
      </w:r>
      <w:proofErr w:type="spellStart"/>
      <w:r w:rsidR="00342E55">
        <w:t>Django</w:t>
      </w:r>
      <w:proofErr w:type="spellEnd"/>
      <w:r w:rsidR="00342E55">
        <w:t xml:space="preserve"> faz uso do JWT</w:t>
      </w:r>
      <w:r w:rsidR="004756AC">
        <w:t xml:space="preserve"> (</w:t>
      </w:r>
      <w:proofErr w:type="spellStart"/>
      <w:r w:rsidR="00342E55" w:rsidRPr="00726412">
        <w:rPr>
          <w:i/>
        </w:rPr>
        <w:t>Json</w:t>
      </w:r>
      <w:proofErr w:type="spellEnd"/>
      <w:r w:rsidR="00342E55" w:rsidRPr="00726412">
        <w:rPr>
          <w:i/>
        </w:rPr>
        <w:t xml:space="preserve"> Web </w:t>
      </w:r>
      <w:proofErr w:type="spellStart"/>
      <w:r w:rsidR="00342E55" w:rsidRPr="00726412">
        <w:rPr>
          <w:i/>
        </w:rPr>
        <w:t>Token</w:t>
      </w:r>
      <w:proofErr w:type="spellEnd"/>
      <w:r w:rsidR="004756AC">
        <w:t>)</w:t>
      </w:r>
      <w:r w:rsidR="00342E55">
        <w:t>. Sempre que um</w:t>
      </w:r>
      <w:r w:rsidR="00CE6F03">
        <w:t xml:space="preserve">a página </w:t>
      </w:r>
      <w:r w:rsidR="00CE6F03" w:rsidRPr="00CE6F03">
        <w:rPr>
          <w:i/>
        </w:rPr>
        <w:t>web</w:t>
      </w:r>
      <w:r w:rsidR="00CE6F03">
        <w:t xml:space="preserve"> </w:t>
      </w:r>
      <w:r w:rsidR="00342E55">
        <w:t>é acedid</w:t>
      </w:r>
      <w:r w:rsidR="00CE6F03">
        <w:t>a</w:t>
      </w:r>
      <w:r w:rsidR="00342E55">
        <w:t>, o JWT vai atuar como as permissões ou uma autenticação a ess</w:t>
      </w:r>
      <w:r w:rsidR="00EF44BC">
        <w:t>a página web</w:t>
      </w:r>
      <w:r w:rsidR="00342E55">
        <w:t xml:space="preserve">. Uma vez que, sempre que fazemos um pedido web, o </w:t>
      </w:r>
      <w:proofErr w:type="spellStart"/>
      <w:r w:rsidR="00342E55" w:rsidRPr="00CE6F03">
        <w:rPr>
          <w:i/>
        </w:rPr>
        <w:t>backend</w:t>
      </w:r>
      <w:proofErr w:type="spellEnd"/>
      <w:r w:rsidR="00342E55">
        <w:t xml:space="preserve"> tem de saber quem fez o pedido e que permissões tem, é incluído no pedido um </w:t>
      </w:r>
      <w:proofErr w:type="spellStart"/>
      <w:r w:rsidR="00342E55" w:rsidRPr="00CE6F03">
        <w:rPr>
          <w:i/>
        </w:rPr>
        <w:t>token</w:t>
      </w:r>
      <w:proofErr w:type="spellEnd"/>
      <w:r w:rsidR="00342E55">
        <w:t xml:space="preserve"> JWT que será descodificado de modo a perceber quais são as permissões que esse pedido tem. Inicialmente, um utilizador inicia o login e, ao colocar os seus dados de acesso, o </w:t>
      </w:r>
      <w:proofErr w:type="spellStart"/>
      <w:r w:rsidR="00342E55" w:rsidRPr="00CE6F03">
        <w:rPr>
          <w:i/>
        </w:rPr>
        <w:t>frontend</w:t>
      </w:r>
      <w:proofErr w:type="spellEnd"/>
      <w:r w:rsidR="00342E55">
        <w:t xml:space="preserve"> envia essas credenciais ao </w:t>
      </w:r>
      <w:proofErr w:type="spellStart"/>
      <w:r w:rsidR="00342E55" w:rsidRPr="00CE6F03">
        <w:rPr>
          <w:i/>
        </w:rPr>
        <w:t>backend</w:t>
      </w:r>
      <w:proofErr w:type="spellEnd"/>
      <w:r w:rsidR="00342E55">
        <w:t xml:space="preserve">. O </w:t>
      </w:r>
      <w:proofErr w:type="spellStart"/>
      <w:r w:rsidR="00342E55" w:rsidRPr="00CE6F03">
        <w:rPr>
          <w:i/>
        </w:rPr>
        <w:t>backend</w:t>
      </w:r>
      <w:proofErr w:type="spellEnd"/>
      <w:r w:rsidR="00342E55">
        <w:t xml:space="preserve"> confirma a veracidade dessas credenciais e concede 2 </w:t>
      </w:r>
      <w:proofErr w:type="spellStart"/>
      <w:r w:rsidR="00342E55" w:rsidRPr="00CE6F03">
        <w:rPr>
          <w:i/>
        </w:rPr>
        <w:t>tokens</w:t>
      </w:r>
      <w:proofErr w:type="spellEnd"/>
      <w:r w:rsidR="00342E55">
        <w:t xml:space="preserve">, um </w:t>
      </w:r>
      <w:proofErr w:type="spellStart"/>
      <w:r w:rsidR="00342E55" w:rsidRPr="00CE6F03">
        <w:rPr>
          <w:i/>
        </w:rPr>
        <w:t>token</w:t>
      </w:r>
      <w:proofErr w:type="spellEnd"/>
      <w:r w:rsidR="00342E55">
        <w:t xml:space="preserve"> de acesso e um </w:t>
      </w:r>
      <w:proofErr w:type="spellStart"/>
      <w:r w:rsidR="00342E55" w:rsidRPr="00CE6F03">
        <w:rPr>
          <w:i/>
        </w:rPr>
        <w:t>token</w:t>
      </w:r>
      <w:proofErr w:type="spellEnd"/>
      <w:r w:rsidR="00342E55">
        <w:t xml:space="preserve"> de atualização que serão guardados temporariamente no </w:t>
      </w:r>
      <w:proofErr w:type="spellStart"/>
      <w:r w:rsidR="00342E55" w:rsidRPr="00CE6F03">
        <w:rPr>
          <w:i/>
        </w:rPr>
        <w:t>frontend</w:t>
      </w:r>
      <w:proofErr w:type="spellEnd"/>
      <w:r w:rsidR="00342E55">
        <w:t xml:space="preserve"> </w:t>
      </w:r>
      <w:r w:rsidR="0083310E">
        <w:fldChar w:fldCharType="begin" w:fldLock="1"/>
      </w:r>
      <w:r w:rsidR="00CE28C3">
        <w:instrText>ADDIN CSL_CITATION {"citationItems":[{"id":"ITEM-1","itemData":{"URL":"https://www.youtube.com/watch?v=c-QsfbznSXI","accessed":{"date-parts":[["2024","4","8"]]},"id":"ITEM-1","issued":{"date-parts":[["0"]]},"title":"JWT","type":"webpage"},"uris":["http://www.mendeley.com/documents/?uuid=eed7f056-49e1-484f-8fec-4637f469b64c"]}],"mendeley":{"formattedCitation":"[47]","plainTextFormattedCitation":"[47]","previouslyFormattedCitation":"[46]"},"properties":{"noteIndex":0},"schema":"https://github.com/citation-style-language/schema/raw/master/csl-citation.json"}</w:instrText>
      </w:r>
      <w:r w:rsidR="0083310E">
        <w:fldChar w:fldCharType="separate"/>
      </w:r>
      <w:r w:rsidR="00CE28C3" w:rsidRPr="00CE28C3">
        <w:rPr>
          <w:noProof/>
        </w:rPr>
        <w:t>[47]</w:t>
      </w:r>
      <w:r w:rsidR="0083310E">
        <w:fldChar w:fldCharType="end"/>
      </w:r>
      <w:r w:rsidR="0083310E">
        <w:t xml:space="preserve">. </w:t>
      </w:r>
      <w:r w:rsidR="00342E55">
        <w:t xml:space="preserve">O </w:t>
      </w:r>
      <w:proofErr w:type="spellStart"/>
      <w:r w:rsidR="00342E55" w:rsidRPr="00CE6F03">
        <w:rPr>
          <w:i/>
        </w:rPr>
        <w:t>token</w:t>
      </w:r>
      <w:proofErr w:type="spellEnd"/>
      <w:r w:rsidR="00342E55">
        <w:t xml:space="preserve"> de acesso será o usado em todos os pedidos e, para aumentar a segurança, este </w:t>
      </w:r>
      <w:proofErr w:type="spellStart"/>
      <w:r w:rsidR="00342E55" w:rsidRPr="00CE6F03">
        <w:rPr>
          <w:i/>
        </w:rPr>
        <w:t>token</w:t>
      </w:r>
      <w:proofErr w:type="spellEnd"/>
      <w:r w:rsidR="00342E55">
        <w:t xml:space="preserve"> tem uma validade curta, no caso foi definido 30 minutos. Assim, é definido um </w:t>
      </w:r>
      <w:proofErr w:type="spellStart"/>
      <w:r w:rsidR="00342E55" w:rsidRPr="00CE6F03">
        <w:rPr>
          <w:i/>
        </w:rPr>
        <w:t>token</w:t>
      </w:r>
      <w:proofErr w:type="spellEnd"/>
      <w:r w:rsidR="00342E55">
        <w:t xml:space="preserve"> de atualização, que vai atualizar o </w:t>
      </w:r>
      <w:proofErr w:type="spellStart"/>
      <w:r w:rsidR="00342E55" w:rsidRPr="00CE6F03">
        <w:rPr>
          <w:i/>
        </w:rPr>
        <w:t>token</w:t>
      </w:r>
      <w:proofErr w:type="spellEnd"/>
      <w:r w:rsidR="00342E55">
        <w:t xml:space="preserve"> de acesso frequentemente, mas que também tem um tempo de vida (24 horas) após o qual as credenciais de acesso terão de ser fornecidas novamente. Este processo e tipo de acesso aumenta consideravelmente a segurança do </w:t>
      </w:r>
      <w:r w:rsidR="00CE6F03">
        <w:t>sistema desenvolvido</w:t>
      </w:r>
      <w:r w:rsidR="00342E55">
        <w:t>.</w:t>
      </w:r>
      <w:r w:rsidR="00654C77">
        <w:t xml:space="preserve"> É, assim, necessária a configuração dos tempos limites dos </w:t>
      </w:r>
      <w:proofErr w:type="spellStart"/>
      <w:r w:rsidR="00654C77" w:rsidRPr="00CE6F03">
        <w:rPr>
          <w:i/>
        </w:rPr>
        <w:t>tokens</w:t>
      </w:r>
      <w:proofErr w:type="spellEnd"/>
      <w:r w:rsidR="00654C77">
        <w:t xml:space="preserve"> de acesso e de atualização, que foram executados no ficheiro genérico de configurações do projeto </w:t>
      </w:r>
      <w:r w:rsidR="00654C77" w:rsidRPr="0083310E">
        <w:rPr>
          <w:i/>
        </w:rPr>
        <w:t>settings.py</w:t>
      </w:r>
      <w:r w:rsidR="00654C77">
        <w:t>.</w:t>
      </w:r>
    </w:p>
    <w:p w14:paraId="10C2F8B6" w14:textId="5AB594B5" w:rsidR="00654C77" w:rsidRPr="004655B1" w:rsidRDefault="00CE6F03" w:rsidP="00CE6F03">
      <w:pPr>
        <w:jc w:val="center"/>
      </w:pPr>
      <w:r w:rsidRPr="00CE6F03">
        <w:rPr>
          <w:noProof/>
        </w:rPr>
        <w:drawing>
          <wp:inline distT="0" distB="0" distL="0" distR="0" wp14:anchorId="0316CAB6" wp14:editId="1C6B4B43">
            <wp:extent cx="3939881" cy="1531753"/>
            <wp:effectExtent l="0" t="0" r="381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39881" cy="1531753"/>
                    </a:xfrm>
                    <a:prstGeom prst="rect">
                      <a:avLst/>
                    </a:prstGeom>
                  </pic:spPr>
                </pic:pic>
              </a:graphicData>
            </a:graphic>
          </wp:inline>
        </w:drawing>
      </w:r>
    </w:p>
    <w:p w14:paraId="1692F1AA" w14:textId="09D78070" w:rsidR="00CE6F03" w:rsidRDefault="00CE6F03" w:rsidP="00CE6F03">
      <w:pPr>
        <w:pStyle w:val="figuras"/>
      </w:pPr>
      <w:bookmarkStart w:id="62" w:name="_Toc169448103"/>
      <w:r>
        <w:t>Figura 1</w:t>
      </w:r>
      <w:r w:rsidR="00AC6807">
        <w:t>6</w:t>
      </w:r>
      <w:r>
        <w:t>: Ficheiro settings.py</w:t>
      </w:r>
      <w:bookmarkEnd w:id="62"/>
    </w:p>
    <w:p w14:paraId="202FE933" w14:textId="77777777" w:rsidR="00222B49" w:rsidRDefault="00222B49" w:rsidP="00CE6F03">
      <w:pPr>
        <w:pStyle w:val="figuras"/>
      </w:pPr>
    </w:p>
    <w:p w14:paraId="0D873C76" w14:textId="24E5F8DB" w:rsidR="00342E55" w:rsidRPr="008B2A4A" w:rsidRDefault="00342E55" w:rsidP="00822675">
      <w:pPr>
        <w:pStyle w:val="Cabealho3"/>
        <w:numPr>
          <w:ilvl w:val="0"/>
          <w:numId w:val="0"/>
        </w:numPr>
        <w:ind w:left="720" w:hanging="720"/>
      </w:pPr>
      <w:bookmarkStart w:id="63" w:name="_Toc169448162"/>
      <w:r w:rsidRPr="008B2A4A">
        <w:t>4.1.</w:t>
      </w:r>
      <w:r>
        <w:t>2</w:t>
      </w:r>
      <w:r w:rsidRPr="008B2A4A">
        <w:t>. Modelos de Atenção</w:t>
      </w:r>
      <w:bookmarkEnd w:id="63"/>
    </w:p>
    <w:p w14:paraId="18272894" w14:textId="66C63456" w:rsidR="00342E55" w:rsidRDefault="00342E55" w:rsidP="00342E55">
      <w:pPr>
        <w:ind w:firstLine="720"/>
      </w:pPr>
      <w:r w:rsidRPr="00A92D55">
        <w:t xml:space="preserve">A implementação dos Modelos de Atenção </w:t>
      </w:r>
      <w:proofErr w:type="spellStart"/>
      <w:r w:rsidR="004756AC">
        <w:t>CASNet</w:t>
      </w:r>
      <w:proofErr w:type="spellEnd"/>
      <w:r w:rsidR="004756AC">
        <w:t xml:space="preserve"> I</w:t>
      </w:r>
      <w:r w:rsidRPr="00A92D55">
        <w:t xml:space="preserve"> </w:t>
      </w:r>
      <w:r w:rsidR="004756AC">
        <w:t xml:space="preserve"> </w:t>
      </w:r>
      <w:r w:rsidR="004756AC">
        <w:fldChar w:fldCharType="begin" w:fldLock="1"/>
      </w:r>
      <w:r w:rsidR="00CE28C3">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dropping-particle":"","family":"Zhao","given":"Q.","non-dropping-particle":"","parse-names":false,"suffix":""},{"dropping-particle":"","family":"Xu","given":"J.","non-dropping-particle":"","parse-names":false,"suffix":""}],"container-title":"IEEE Conference on Computer Vision and Pattern Recognition (CVPR)","id":"ITEM-1","issued":{"date-parts":[["2018"]]},"title":"Emotional Attention: A Study of Image Sentiment and Visual Attention","type":"article-magazine"},"uris":["http://www.mendeley.com/documents/?uuid=778a9346-579e-4bcd-b552-5f639f8e91c0"]}],"mendeley":{"formattedCitation":"[21]","plainTextFormattedCitation":"[21]","previouslyFormattedCitation":"[47]"},"properties":{"noteIndex":0},"schema":"https://github.com/citation-style-language/schema/raw/master/csl-citation.json"}</w:instrText>
      </w:r>
      <w:r w:rsidR="004756AC">
        <w:fldChar w:fldCharType="separate"/>
      </w:r>
      <w:r w:rsidR="00CE28C3" w:rsidRPr="00CE28C3">
        <w:rPr>
          <w:noProof/>
        </w:rPr>
        <w:t>[21]</w:t>
      </w:r>
      <w:r w:rsidR="004756AC">
        <w:fldChar w:fldCharType="end"/>
      </w:r>
      <w:r w:rsidR="004756AC">
        <w:t xml:space="preserve"> </w:t>
      </w:r>
      <w:r w:rsidRPr="00A92D55">
        <w:t xml:space="preserve">e </w:t>
      </w:r>
      <w:proofErr w:type="spellStart"/>
      <w:r w:rsidR="004756AC">
        <w:t>CASNet</w:t>
      </w:r>
      <w:proofErr w:type="spellEnd"/>
      <w:r w:rsidR="004756AC">
        <w:t xml:space="preserve"> II  </w:t>
      </w:r>
      <w:r w:rsidR="004756AC">
        <w:fldChar w:fldCharType="begin" w:fldLock="1"/>
      </w:r>
      <w:r w:rsidR="008D47C3">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20]","plainTextFormattedCitation":"[20]","previouslyFormattedCitation":"[20]"},"properties":{"noteIndex":0},"schema":"https://github.com/citation-style-language/schema/raw/master/csl-citation.json"}</w:instrText>
      </w:r>
      <w:r w:rsidR="004756AC">
        <w:fldChar w:fldCharType="separate"/>
      </w:r>
      <w:r w:rsidR="004A7C3D" w:rsidRPr="004A7C3D">
        <w:rPr>
          <w:noProof/>
        </w:rPr>
        <w:t>[20]</w:t>
      </w:r>
      <w:r w:rsidR="004756AC">
        <w:fldChar w:fldCharType="end"/>
      </w:r>
      <w:r w:rsidR="004756AC">
        <w:t xml:space="preserve"> </w:t>
      </w:r>
      <w:r w:rsidRPr="00A92D55">
        <w:t xml:space="preserve">foi sem dúvida a parte mais complexa deste projeto. </w:t>
      </w:r>
      <w:r>
        <w:t xml:space="preserve">Apesar do código fonte destes modelos estar disponível online, o seu uso é bastante complexo devido a vários fatores. O que é provavelmente mais difícil prende-se com as versões específicas de </w:t>
      </w:r>
      <w:r w:rsidRPr="00E63540">
        <w:rPr>
          <w:i/>
        </w:rPr>
        <w:t>packages</w:t>
      </w:r>
      <w:r>
        <w:t xml:space="preserve"> necessários à execução</w:t>
      </w:r>
      <w:r w:rsidR="004756AC">
        <w:t xml:space="preserve"> de cada modelo</w:t>
      </w:r>
      <w:r>
        <w:t xml:space="preserve">. Foi necessário obter essa informação, instalar cada </w:t>
      </w:r>
      <w:r w:rsidRPr="00E63540">
        <w:rPr>
          <w:i/>
        </w:rPr>
        <w:t>package</w:t>
      </w:r>
      <w:r>
        <w:t xml:space="preserve"> na versão correta, sendo que a maior parte das vezes não era a versão mais atual, de modo a poder executar o código, de outro modo era impossível a obtenção de qualquer resultado. </w:t>
      </w:r>
      <w:r w:rsidR="00654C77">
        <w:t>Convém relembrar que e</w:t>
      </w:r>
      <w:r>
        <w:t>sta instalação foi realizada n</w:t>
      </w:r>
      <w:r w:rsidR="00E63540">
        <w:t>o</w:t>
      </w:r>
      <w:r>
        <w:t xml:space="preserve"> ambiente virtual criado especificamente para todo o projeto. </w:t>
      </w:r>
    </w:p>
    <w:p w14:paraId="11009FBF" w14:textId="1B87AA35" w:rsidR="00E63540" w:rsidRDefault="00342E55" w:rsidP="00342E55">
      <w:r>
        <w:tab/>
        <w:t xml:space="preserve">Após ser ultrapassado esse problema, foram criados 2 </w:t>
      </w:r>
      <w:proofErr w:type="spellStart"/>
      <w:r w:rsidRPr="00F60675">
        <w:rPr>
          <w:i/>
          <w:iCs/>
        </w:rPr>
        <w:t>end-points</w:t>
      </w:r>
      <w:proofErr w:type="spellEnd"/>
      <w:r>
        <w:t xml:space="preserve"> no </w:t>
      </w:r>
      <w:proofErr w:type="spellStart"/>
      <w:r w:rsidRPr="00E63540">
        <w:rPr>
          <w:i/>
        </w:rPr>
        <w:t>backend</w:t>
      </w:r>
      <w:proofErr w:type="spellEnd"/>
      <w:r w:rsidR="00654C77">
        <w:t>, mais concretamente na app</w:t>
      </w:r>
      <w:r w:rsidR="00E63540">
        <w:t xml:space="preserve"> criada especificamente para o cálculo dos Modelos de Atenção</w:t>
      </w:r>
      <w:r w:rsidR="00654C77">
        <w:t xml:space="preserve"> “</w:t>
      </w:r>
      <w:proofErr w:type="spellStart"/>
      <w:r w:rsidR="00654C77">
        <w:t>casnet</w:t>
      </w:r>
      <w:proofErr w:type="spellEnd"/>
      <w:r w:rsidR="00654C77">
        <w:t>”</w:t>
      </w:r>
      <w:r w:rsidR="00E63540">
        <w:t xml:space="preserve">, sendo um </w:t>
      </w:r>
      <w:r>
        <w:t>específico</w:t>
      </w:r>
      <w:r w:rsidR="00E63540">
        <w:t xml:space="preserve"> </w:t>
      </w:r>
      <w:r>
        <w:t xml:space="preserve">para </w:t>
      </w:r>
      <w:r w:rsidR="00E63540">
        <w:t>o processamento de imagens e outro para o processamento de vídeos</w:t>
      </w:r>
      <w:r>
        <w:t>.</w:t>
      </w:r>
    </w:p>
    <w:p w14:paraId="5B814152" w14:textId="430907F8" w:rsidR="00726412" w:rsidRDefault="00726412" w:rsidP="004756AC">
      <w:pPr>
        <w:jc w:val="center"/>
        <w:rPr>
          <w:sz w:val="20"/>
        </w:rPr>
      </w:pPr>
      <w:r w:rsidRPr="00726412">
        <w:rPr>
          <w:noProof/>
          <w:sz w:val="20"/>
        </w:rPr>
        <w:drawing>
          <wp:inline distT="0" distB="0" distL="0" distR="0" wp14:anchorId="245C40FE" wp14:editId="5F77318F">
            <wp:extent cx="4312920" cy="5769876"/>
            <wp:effectExtent l="0" t="0" r="0"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19417" cy="5778567"/>
                    </a:xfrm>
                    <a:prstGeom prst="rect">
                      <a:avLst/>
                    </a:prstGeom>
                  </pic:spPr>
                </pic:pic>
              </a:graphicData>
            </a:graphic>
          </wp:inline>
        </w:drawing>
      </w:r>
    </w:p>
    <w:p w14:paraId="22CF95F4" w14:textId="291E2658" w:rsidR="005E4EFF" w:rsidRDefault="005E4EFF" w:rsidP="005E4EFF">
      <w:pPr>
        <w:pStyle w:val="figuras"/>
      </w:pPr>
      <w:bookmarkStart w:id="64" w:name="_Toc169448104"/>
      <w:r>
        <w:t>Figura 1</w:t>
      </w:r>
      <w:r w:rsidR="00AC6807">
        <w:t>7</w:t>
      </w:r>
      <w:r>
        <w:t>: Função de processamento de imagens</w:t>
      </w:r>
      <w:bookmarkEnd w:id="64"/>
    </w:p>
    <w:p w14:paraId="04C0A4A5" w14:textId="77777777" w:rsidR="004756AC" w:rsidRDefault="004756AC" w:rsidP="005E4EFF"/>
    <w:p w14:paraId="063C68D7" w14:textId="47AD3B90" w:rsidR="005E4EFF" w:rsidRPr="00F60675" w:rsidRDefault="004756AC" w:rsidP="004756AC">
      <w:pPr>
        <w:ind w:firstLine="720"/>
        <w:rPr>
          <w:szCs w:val="22"/>
        </w:rPr>
      </w:pPr>
      <w:r w:rsidRPr="00CC62D8">
        <w:rPr>
          <w:szCs w:val="22"/>
        </w:rPr>
        <w:t xml:space="preserve">No processamento das imagens, tal como se pode verificar na Figura </w:t>
      </w:r>
      <w:r w:rsidR="00CC62D8" w:rsidRPr="00CC62D8">
        <w:rPr>
          <w:szCs w:val="22"/>
        </w:rPr>
        <w:t>17</w:t>
      </w:r>
      <w:r w:rsidRPr="00CC62D8">
        <w:rPr>
          <w:szCs w:val="22"/>
        </w:rPr>
        <w:t>, criou-se uma função no ficheiro view</w:t>
      </w:r>
      <w:r w:rsidR="00EF44BC" w:rsidRPr="00CC62D8">
        <w:rPr>
          <w:szCs w:val="22"/>
        </w:rPr>
        <w:t>s</w:t>
      </w:r>
      <w:r w:rsidRPr="00CC62D8">
        <w:rPr>
          <w:szCs w:val="22"/>
        </w:rPr>
        <w:t xml:space="preserve">.py que realizar os seguintes passos: inicialmente vai receber o pedido do </w:t>
      </w:r>
      <w:proofErr w:type="spellStart"/>
      <w:r w:rsidRPr="00CC62D8">
        <w:rPr>
          <w:i/>
          <w:szCs w:val="22"/>
        </w:rPr>
        <w:t>frontend</w:t>
      </w:r>
      <w:proofErr w:type="spellEnd"/>
      <w:r w:rsidRPr="00CC62D8">
        <w:rPr>
          <w:szCs w:val="22"/>
        </w:rPr>
        <w:t xml:space="preserve">, copiar a imagem para uma localização temporária, verificar qual a opção recebida do </w:t>
      </w:r>
      <w:proofErr w:type="spellStart"/>
      <w:r w:rsidRPr="00CC62D8">
        <w:rPr>
          <w:i/>
          <w:szCs w:val="22"/>
        </w:rPr>
        <w:t>frontent</w:t>
      </w:r>
      <w:proofErr w:type="spellEnd"/>
      <w:r w:rsidRPr="00CC62D8">
        <w:rPr>
          <w:i/>
          <w:szCs w:val="22"/>
        </w:rPr>
        <w:t xml:space="preserve"> </w:t>
      </w:r>
      <w:r w:rsidRPr="00F60675">
        <w:rPr>
          <w:szCs w:val="22"/>
        </w:rPr>
        <w:t xml:space="preserve">(ou seja, qual o método a utilizar), executar o script do modelo escolhido e finalmente copiar o mapa de saliências criado pelo modelo para a localização que o </w:t>
      </w:r>
      <w:proofErr w:type="spellStart"/>
      <w:r w:rsidRPr="00F60675">
        <w:rPr>
          <w:i/>
          <w:szCs w:val="22"/>
        </w:rPr>
        <w:t>frontend</w:t>
      </w:r>
      <w:proofErr w:type="spellEnd"/>
      <w:r w:rsidRPr="00F60675">
        <w:rPr>
          <w:szCs w:val="22"/>
        </w:rPr>
        <w:t xml:space="preserve"> vai </w:t>
      </w:r>
      <w:proofErr w:type="spellStart"/>
      <w:r w:rsidRPr="00F60675">
        <w:rPr>
          <w:szCs w:val="22"/>
        </w:rPr>
        <w:t>renderizar</w:t>
      </w:r>
      <w:proofErr w:type="spellEnd"/>
      <w:r w:rsidRPr="00F60675">
        <w:rPr>
          <w:szCs w:val="22"/>
        </w:rPr>
        <w:t xml:space="preserve">. Existem ainda nesta a função a verificação dos caminhos para os scripts dos modelos e no fim da função a remoção das imagens temporárias. </w:t>
      </w:r>
    </w:p>
    <w:p w14:paraId="509552FD" w14:textId="77777777" w:rsidR="00D27C98" w:rsidRPr="00F60675" w:rsidRDefault="005E4EFF" w:rsidP="005E4EFF">
      <w:pPr>
        <w:rPr>
          <w:szCs w:val="22"/>
        </w:rPr>
      </w:pPr>
      <w:r w:rsidRPr="00F60675">
        <w:rPr>
          <w:szCs w:val="22"/>
        </w:rPr>
        <w:tab/>
        <w:t xml:space="preserve">Para o processamento de vídeos, para além do código descrito necessário para o processamento de imagens, foi necessária a criação de 2 </w:t>
      </w:r>
      <w:r w:rsidRPr="00F60675">
        <w:rPr>
          <w:i/>
          <w:szCs w:val="22"/>
        </w:rPr>
        <w:t>scripts</w:t>
      </w:r>
      <w:r w:rsidRPr="00F60675">
        <w:rPr>
          <w:szCs w:val="22"/>
        </w:rPr>
        <w:t xml:space="preserve"> auxiliares, um para dividir o vídeo em </w:t>
      </w:r>
      <w:proofErr w:type="spellStart"/>
      <w:r w:rsidRPr="00F60675">
        <w:rPr>
          <w:i/>
          <w:szCs w:val="22"/>
        </w:rPr>
        <w:t>frames</w:t>
      </w:r>
      <w:proofErr w:type="spellEnd"/>
      <w:r w:rsidRPr="00F60675">
        <w:rPr>
          <w:szCs w:val="22"/>
        </w:rPr>
        <w:t xml:space="preserve"> e outro para agrupar os mapas de saliências de cada </w:t>
      </w:r>
      <w:proofErr w:type="spellStart"/>
      <w:r w:rsidRPr="00F60675">
        <w:rPr>
          <w:i/>
          <w:szCs w:val="22"/>
        </w:rPr>
        <w:t>frame</w:t>
      </w:r>
      <w:proofErr w:type="spellEnd"/>
      <w:r w:rsidRPr="00F60675">
        <w:rPr>
          <w:szCs w:val="22"/>
        </w:rPr>
        <w:t xml:space="preserve"> e construir um vídeo desses mapas. </w:t>
      </w:r>
    </w:p>
    <w:p w14:paraId="669AAC85" w14:textId="7312E8C7" w:rsidR="005E4EFF" w:rsidRPr="00F60675" w:rsidRDefault="005E4EFF" w:rsidP="00D27C98">
      <w:pPr>
        <w:ind w:firstLine="720"/>
        <w:rPr>
          <w:szCs w:val="22"/>
        </w:rPr>
      </w:pPr>
      <w:r w:rsidRPr="00F60675">
        <w:rPr>
          <w:szCs w:val="22"/>
        </w:rPr>
        <w:t xml:space="preserve">No caso do script para dividir o vídeo em </w:t>
      </w:r>
      <w:proofErr w:type="spellStart"/>
      <w:r w:rsidRPr="00F60675">
        <w:rPr>
          <w:szCs w:val="22"/>
        </w:rPr>
        <w:t>frames</w:t>
      </w:r>
      <w:proofErr w:type="spellEnd"/>
      <w:r w:rsidRPr="00F60675">
        <w:rPr>
          <w:szCs w:val="22"/>
        </w:rPr>
        <w:t xml:space="preserve">, foi necessário o uso da biblioteca </w:t>
      </w:r>
      <w:proofErr w:type="spellStart"/>
      <w:r w:rsidRPr="00F60675">
        <w:rPr>
          <w:szCs w:val="22"/>
        </w:rPr>
        <w:t>moviePy</w:t>
      </w:r>
      <w:proofErr w:type="spellEnd"/>
      <w:r w:rsidR="00EF44BC" w:rsidRPr="00F60675">
        <w:rPr>
          <w:szCs w:val="22"/>
        </w:rPr>
        <w:t xml:space="preserve"> </w:t>
      </w:r>
      <w:r w:rsidR="00EF44BC" w:rsidRPr="00F60675">
        <w:rPr>
          <w:szCs w:val="22"/>
        </w:rPr>
        <w:fldChar w:fldCharType="begin" w:fldLock="1"/>
      </w:r>
      <w:r w:rsidR="008D47C3">
        <w:rPr>
          <w:szCs w:val="22"/>
        </w:rPr>
        <w:instrText>ADDIN CSL_CITATION {"citationItems":[{"id":"ITEM-1","itemData":{"URL":"https://pypi.org/project/moviepy/","accessed":{"date-parts":[["2024","6","8"]]},"container-title":"pypi.org","id":"ITEM-1","issued":{"date-parts":[["0"]]},"title":"MoviePy","type":"webpage"},"uris":["http://www.mendeley.com/documents/?uuid=a4101dd7-4c23-4582-8449-0f8370e004c6"]}],"mendeley":{"formattedCitation":"[48]","plainTextFormattedCitation":"[48]","previouslyFormattedCitation":"[48]"},"properties":{"noteIndex":0},"schema":"https://github.com/citation-style-language/schema/raw/master/csl-citation.json"}</w:instrText>
      </w:r>
      <w:r w:rsidR="00EF44BC" w:rsidRPr="00F60675">
        <w:rPr>
          <w:szCs w:val="22"/>
        </w:rPr>
        <w:fldChar w:fldCharType="separate"/>
      </w:r>
      <w:r w:rsidR="004A7C3D" w:rsidRPr="004A7C3D">
        <w:rPr>
          <w:noProof/>
          <w:szCs w:val="22"/>
        </w:rPr>
        <w:t>[48]</w:t>
      </w:r>
      <w:r w:rsidR="00EF44BC" w:rsidRPr="00F60675">
        <w:rPr>
          <w:szCs w:val="22"/>
        </w:rPr>
        <w:fldChar w:fldCharType="end"/>
      </w:r>
      <w:r w:rsidR="00EF44BC" w:rsidRPr="00F60675">
        <w:rPr>
          <w:szCs w:val="22"/>
        </w:rPr>
        <w:t>.</w:t>
      </w:r>
      <w:r w:rsidR="00D27C98" w:rsidRPr="00F60675">
        <w:rPr>
          <w:szCs w:val="22"/>
        </w:rPr>
        <w:t xml:space="preserve"> Neste script criado no ficheiro </w:t>
      </w:r>
      <w:r w:rsidR="00D27C98" w:rsidRPr="00F60675">
        <w:rPr>
          <w:i/>
          <w:szCs w:val="22"/>
        </w:rPr>
        <w:t>split.py</w:t>
      </w:r>
      <w:r w:rsidR="00D27C98" w:rsidRPr="00F60675">
        <w:rPr>
          <w:szCs w:val="22"/>
        </w:rPr>
        <w:t xml:space="preserve">, tal como é possível verificar na figura abaixo, foi escolhido retirar 2 </w:t>
      </w:r>
      <w:proofErr w:type="spellStart"/>
      <w:r w:rsidR="00D27C98" w:rsidRPr="00F60675">
        <w:rPr>
          <w:i/>
          <w:szCs w:val="22"/>
        </w:rPr>
        <w:t>frames</w:t>
      </w:r>
      <w:proofErr w:type="spellEnd"/>
      <w:r w:rsidR="00D27C98" w:rsidRPr="00F60675">
        <w:rPr>
          <w:szCs w:val="22"/>
        </w:rPr>
        <w:t xml:space="preserve"> por segundo de vídeo e cada </w:t>
      </w:r>
      <w:proofErr w:type="spellStart"/>
      <w:r w:rsidR="00D27C98" w:rsidRPr="00F60675">
        <w:rPr>
          <w:i/>
          <w:szCs w:val="22"/>
        </w:rPr>
        <w:t>frame</w:t>
      </w:r>
      <w:proofErr w:type="spellEnd"/>
      <w:r w:rsidR="00D27C98" w:rsidRPr="00F60675">
        <w:rPr>
          <w:szCs w:val="22"/>
        </w:rPr>
        <w:t xml:space="preserve"> é gravado temporariamente numa pasta a designar pela função que vai executar esse script.</w:t>
      </w:r>
    </w:p>
    <w:p w14:paraId="5AF919BE" w14:textId="350B3C4D" w:rsidR="005E4EFF" w:rsidRDefault="005E4EFF" w:rsidP="005E4EFF">
      <w:pPr>
        <w:jc w:val="center"/>
        <w:rPr>
          <w:sz w:val="20"/>
        </w:rPr>
      </w:pPr>
      <w:r w:rsidRPr="005E4EFF">
        <w:rPr>
          <w:noProof/>
          <w:sz w:val="20"/>
        </w:rPr>
        <w:drawing>
          <wp:inline distT="0" distB="0" distL="0" distR="0" wp14:anchorId="4EBE47DE" wp14:editId="792B493A">
            <wp:extent cx="3530096" cy="1896427"/>
            <wp:effectExtent l="0" t="0" r="0" b="889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39747" cy="1901612"/>
                    </a:xfrm>
                    <a:prstGeom prst="rect">
                      <a:avLst/>
                    </a:prstGeom>
                  </pic:spPr>
                </pic:pic>
              </a:graphicData>
            </a:graphic>
          </wp:inline>
        </w:drawing>
      </w:r>
    </w:p>
    <w:p w14:paraId="58438971" w14:textId="34C53C7A" w:rsidR="008C3000" w:rsidRDefault="008C3000" w:rsidP="008C3000">
      <w:pPr>
        <w:pStyle w:val="figuras"/>
      </w:pPr>
      <w:bookmarkStart w:id="65" w:name="_Toc169448105"/>
      <w:r>
        <w:t>Figura 1</w:t>
      </w:r>
      <w:r w:rsidR="00AC6807">
        <w:t>8</w:t>
      </w:r>
      <w:r>
        <w:t>: Ficheiro split.py</w:t>
      </w:r>
      <w:bookmarkEnd w:id="65"/>
    </w:p>
    <w:p w14:paraId="50172B54" w14:textId="77777777" w:rsidR="00EF44BC" w:rsidRDefault="00D27C98" w:rsidP="00D27C98">
      <w:pPr>
        <w:rPr>
          <w:sz w:val="20"/>
        </w:rPr>
      </w:pPr>
      <w:r>
        <w:rPr>
          <w:sz w:val="20"/>
        </w:rPr>
        <w:tab/>
      </w:r>
    </w:p>
    <w:p w14:paraId="02D36B7D" w14:textId="3597024E" w:rsidR="00D27C98" w:rsidRPr="00F60675" w:rsidRDefault="00D27C98" w:rsidP="00EF44BC">
      <w:pPr>
        <w:ind w:firstLine="720"/>
        <w:rPr>
          <w:szCs w:val="22"/>
        </w:rPr>
      </w:pPr>
      <w:r w:rsidRPr="00F60675">
        <w:rPr>
          <w:szCs w:val="22"/>
        </w:rPr>
        <w:t xml:space="preserve">Após a divisão do vídeo em </w:t>
      </w:r>
      <w:proofErr w:type="spellStart"/>
      <w:r w:rsidRPr="00F60675">
        <w:rPr>
          <w:i/>
          <w:szCs w:val="22"/>
        </w:rPr>
        <w:t>frames</w:t>
      </w:r>
      <w:proofErr w:type="spellEnd"/>
      <w:r w:rsidRPr="00F60675">
        <w:rPr>
          <w:szCs w:val="22"/>
        </w:rPr>
        <w:t xml:space="preserve"> a função de processamento de vídeos vai iterar em cada </w:t>
      </w:r>
      <w:proofErr w:type="spellStart"/>
      <w:r w:rsidRPr="00F60675">
        <w:rPr>
          <w:i/>
          <w:szCs w:val="22"/>
        </w:rPr>
        <w:t>frame</w:t>
      </w:r>
      <w:proofErr w:type="spellEnd"/>
      <w:r w:rsidRPr="00F60675">
        <w:rPr>
          <w:szCs w:val="22"/>
        </w:rPr>
        <w:t xml:space="preserve"> e convertê-lo num mapa de saliências, tal como foi descrito na função de processamento de imagens. Após todos os </w:t>
      </w:r>
      <w:proofErr w:type="spellStart"/>
      <w:r w:rsidRPr="00F60675">
        <w:rPr>
          <w:i/>
          <w:szCs w:val="22"/>
        </w:rPr>
        <w:t>frames</w:t>
      </w:r>
      <w:proofErr w:type="spellEnd"/>
      <w:r w:rsidRPr="00F60675">
        <w:rPr>
          <w:szCs w:val="22"/>
        </w:rPr>
        <w:t xml:space="preserve"> terem sido convertidos em mapas de saliências, é necessária a execução de um outro </w:t>
      </w:r>
      <w:r w:rsidRPr="00F60675">
        <w:rPr>
          <w:i/>
          <w:szCs w:val="22"/>
        </w:rPr>
        <w:t>script</w:t>
      </w:r>
      <w:r w:rsidRPr="00F60675">
        <w:rPr>
          <w:szCs w:val="22"/>
        </w:rPr>
        <w:t xml:space="preserve"> para criação do vídeo </w:t>
      </w:r>
      <w:r w:rsidR="00EF44BC" w:rsidRPr="00F60675">
        <w:rPr>
          <w:szCs w:val="22"/>
        </w:rPr>
        <w:t>com todos os</w:t>
      </w:r>
      <w:r w:rsidRPr="00F60675">
        <w:rPr>
          <w:szCs w:val="22"/>
        </w:rPr>
        <w:t xml:space="preserve"> mapas de saliências</w:t>
      </w:r>
      <w:r w:rsidR="00EF44BC" w:rsidRPr="00F60675">
        <w:rPr>
          <w:szCs w:val="22"/>
        </w:rPr>
        <w:t xml:space="preserve"> criados</w:t>
      </w:r>
      <w:r w:rsidRPr="00F60675">
        <w:rPr>
          <w:szCs w:val="22"/>
        </w:rPr>
        <w:t xml:space="preserve">. Esse </w:t>
      </w:r>
      <w:r w:rsidRPr="00F60675">
        <w:rPr>
          <w:i/>
          <w:szCs w:val="22"/>
        </w:rPr>
        <w:t>script</w:t>
      </w:r>
      <w:r w:rsidRPr="00F60675">
        <w:rPr>
          <w:szCs w:val="22"/>
        </w:rPr>
        <w:t xml:space="preserve"> vai </w:t>
      </w:r>
      <w:r w:rsidR="008C3000" w:rsidRPr="00F60675">
        <w:rPr>
          <w:szCs w:val="22"/>
        </w:rPr>
        <w:t>juntar todos os mapas e convertê-los num vídeo. De referir que esta função de criação de vídeo (</w:t>
      </w:r>
      <w:proofErr w:type="spellStart"/>
      <w:r w:rsidR="008C3000" w:rsidRPr="00F60675">
        <w:rPr>
          <w:i/>
          <w:szCs w:val="22"/>
        </w:rPr>
        <w:t>VideoWriter</w:t>
      </w:r>
      <w:proofErr w:type="spellEnd"/>
      <w:r w:rsidR="008C3000" w:rsidRPr="00F60675">
        <w:rPr>
          <w:szCs w:val="22"/>
        </w:rPr>
        <w:t xml:space="preserve">) está incluída na biblioteca cv2 </w:t>
      </w:r>
      <w:r w:rsidR="00EF44BC" w:rsidRPr="00F60675">
        <w:rPr>
          <w:szCs w:val="22"/>
        </w:rPr>
        <w:fldChar w:fldCharType="begin" w:fldLock="1"/>
      </w:r>
      <w:r w:rsidR="008D47C3">
        <w:rPr>
          <w:szCs w:val="22"/>
        </w:rPr>
        <w:instrText>ADDIN CSL_CITATION {"citationItems":[{"id":"ITEM-1","itemData":{"URL":"https://docs.opencv.org/4.x/dd/d9e/classcv_1_1VideoWriter.html","accessed":{"date-parts":[["2024","6","8"]]},"container-title":"OpenCV","id":"ITEM-1","issued":{"date-parts":[["0"]]},"title":"MovieWriter","type":"webpage"},"uris":["http://www.mendeley.com/documents/?uuid=aaaf2759-562f-4518-830e-bfa0421fa90e"]}],"mendeley":{"formattedCitation":"[49]","plainTextFormattedCitation":"[49]","previouslyFormattedCitation":"[49]"},"properties":{"noteIndex":0},"schema":"https://github.com/citation-style-language/schema/raw/master/csl-citation.json"}</w:instrText>
      </w:r>
      <w:r w:rsidR="00EF44BC" w:rsidRPr="00F60675">
        <w:rPr>
          <w:szCs w:val="22"/>
        </w:rPr>
        <w:fldChar w:fldCharType="separate"/>
      </w:r>
      <w:r w:rsidR="004A7C3D" w:rsidRPr="004A7C3D">
        <w:rPr>
          <w:noProof/>
          <w:szCs w:val="22"/>
        </w:rPr>
        <w:t>[49]</w:t>
      </w:r>
      <w:r w:rsidR="00EF44BC" w:rsidRPr="00F60675">
        <w:rPr>
          <w:szCs w:val="22"/>
        </w:rPr>
        <w:fldChar w:fldCharType="end"/>
      </w:r>
      <w:r w:rsidR="00EF44BC" w:rsidRPr="00F60675">
        <w:rPr>
          <w:szCs w:val="22"/>
        </w:rPr>
        <w:t xml:space="preserve"> </w:t>
      </w:r>
      <w:r w:rsidR="008C3000" w:rsidRPr="00F60675">
        <w:rPr>
          <w:szCs w:val="22"/>
        </w:rPr>
        <w:t xml:space="preserve">do </w:t>
      </w:r>
      <w:r w:rsidR="008C3000" w:rsidRPr="00F60675">
        <w:rPr>
          <w:i/>
          <w:szCs w:val="22"/>
        </w:rPr>
        <w:t>Python</w:t>
      </w:r>
      <w:r w:rsidR="008C3000" w:rsidRPr="00F60675">
        <w:rPr>
          <w:szCs w:val="22"/>
        </w:rPr>
        <w:t>¸ que é uma biblioteca gratuita (</w:t>
      </w:r>
      <w:r w:rsidR="008C3000" w:rsidRPr="00F60675">
        <w:rPr>
          <w:i/>
          <w:szCs w:val="22"/>
        </w:rPr>
        <w:t>open-</w:t>
      </w:r>
      <w:proofErr w:type="spellStart"/>
      <w:r w:rsidR="008C3000" w:rsidRPr="00F60675">
        <w:rPr>
          <w:i/>
          <w:szCs w:val="22"/>
        </w:rPr>
        <w:t>source</w:t>
      </w:r>
      <w:proofErr w:type="spellEnd"/>
      <w:r w:rsidR="008C3000" w:rsidRPr="00F60675">
        <w:rPr>
          <w:szCs w:val="22"/>
        </w:rPr>
        <w:t xml:space="preserve">) de visão </w:t>
      </w:r>
      <w:proofErr w:type="spellStart"/>
      <w:r w:rsidR="008C3000" w:rsidRPr="00F60675">
        <w:rPr>
          <w:szCs w:val="22"/>
        </w:rPr>
        <w:t>computarizada</w:t>
      </w:r>
      <w:proofErr w:type="spellEnd"/>
      <w:r w:rsidR="008C3000" w:rsidRPr="00F60675">
        <w:rPr>
          <w:szCs w:val="22"/>
        </w:rPr>
        <w:t xml:space="preserve">. </w:t>
      </w:r>
    </w:p>
    <w:p w14:paraId="280E92F2" w14:textId="33913F65" w:rsidR="008C3000" w:rsidRDefault="008C3000" w:rsidP="008C3000">
      <w:pPr>
        <w:jc w:val="center"/>
        <w:rPr>
          <w:sz w:val="20"/>
        </w:rPr>
      </w:pPr>
      <w:r w:rsidRPr="008C3000">
        <w:rPr>
          <w:noProof/>
          <w:sz w:val="20"/>
        </w:rPr>
        <w:drawing>
          <wp:inline distT="0" distB="0" distL="0" distR="0" wp14:anchorId="7548C9D7" wp14:editId="0CEB2258">
            <wp:extent cx="3654518" cy="2663190"/>
            <wp:effectExtent l="0" t="0" r="3175" b="381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58373" cy="2665999"/>
                    </a:xfrm>
                    <a:prstGeom prst="rect">
                      <a:avLst/>
                    </a:prstGeom>
                  </pic:spPr>
                </pic:pic>
              </a:graphicData>
            </a:graphic>
          </wp:inline>
        </w:drawing>
      </w:r>
    </w:p>
    <w:p w14:paraId="6639CCB9" w14:textId="636B7A04" w:rsidR="008C3000" w:rsidRDefault="008C3000" w:rsidP="008C3000">
      <w:pPr>
        <w:pStyle w:val="figuras"/>
      </w:pPr>
      <w:bookmarkStart w:id="66" w:name="_Toc169448106"/>
      <w:r>
        <w:t>Figura 1</w:t>
      </w:r>
      <w:r w:rsidR="00AC6807">
        <w:t>9</w:t>
      </w:r>
      <w:r>
        <w:t>: Ficheiro create_video.py</w:t>
      </w:r>
      <w:bookmarkEnd w:id="66"/>
    </w:p>
    <w:p w14:paraId="61ACBBFD" w14:textId="3AB4C1A9" w:rsidR="008C3000" w:rsidRDefault="008C3000" w:rsidP="008C3000">
      <w:pPr>
        <w:pStyle w:val="figuras"/>
        <w:jc w:val="both"/>
      </w:pPr>
    </w:p>
    <w:p w14:paraId="43765326" w14:textId="7285B09B" w:rsidR="008C3000" w:rsidRDefault="008C3000" w:rsidP="00F4516D">
      <w:r>
        <w:tab/>
        <w:t xml:space="preserve">Uma das dificuldades com a criação do vídeo tem a ver com o </w:t>
      </w:r>
      <w:proofErr w:type="spellStart"/>
      <w:r>
        <w:t>codec</w:t>
      </w:r>
      <w:proofErr w:type="spellEnd"/>
      <w:r>
        <w:t xml:space="preserve"> utilizado. Inicialmente foi usado o mp4v que seria o </w:t>
      </w:r>
      <w:proofErr w:type="spellStart"/>
      <w:r w:rsidRPr="008C3000">
        <w:t>codec</w:t>
      </w:r>
      <w:proofErr w:type="spellEnd"/>
      <w:r>
        <w:t xml:space="preserve"> para criação de vídeos em mp4, mas verificou-se que nem todos os browsers permitiam a visualização do vídeo, </w:t>
      </w:r>
      <w:r w:rsidR="00222B49">
        <w:t xml:space="preserve">isto sem adicionar extensões ao </w:t>
      </w:r>
      <w:r w:rsidR="00222B49" w:rsidRPr="00222B49">
        <w:t>browser</w:t>
      </w:r>
      <w:r w:rsidR="00222B49">
        <w:t xml:space="preserve">. Assim, foi decidido a utilização do </w:t>
      </w:r>
      <w:proofErr w:type="spellStart"/>
      <w:r w:rsidR="00222B49">
        <w:t>codec</w:t>
      </w:r>
      <w:proofErr w:type="spellEnd"/>
      <w:r w:rsidR="00222B49">
        <w:t xml:space="preserve"> avc1 que é amplamente utilizado e onde é conseguida uma melhor flexibilidade, tendo em conta que os utilizadores do sistema poderão usar diferentes browsers.</w:t>
      </w:r>
    </w:p>
    <w:p w14:paraId="0DD531DB" w14:textId="2C90576B" w:rsidR="00222B49" w:rsidRPr="00423172" w:rsidRDefault="00423172" w:rsidP="00423172">
      <w:pPr>
        <w:ind w:firstLine="720"/>
      </w:pPr>
      <w:r>
        <w:t xml:space="preserve">Para além da dificuldade acerca da criação do vídeo, outra questão prende-se com o armazenamento na base de dados, devido à quantidade necessária de espaço. Deste modo, implementou-se a persistência na base de dados apenas das imagens, através de um </w:t>
      </w:r>
      <w:proofErr w:type="spellStart"/>
      <w:r>
        <w:rPr>
          <w:i/>
        </w:rPr>
        <w:t>Binary</w:t>
      </w:r>
      <w:proofErr w:type="spellEnd"/>
      <w:r>
        <w:t xml:space="preserve"> </w:t>
      </w:r>
      <w:r w:rsidRPr="00423172">
        <w:rPr>
          <w:i/>
        </w:rPr>
        <w:t>Field</w:t>
      </w:r>
      <w:r>
        <w:t>, enquanto que no caso dos vídeos a persistência dos mesmos foi apenas local de modo a manter a base de dados com menor quantidade de informação.</w:t>
      </w:r>
    </w:p>
    <w:p w14:paraId="0ADB1C0B" w14:textId="1565D926" w:rsidR="00222B49" w:rsidRDefault="00423172" w:rsidP="001E12F8">
      <w:r>
        <w:tab/>
        <w:t>Na Figura 20 é possível verificar um print da tabela da base de dados correspondente onde se comprova a serialização das imagens tal como referido acima.</w:t>
      </w:r>
    </w:p>
    <w:p w14:paraId="7F485613" w14:textId="2BCD263F" w:rsidR="00423172" w:rsidRDefault="00423172" w:rsidP="001E12F8">
      <w:pPr>
        <w:jc w:val="center"/>
      </w:pPr>
      <w:r w:rsidRPr="00423172">
        <w:rPr>
          <w:noProof/>
        </w:rPr>
        <w:drawing>
          <wp:inline distT="0" distB="0" distL="0" distR="0" wp14:anchorId="33AE430F" wp14:editId="755A7E83">
            <wp:extent cx="3357349" cy="673591"/>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99339" cy="702079"/>
                    </a:xfrm>
                    <a:prstGeom prst="rect">
                      <a:avLst/>
                    </a:prstGeom>
                  </pic:spPr>
                </pic:pic>
              </a:graphicData>
            </a:graphic>
          </wp:inline>
        </w:drawing>
      </w:r>
    </w:p>
    <w:p w14:paraId="735E94C0" w14:textId="36C6C229" w:rsidR="001E12F8" w:rsidRDefault="001E12F8" w:rsidP="001E12F8">
      <w:pPr>
        <w:pStyle w:val="figuras"/>
      </w:pPr>
      <w:bookmarkStart w:id="67" w:name="_Toc169448107"/>
      <w:r>
        <w:t>Figura 20: Persistência na base de dados de imagens</w:t>
      </w:r>
      <w:bookmarkEnd w:id="67"/>
    </w:p>
    <w:p w14:paraId="7841120E" w14:textId="77777777" w:rsidR="001E12F8" w:rsidRPr="00423172" w:rsidRDefault="001E12F8" w:rsidP="00423172">
      <w:pPr>
        <w:pStyle w:val="figuras"/>
        <w:rPr>
          <w:i w:val="0"/>
        </w:rPr>
      </w:pPr>
    </w:p>
    <w:p w14:paraId="5E529B19" w14:textId="77777777" w:rsidR="00342E55" w:rsidRDefault="00342E55" w:rsidP="00822675">
      <w:pPr>
        <w:pStyle w:val="Cabealho3"/>
        <w:numPr>
          <w:ilvl w:val="0"/>
          <w:numId w:val="0"/>
        </w:numPr>
        <w:ind w:left="720" w:hanging="720"/>
      </w:pPr>
      <w:bookmarkStart w:id="68" w:name="_Toc169448163"/>
      <w:r w:rsidRPr="008B2A4A">
        <w:t>4.1.</w:t>
      </w:r>
      <w:r>
        <w:t>3</w:t>
      </w:r>
      <w:r w:rsidRPr="008B2A4A">
        <w:t xml:space="preserve">. </w:t>
      </w:r>
      <w:proofErr w:type="spellStart"/>
      <w:r w:rsidRPr="008B2A4A">
        <w:t>User</w:t>
      </w:r>
      <w:proofErr w:type="spellEnd"/>
      <w:r w:rsidRPr="008B2A4A">
        <w:t xml:space="preserve"> Interface</w:t>
      </w:r>
      <w:bookmarkEnd w:id="68"/>
    </w:p>
    <w:p w14:paraId="78C6BF4D" w14:textId="0A322F72" w:rsidR="00342E55" w:rsidRDefault="00342E55" w:rsidP="004756AC">
      <w:pPr>
        <w:ind w:firstLine="720"/>
      </w:pPr>
      <w:r w:rsidRPr="00D96B9D">
        <w:t xml:space="preserve">A </w:t>
      </w:r>
      <w:proofErr w:type="spellStart"/>
      <w:r w:rsidRPr="00D96B9D">
        <w:rPr>
          <w:i/>
        </w:rPr>
        <w:t>User</w:t>
      </w:r>
      <w:proofErr w:type="spellEnd"/>
      <w:r w:rsidRPr="00D96B9D">
        <w:rPr>
          <w:i/>
        </w:rPr>
        <w:t xml:space="preserve"> Interface</w:t>
      </w:r>
      <w:r w:rsidRPr="00D96B9D">
        <w:t xml:space="preserve"> foi desenvolvida em </w:t>
      </w:r>
      <w:proofErr w:type="spellStart"/>
      <w:r w:rsidRPr="00D96B9D">
        <w:rPr>
          <w:i/>
        </w:rPr>
        <w:t>React</w:t>
      </w:r>
      <w:proofErr w:type="spellEnd"/>
      <w:r w:rsidRPr="00D96B9D">
        <w:t xml:space="preserve">. </w:t>
      </w:r>
      <w:r>
        <w:t xml:space="preserve">Tal como referido anteriormente usou-se a </w:t>
      </w:r>
      <w:proofErr w:type="spellStart"/>
      <w:r w:rsidRPr="00D96B9D">
        <w:rPr>
          <w:i/>
        </w:rPr>
        <w:t>framework</w:t>
      </w:r>
      <w:proofErr w:type="spellEnd"/>
      <w:r>
        <w:t xml:space="preserve"> Vite.js em vez de outras, como por exemplo Next.js. Apesar da </w:t>
      </w:r>
      <w:proofErr w:type="spellStart"/>
      <w:r w:rsidRPr="00222B49">
        <w:rPr>
          <w:i/>
        </w:rPr>
        <w:t>framework</w:t>
      </w:r>
      <w:proofErr w:type="spellEnd"/>
      <w:r>
        <w:t xml:space="preserve"> </w:t>
      </w:r>
      <w:proofErr w:type="spellStart"/>
      <w:r>
        <w:t>Next</w:t>
      </w:r>
      <w:proofErr w:type="spellEnd"/>
      <w:r>
        <w:t xml:space="preserve"> ter algumas caraterísticas interessantes como o ISR, que permite a atualização </w:t>
      </w:r>
      <w:r w:rsidR="001D3CC3">
        <w:t xml:space="preserve">de </w:t>
      </w:r>
      <w:r>
        <w:t xml:space="preserve">páginas estáticas sem ser necessária </w:t>
      </w:r>
      <w:r w:rsidR="00222B49">
        <w:t xml:space="preserve">a compilação </w:t>
      </w:r>
      <w:r>
        <w:t xml:space="preserve">da página completa ou ainda uma componente de otimização de imagens, como mudança de tamanho ou recorte das mesmas que poderia ser interessante no projeto em desenvolvimento, optou-se por usar a </w:t>
      </w:r>
      <w:proofErr w:type="spellStart"/>
      <w:r w:rsidRPr="00222B49">
        <w:rPr>
          <w:i/>
        </w:rPr>
        <w:t>framework</w:t>
      </w:r>
      <w:proofErr w:type="spellEnd"/>
      <w:r>
        <w:t xml:space="preserve"> Vite.js</w:t>
      </w:r>
      <w:r w:rsidR="00692604">
        <w:t xml:space="preserve"> </w:t>
      </w:r>
      <w:r w:rsidR="00692604">
        <w:fldChar w:fldCharType="begin" w:fldLock="1"/>
      </w:r>
      <w:r w:rsidR="00CE28C3">
        <w:instrText>ADDIN CSL_CITATION {"citationItems":[{"id":"ITEM-1","itemData":{"URL":"https://vitejs.dev/guide/","accessed":{"date-parts":[["2024","4","8"]]},"id":"ITEM-1","issued":{"date-parts":[["0"]]},"title":"Vite - getting started","type":"webpage"},"uris":["http://www.mendeley.com/documents/?uuid=1ea509bc-0603-4feb-a6be-8c3c72b7b015"]}],"mendeley":{"formattedCitation":"[35]","plainTextFormattedCitation":"[35]","previouslyFormattedCitation":"[34]"},"properties":{"noteIndex":0},"schema":"https://github.com/citation-style-language/schema/raw/master/csl-citation.json"}</w:instrText>
      </w:r>
      <w:r w:rsidR="00692604">
        <w:fldChar w:fldCharType="separate"/>
      </w:r>
      <w:r w:rsidR="00CE28C3" w:rsidRPr="00CE28C3">
        <w:rPr>
          <w:noProof/>
        </w:rPr>
        <w:t>[35]</w:t>
      </w:r>
      <w:r w:rsidR="00692604">
        <w:fldChar w:fldCharType="end"/>
      </w:r>
      <w:r>
        <w:t xml:space="preserve">. </w:t>
      </w:r>
    </w:p>
    <w:p w14:paraId="7BA5D3C5" w14:textId="7D7442BC" w:rsidR="00342E55" w:rsidRDefault="00342E55" w:rsidP="00342E55">
      <w:r>
        <w:tab/>
        <w:t xml:space="preserve">De fato, esta </w:t>
      </w:r>
      <w:proofErr w:type="spellStart"/>
      <w:r w:rsidRPr="00222B49">
        <w:rPr>
          <w:i/>
        </w:rPr>
        <w:t>framework</w:t>
      </w:r>
      <w:proofErr w:type="spellEnd"/>
      <w:r>
        <w:t xml:space="preserve"> permite uma divisão do código que faz com que diversas partes da página apenas vão carregadas à medida que são necessárias, bem como aceita diversos plugins como pré-processadores CSS ou outros que melhoram a rapidez do arranque e atualizações da página</w:t>
      </w:r>
      <w:r w:rsidR="00692604">
        <w:t xml:space="preserve"> </w:t>
      </w:r>
      <w:r w:rsidR="00692604">
        <w:fldChar w:fldCharType="begin" w:fldLock="1"/>
      </w:r>
      <w:r w:rsidR="008D47C3">
        <w:instrText>ADDIN CSL_CITATION {"citationItems":[{"id":"ITEM-1","itemData":{"URL":"https://rollbar.com/blog/nextjs-vs-vitejs/#","accessed":{"date-parts":[["2024","5","8"]]},"container-title":"Rollbar","id":"ITEM-1","issued":{"date-parts":[["2023"]]},"title":"Next.js or Vite.js: Which Framework is Better, and When?","type":"webpage"},"uris":["http://www.mendeley.com/documents/?uuid=899c246b-d4b0-4366-931c-ba4f7bfaa625"]}],"mendeley":{"formattedCitation":"[50]","plainTextFormattedCitation":"[50]","previouslyFormattedCitation":"[50]"},"properties":{"noteIndex":0},"schema":"https://github.com/citation-style-language/schema/raw/master/csl-citation.json"}</w:instrText>
      </w:r>
      <w:r w:rsidR="00692604">
        <w:fldChar w:fldCharType="separate"/>
      </w:r>
      <w:r w:rsidR="004A7C3D" w:rsidRPr="004A7C3D">
        <w:rPr>
          <w:noProof/>
        </w:rPr>
        <w:t>[50]</w:t>
      </w:r>
      <w:r w:rsidR="00692604">
        <w:fldChar w:fldCharType="end"/>
      </w:r>
      <w:r>
        <w:t xml:space="preserve">. Sendo o tempo um fator crucial, tal como referido anteriormente, em projetos de Aprendizagem Profunda, a escolha da </w:t>
      </w:r>
      <w:proofErr w:type="spellStart"/>
      <w:r w:rsidRPr="00222B49">
        <w:rPr>
          <w:i/>
        </w:rPr>
        <w:t>framework</w:t>
      </w:r>
      <w:proofErr w:type="spellEnd"/>
      <w:r>
        <w:t xml:space="preserve"> recaiu na que mais rápido desempenho teria.</w:t>
      </w:r>
    </w:p>
    <w:p w14:paraId="398AC559" w14:textId="65A12F33" w:rsidR="00342E55" w:rsidRDefault="00342E55" w:rsidP="00342E55">
      <w:r>
        <w:tab/>
        <w:t xml:space="preserve">Assim que foi criada a pasta com o </w:t>
      </w:r>
      <w:proofErr w:type="spellStart"/>
      <w:r w:rsidRPr="00222B49">
        <w:rPr>
          <w:i/>
        </w:rPr>
        <w:t>React</w:t>
      </w:r>
      <w:proofErr w:type="spellEnd"/>
      <w:r>
        <w:t xml:space="preserve"> instalado, foi necessária a instalação de algumas dependências, tais como </w:t>
      </w:r>
      <w:proofErr w:type="spellStart"/>
      <w:r>
        <w:t>Axios</w:t>
      </w:r>
      <w:proofErr w:type="spellEnd"/>
      <w:r w:rsidR="0083310E">
        <w:t xml:space="preserve"> </w:t>
      </w:r>
      <w:r w:rsidR="0083310E">
        <w:fldChar w:fldCharType="begin" w:fldLock="1"/>
      </w:r>
      <w:r w:rsidR="00CE28C3">
        <w:instrText>ADDIN CSL_CITATION {"citationItems":[{"id":"ITEM-1","itemData":{"URL":"https://www.npmjs.com/package/react-axios","accessed":{"date-parts":[["2024","6","8"]]},"container-title":"NPM","id":"ITEM-1","issued":{"date-parts":[["0"]]},"title":"react - axios","type":"webpage"},"uris":["http://www.mendeley.com/documents/?uuid=e5ec05b6-f5ce-4705-b62c-05fa1ba7588f"]}],"mendeley":{"formattedCitation":"[36]","plainTextFormattedCitation":"[36]","previouslyFormattedCitation":"[35]"},"properties":{"noteIndex":0},"schema":"https://github.com/citation-style-language/schema/raw/master/csl-citation.json"}</w:instrText>
      </w:r>
      <w:r w:rsidR="0083310E">
        <w:fldChar w:fldCharType="separate"/>
      </w:r>
      <w:r w:rsidR="00CE28C3" w:rsidRPr="00CE28C3">
        <w:rPr>
          <w:noProof/>
        </w:rPr>
        <w:t>[36]</w:t>
      </w:r>
      <w:r w:rsidR="0083310E">
        <w:fldChar w:fldCharType="end"/>
      </w:r>
      <w:r>
        <w:t xml:space="preserve">, Router-dom </w:t>
      </w:r>
      <w:r w:rsidR="0083310E">
        <w:fldChar w:fldCharType="begin" w:fldLock="1"/>
      </w:r>
      <w:r w:rsidR="008D47C3">
        <w:instrText>ADDIN CSL_CITATION {"citationItems":[{"id":"ITEM-1","itemData":{"URL":"https://www.npmjs.com/package/react-router-dom","accessed":{"date-parts":[["2024","6","8"]]},"container-title":"NPM","id":"ITEM-1","issued":{"date-parts":[["0"]]},"title":"React Router DOM","type":"webpage"},"uris":["http://www.mendeley.com/documents/?uuid=5ce220eb-3ccb-4bd9-82c8-9a7ea43b56ca"]}],"mendeley":{"formattedCitation":"[51]","plainTextFormattedCitation":"[51]","previouslyFormattedCitation":"[51]"},"properties":{"noteIndex":0},"schema":"https://github.com/citation-style-language/schema/raw/master/csl-citation.json"}</w:instrText>
      </w:r>
      <w:r w:rsidR="0083310E">
        <w:fldChar w:fldCharType="separate"/>
      </w:r>
      <w:r w:rsidR="004A7C3D" w:rsidRPr="004A7C3D">
        <w:rPr>
          <w:noProof/>
        </w:rPr>
        <w:t>[51]</w:t>
      </w:r>
      <w:r w:rsidR="0083310E">
        <w:fldChar w:fldCharType="end"/>
      </w:r>
      <w:r w:rsidR="0083310E">
        <w:t xml:space="preserve"> </w:t>
      </w:r>
      <w:r>
        <w:t xml:space="preserve">e </w:t>
      </w:r>
      <w:proofErr w:type="spellStart"/>
      <w:r>
        <w:t>jwt-decode</w:t>
      </w:r>
      <w:proofErr w:type="spellEnd"/>
      <w:r w:rsidR="0083310E">
        <w:t xml:space="preserve"> </w:t>
      </w:r>
      <w:r w:rsidR="0083310E">
        <w:fldChar w:fldCharType="begin" w:fldLock="1"/>
      </w:r>
      <w:r w:rsidR="00CE28C3">
        <w:instrText>ADDIN CSL_CITATION {"citationItems":[{"id":"ITEM-1","itemData":{"URL":"https://www.npmjs.com/package/jwt-decode","accessed":{"date-parts":[["2024","6","8"]]},"container-title":"NPM","id":"ITEM-1","issued":{"date-parts":[["0"]]},"title":"React JWT-decode","type":"webpage"},"uris":["http://www.mendeley.com/documents/?uuid=4abbe84e-9e4b-450f-9fad-c6d9aee77f09"]}],"mendeley":{"formattedCitation":"[37]","plainTextFormattedCitation":"[37]","previouslyFormattedCitation":"[36]"},"properties":{"noteIndex":0},"schema":"https://github.com/citation-style-language/schema/raw/master/csl-citation.json"}</w:instrText>
      </w:r>
      <w:r w:rsidR="0083310E">
        <w:fldChar w:fldCharType="separate"/>
      </w:r>
      <w:r w:rsidR="00CE28C3" w:rsidRPr="00CE28C3">
        <w:rPr>
          <w:noProof/>
        </w:rPr>
        <w:t>[37]</w:t>
      </w:r>
      <w:r w:rsidR="0083310E">
        <w:fldChar w:fldCharType="end"/>
      </w:r>
      <w:r>
        <w:t>.</w:t>
      </w:r>
      <w:r w:rsidR="0083310E">
        <w:t xml:space="preserve"> </w:t>
      </w:r>
      <w:r>
        <w:t xml:space="preserve">O projeto </w:t>
      </w:r>
      <w:proofErr w:type="spellStart"/>
      <w:r>
        <w:t>template</w:t>
      </w:r>
      <w:proofErr w:type="spellEnd"/>
      <w:r>
        <w:t xml:space="preserve"> do </w:t>
      </w:r>
      <w:proofErr w:type="spellStart"/>
      <w:r w:rsidRPr="004C0C9B">
        <w:rPr>
          <w:i/>
        </w:rPr>
        <w:t>React</w:t>
      </w:r>
      <w:proofErr w:type="spellEnd"/>
      <w:r>
        <w:t xml:space="preserve"> não tem divisões lógicas, pelo que foram criadas diversas pastas para organizar o código, tais como as páginas, estilos e componentes.</w:t>
      </w:r>
    </w:p>
    <w:p w14:paraId="1BC1B09D" w14:textId="09816D6D" w:rsidR="00342E55" w:rsidRDefault="00342E55" w:rsidP="00342E55">
      <w:r>
        <w:tab/>
        <w:t xml:space="preserve">Inicialmente, foi criado um intercetador de pedidos </w:t>
      </w:r>
      <w:r w:rsidRPr="00222B49">
        <w:rPr>
          <w:i/>
        </w:rPr>
        <w:t>web</w:t>
      </w:r>
      <w:r>
        <w:t xml:space="preserve">. </w:t>
      </w:r>
      <w:r w:rsidR="0083310E">
        <w:t>Este código permite</w:t>
      </w:r>
      <w:r>
        <w:t xml:space="preserve">, para cada pedido, verificar se existe um </w:t>
      </w:r>
      <w:proofErr w:type="spellStart"/>
      <w:r w:rsidRPr="00222B49">
        <w:rPr>
          <w:i/>
        </w:rPr>
        <w:t>token</w:t>
      </w:r>
      <w:proofErr w:type="spellEnd"/>
      <w:r>
        <w:t xml:space="preserve"> de acesso válido e, se houver, anexá-lo no cabeçalho do pedido. Deste modo, em todo o código a ser escrito posteriormente não haverá a necessidade de continuamente verificar se existe esse </w:t>
      </w:r>
      <w:proofErr w:type="spellStart"/>
      <w:r w:rsidRPr="00222B49">
        <w:rPr>
          <w:i/>
        </w:rPr>
        <w:t>token</w:t>
      </w:r>
      <w:proofErr w:type="spellEnd"/>
      <w:r>
        <w:t>, este código permitirá verificar isso em cada pedido.</w:t>
      </w:r>
    </w:p>
    <w:p w14:paraId="4FB5770C" w14:textId="6AD2486A" w:rsidR="00342E55" w:rsidRDefault="001D3CC3" w:rsidP="001D3CC3">
      <w:pPr>
        <w:jc w:val="center"/>
        <w:rPr>
          <w:highlight w:val="yellow"/>
        </w:rPr>
      </w:pPr>
      <w:r w:rsidRPr="001D3CC3">
        <w:rPr>
          <w:noProof/>
        </w:rPr>
        <w:drawing>
          <wp:inline distT="0" distB="0" distL="0" distR="0" wp14:anchorId="2030ED1E" wp14:editId="0A5C6816">
            <wp:extent cx="3448050" cy="250261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90811" cy="2533653"/>
                    </a:xfrm>
                    <a:prstGeom prst="rect">
                      <a:avLst/>
                    </a:prstGeom>
                  </pic:spPr>
                </pic:pic>
              </a:graphicData>
            </a:graphic>
          </wp:inline>
        </w:drawing>
      </w:r>
    </w:p>
    <w:p w14:paraId="2B40F888" w14:textId="3C797F18" w:rsidR="001D3CC3" w:rsidRDefault="001D3CC3" w:rsidP="001D3CC3">
      <w:pPr>
        <w:pStyle w:val="figuras"/>
      </w:pPr>
      <w:bookmarkStart w:id="69" w:name="_Toc169448108"/>
      <w:r>
        <w:t xml:space="preserve">Figura </w:t>
      </w:r>
      <w:r w:rsidR="00AC6807">
        <w:t>2</w:t>
      </w:r>
      <w:r w:rsidR="001E12F8">
        <w:t>1</w:t>
      </w:r>
      <w:r>
        <w:t xml:space="preserve">: Intercetador de pedidos web para inclusão de </w:t>
      </w:r>
      <w:proofErr w:type="spellStart"/>
      <w:r>
        <w:t>token</w:t>
      </w:r>
      <w:proofErr w:type="spellEnd"/>
      <w:r>
        <w:t xml:space="preserve"> de acesso</w:t>
      </w:r>
      <w:bookmarkEnd w:id="69"/>
    </w:p>
    <w:p w14:paraId="3EC4A521" w14:textId="3D62ADEB" w:rsidR="001D3CC3" w:rsidRDefault="001D3CC3" w:rsidP="00342E55">
      <w:r w:rsidRPr="001D3CC3">
        <w:tab/>
        <w:t xml:space="preserve">Para além desta configuração, </w:t>
      </w:r>
      <w:r>
        <w:t xml:space="preserve">foram criados componentes </w:t>
      </w:r>
      <w:proofErr w:type="spellStart"/>
      <w:r w:rsidRPr="00222B49">
        <w:rPr>
          <w:i/>
        </w:rPr>
        <w:t>React</w:t>
      </w:r>
      <w:proofErr w:type="spellEnd"/>
      <w:r>
        <w:t xml:space="preserve"> que são funções </w:t>
      </w:r>
      <w:proofErr w:type="spellStart"/>
      <w:r w:rsidRPr="00222B49">
        <w:rPr>
          <w:i/>
        </w:rPr>
        <w:t>javascript</w:t>
      </w:r>
      <w:proofErr w:type="spellEnd"/>
      <w:r>
        <w:t xml:space="preserve"> que podem ser chamadas em diversas partes do código </w:t>
      </w:r>
      <w:proofErr w:type="spellStart"/>
      <w:r w:rsidRPr="00222B49">
        <w:rPr>
          <w:i/>
        </w:rPr>
        <w:t>frontend</w:t>
      </w:r>
      <w:proofErr w:type="spellEnd"/>
      <w:r>
        <w:t xml:space="preserve"> para compor o que finalmente é mostrado ao utilizador no browser. Para além da criação do componente </w:t>
      </w:r>
      <w:proofErr w:type="spellStart"/>
      <w:r w:rsidRPr="00222B49">
        <w:rPr>
          <w:i/>
        </w:rPr>
        <w:t>Form</w:t>
      </w:r>
      <w:proofErr w:type="spellEnd"/>
      <w:r>
        <w:t xml:space="preserve">, que serviu de base às páginas de registo e de login do utilizador, sendo ambas muito semelhantes, talvez o componente mais importante de realçar é o componente de </w:t>
      </w:r>
      <w:proofErr w:type="spellStart"/>
      <w:r w:rsidRPr="00222B49">
        <w:rPr>
          <w:i/>
        </w:rPr>
        <w:t>ProtectedRoute</w:t>
      </w:r>
      <w:proofErr w:type="spellEnd"/>
      <w:r>
        <w:t xml:space="preserve">. A função deste componente é atualizar automaticamente o </w:t>
      </w:r>
      <w:proofErr w:type="spellStart"/>
      <w:r w:rsidRPr="00222B49">
        <w:rPr>
          <w:i/>
        </w:rPr>
        <w:t>token</w:t>
      </w:r>
      <w:proofErr w:type="spellEnd"/>
      <w:r>
        <w:t xml:space="preserve"> de acesso, </w:t>
      </w:r>
      <w:r w:rsidR="00623E62">
        <w:t xml:space="preserve">para que o utilizador possa continuar a ter acesso à aplicação, sem ter que se preocupar com a atualização do login. No caso de ter havido algum problema, ou ainda no caso </w:t>
      </w:r>
      <w:proofErr w:type="gramStart"/>
      <w:r w:rsidR="00623E62">
        <w:t>do</w:t>
      </w:r>
      <w:proofErr w:type="gramEnd"/>
      <w:r w:rsidR="00623E62">
        <w:t xml:space="preserve"> </w:t>
      </w:r>
      <w:proofErr w:type="spellStart"/>
      <w:r w:rsidR="00623E62" w:rsidRPr="00222B49">
        <w:rPr>
          <w:i/>
        </w:rPr>
        <w:t>token</w:t>
      </w:r>
      <w:proofErr w:type="spellEnd"/>
      <w:r w:rsidR="00623E62">
        <w:t xml:space="preserve"> de atualização ter expirado, então esta função vai pedir um novo login para que seja gerado um novo </w:t>
      </w:r>
      <w:proofErr w:type="spellStart"/>
      <w:r w:rsidR="00623E62" w:rsidRPr="00222B49">
        <w:rPr>
          <w:i/>
        </w:rPr>
        <w:t>token</w:t>
      </w:r>
      <w:proofErr w:type="spellEnd"/>
      <w:r w:rsidR="00623E62">
        <w:t xml:space="preserve"> de acesso.</w:t>
      </w:r>
    </w:p>
    <w:p w14:paraId="20E21FD5" w14:textId="5109EDCB" w:rsidR="00087A9A" w:rsidRDefault="00623E62" w:rsidP="00342E55">
      <w:r>
        <w:tab/>
        <w:t xml:space="preserve">A seguir à criação dos componentes, passou-se então à criação das páginas codificadas em </w:t>
      </w:r>
      <w:proofErr w:type="spellStart"/>
      <w:r w:rsidRPr="00222B49">
        <w:rPr>
          <w:i/>
        </w:rPr>
        <w:t>javascript</w:t>
      </w:r>
      <w:proofErr w:type="spellEnd"/>
      <w:r>
        <w:t xml:space="preserve">, para que depois sejam interpretadas no </w:t>
      </w:r>
      <w:r w:rsidRPr="00222B49">
        <w:rPr>
          <w:i/>
        </w:rPr>
        <w:t>browser</w:t>
      </w:r>
      <w:r>
        <w:t xml:space="preserve">. Foram então criadas 4 páginas, uma para registo do utilizador, outra para login do utilizador, uma página genérica de erro e a página principal do projeto, </w:t>
      </w:r>
      <w:proofErr w:type="spellStart"/>
      <w:r>
        <w:t>Home.jxs</w:t>
      </w:r>
      <w:proofErr w:type="spellEnd"/>
      <w:r>
        <w:t xml:space="preserve">. </w:t>
      </w:r>
      <w:r w:rsidR="00087A9A">
        <w:t>A página de registo de utilizador e de login foram criadas a partir do mesmo componente, apenas com redireccionamentos diferentes para as páginas seguintes. Na Figura 2</w:t>
      </w:r>
      <w:r w:rsidR="001E12F8">
        <w:t>2</w:t>
      </w:r>
      <w:r w:rsidR="00087A9A">
        <w:t xml:space="preserve"> pode-se ver a página de login criada.</w:t>
      </w:r>
    </w:p>
    <w:p w14:paraId="129C6BBC" w14:textId="77777777" w:rsidR="00087A9A" w:rsidRDefault="00087A9A" w:rsidP="00342E55"/>
    <w:p w14:paraId="17390A95" w14:textId="57EBC9E8" w:rsidR="00087A9A" w:rsidRDefault="00087A9A" w:rsidP="006D6CD8">
      <w:pPr>
        <w:jc w:val="center"/>
      </w:pPr>
      <w:r w:rsidRPr="00087A9A">
        <w:rPr>
          <w:noProof/>
        </w:rPr>
        <w:drawing>
          <wp:inline distT="0" distB="0" distL="0" distR="0" wp14:anchorId="490E3216" wp14:editId="6BBED2DD">
            <wp:extent cx="4642712" cy="2087880"/>
            <wp:effectExtent l="0" t="0" r="5715"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648823" cy="2090628"/>
                    </a:xfrm>
                    <a:prstGeom prst="rect">
                      <a:avLst/>
                    </a:prstGeom>
                  </pic:spPr>
                </pic:pic>
              </a:graphicData>
            </a:graphic>
          </wp:inline>
        </w:drawing>
      </w:r>
    </w:p>
    <w:p w14:paraId="5CA7A9CD" w14:textId="313EAB3D" w:rsidR="00087A9A" w:rsidRDefault="00087A9A" w:rsidP="00087A9A">
      <w:pPr>
        <w:pStyle w:val="figuras"/>
      </w:pPr>
      <w:bookmarkStart w:id="70" w:name="_Toc169448109"/>
      <w:r>
        <w:t>Figura 2</w:t>
      </w:r>
      <w:r w:rsidR="001E12F8">
        <w:t>2</w:t>
      </w:r>
      <w:r>
        <w:t>: Página de login do sistema desenvolvido</w:t>
      </w:r>
      <w:bookmarkEnd w:id="70"/>
      <w:r>
        <w:t xml:space="preserve"> </w:t>
      </w:r>
    </w:p>
    <w:p w14:paraId="0BADB8B4" w14:textId="77777777" w:rsidR="00087A9A" w:rsidRDefault="00087A9A" w:rsidP="00342E55"/>
    <w:p w14:paraId="6E3D7992" w14:textId="7ABCFE4E" w:rsidR="00623E62" w:rsidRDefault="00087A9A" w:rsidP="006D6CD8">
      <w:r>
        <w:tab/>
        <w:t xml:space="preserve">Após o login </w:t>
      </w:r>
      <w:proofErr w:type="gramStart"/>
      <w:r>
        <w:t>bem sucedido</w:t>
      </w:r>
      <w:proofErr w:type="gramEnd"/>
      <w:r>
        <w:t xml:space="preserve">, esta página reencaminha o utilizador para a </w:t>
      </w:r>
      <w:proofErr w:type="spellStart"/>
      <w:r>
        <w:rPr>
          <w:i/>
        </w:rPr>
        <w:t>home</w:t>
      </w:r>
      <w:proofErr w:type="spellEnd"/>
      <w:r>
        <w:rPr>
          <w:i/>
        </w:rPr>
        <w:t xml:space="preserve"> </w:t>
      </w:r>
      <w:proofErr w:type="spellStart"/>
      <w:r>
        <w:rPr>
          <w:i/>
        </w:rPr>
        <w:t>page</w:t>
      </w:r>
      <w:proofErr w:type="spellEnd"/>
      <w:r>
        <w:rPr>
          <w:i/>
        </w:rPr>
        <w:t xml:space="preserve"> </w:t>
      </w:r>
      <w:r>
        <w:t>onde todas as funcionalidades estão implementadas.</w:t>
      </w:r>
      <w:r w:rsidR="006D6CD8">
        <w:t xml:space="preserve"> </w:t>
      </w:r>
      <w:r w:rsidR="00623E62">
        <w:t xml:space="preserve">Nesta página, foram criados botões específicos para a </w:t>
      </w:r>
      <w:proofErr w:type="spellStart"/>
      <w:r w:rsidR="00623E62">
        <w:t>renderização</w:t>
      </w:r>
      <w:proofErr w:type="spellEnd"/>
      <w:r w:rsidR="00623E62">
        <w:t xml:space="preserve"> de imagens e vídeos, um</w:t>
      </w:r>
      <w:r w:rsidR="00D97F82">
        <w:t xml:space="preserve"> outro botão para escolha dos Modelos de Atenção, dois espaços para serem mostradas as imagens/vídeos escolhidos e o output dos modelos para melhor comparação. Finalmente, cada utilizador tem também a sua própria área de comentários/notas que ficam </w:t>
      </w:r>
      <w:r w:rsidR="00222B49">
        <w:t>liga</w:t>
      </w:r>
      <w:r w:rsidR="00D97F82">
        <w:t>dos na base de dados à imagem e ao modelo utilizado no cálculo do respetivo mapa de saliências.</w:t>
      </w:r>
    </w:p>
    <w:p w14:paraId="2E364B01" w14:textId="70573885" w:rsidR="00122FD0" w:rsidRDefault="00122FD0" w:rsidP="00246FEE">
      <w:pPr>
        <w:jc w:val="center"/>
      </w:pPr>
      <w:r>
        <w:rPr>
          <w:noProof/>
        </w:rPr>
        <w:drawing>
          <wp:inline distT="0" distB="0" distL="0" distR="0" wp14:anchorId="57EA4DC8" wp14:editId="6BB181F1">
            <wp:extent cx="4442821" cy="4122420"/>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448412" cy="4127608"/>
                    </a:xfrm>
                    <a:prstGeom prst="rect">
                      <a:avLst/>
                    </a:prstGeom>
                    <a:noFill/>
                    <a:ln>
                      <a:noFill/>
                    </a:ln>
                  </pic:spPr>
                </pic:pic>
              </a:graphicData>
            </a:graphic>
          </wp:inline>
        </w:drawing>
      </w:r>
    </w:p>
    <w:p w14:paraId="7EAF45BE" w14:textId="76C11B39" w:rsidR="00122FD0" w:rsidRDefault="00122FD0" w:rsidP="00122FD0">
      <w:pPr>
        <w:pStyle w:val="figuras"/>
      </w:pPr>
      <w:bookmarkStart w:id="71" w:name="_Toc169448110"/>
      <w:r>
        <w:t>Figura 2</w:t>
      </w:r>
      <w:r w:rsidR="001E12F8">
        <w:t>3</w:t>
      </w:r>
      <w:r>
        <w:t xml:space="preserve">: </w:t>
      </w:r>
      <w:proofErr w:type="spellStart"/>
      <w:r>
        <w:t>Home</w:t>
      </w:r>
      <w:proofErr w:type="spellEnd"/>
      <w:r>
        <w:t xml:space="preserve"> </w:t>
      </w:r>
      <w:proofErr w:type="spellStart"/>
      <w:r>
        <w:t>page</w:t>
      </w:r>
      <w:proofErr w:type="spellEnd"/>
      <w:r>
        <w:t xml:space="preserve"> do sistema desenvolvido após login</w:t>
      </w:r>
      <w:bookmarkEnd w:id="71"/>
    </w:p>
    <w:p w14:paraId="5D204757" w14:textId="17DE1377" w:rsidR="00122FD0" w:rsidRDefault="00122FD0" w:rsidP="00342E55">
      <w:r>
        <w:tab/>
        <w:t>Na Figura 2</w:t>
      </w:r>
      <w:r w:rsidR="001E12F8">
        <w:t>3</w:t>
      </w:r>
      <w:r>
        <w:t xml:space="preserve"> é possível verificar com detalhe as diferentes áreas da interface que o utilizador vai usar. Na parte superior tem a área da escolha da imagem / vídeo e escolha do Modelo de Atenção que pretende utilizar, na </w:t>
      </w:r>
      <w:r w:rsidR="00C14459">
        <w:t>região do centro tem a visualização da escolha do utilizador, quer seja imagem, quer vídeo e também a visualização do resultado do Modelo de Atenção e ainda o botão para geração do mapa de saliências. Finalmente, numa região inferior da página, existe a área para criação e visualização de notas desse utilizador.</w:t>
      </w:r>
    </w:p>
    <w:p w14:paraId="6EFA91EA" w14:textId="77777777" w:rsidR="00D97F82" w:rsidRDefault="00D97F82" w:rsidP="00342E55"/>
    <w:p w14:paraId="3FFF2D53" w14:textId="48588559" w:rsidR="008B2A4A" w:rsidRPr="008B2A4A" w:rsidRDefault="008B2A4A" w:rsidP="00822675">
      <w:pPr>
        <w:pStyle w:val="Cabealho3"/>
        <w:numPr>
          <w:ilvl w:val="0"/>
          <w:numId w:val="0"/>
        </w:numPr>
        <w:ind w:left="720" w:hanging="720"/>
      </w:pPr>
      <w:bookmarkStart w:id="72" w:name="_Toc169448164"/>
      <w:r w:rsidRPr="008B2A4A">
        <w:t>4.1.4. Base de dados</w:t>
      </w:r>
      <w:bookmarkEnd w:id="72"/>
    </w:p>
    <w:p w14:paraId="732A62EF" w14:textId="0ABE8F0B" w:rsidR="00FA3CB8" w:rsidRDefault="00FA3CB8" w:rsidP="00FA3CB8">
      <w:pPr>
        <w:ind w:firstLine="709"/>
      </w:pPr>
      <w:r>
        <w:t xml:space="preserve">Neste projeto a base de dados foi desenhada de uma maneira simplista, uma vez que os dados a serem persistidos são dados simples, ou seja, apenas dados de login para acesso à ferramenta e, por outro lado, dados de texto simples para ser possível ao utilizador fazer corresponder um comentário ao mapa de saliências obtido. Assim, a pesquisa destes dados será também algo simples, pelo que a implementação de bases de dados mais modernas, do tipo </w:t>
      </w:r>
      <w:proofErr w:type="spellStart"/>
      <w:r>
        <w:t>NoSQL</w:t>
      </w:r>
      <w:proofErr w:type="spellEnd"/>
      <w:r w:rsidR="0083310E">
        <w:t xml:space="preserve"> </w:t>
      </w:r>
      <w:r w:rsidR="0083310E">
        <w:fldChar w:fldCharType="begin" w:fldLock="1"/>
      </w:r>
      <w:r w:rsidR="008D47C3">
        <w:instrText>ADDIN CSL_CITATION {"citationItems":[{"id":"ITEM-1","itemData":{"URL":"https://azure.microsoft.com/pt-pt/resources/cloud-computing-dictionary/what-is-nosql-database","accessed":{"date-parts":[["2024","5","8"]]},"container-title":"Azure","id":"ITEM-1","issued":{"date-parts":[["0"]]},"title":"Base de Dados NoSQL – O que é NoSQL?","type":"webpage"},"uris":["http://www.mendeley.com/documents/?uuid=674cf17d-d960-47ab-a22a-91787d75edf1"]}],"mendeley":{"formattedCitation":"[52]","plainTextFormattedCitation":"[52]","previouslyFormattedCitation":"[52]"},"properties":{"noteIndex":0},"schema":"https://github.com/citation-style-language/schema/raw/master/csl-citation.json"}</w:instrText>
      </w:r>
      <w:r w:rsidR="0083310E">
        <w:fldChar w:fldCharType="separate"/>
      </w:r>
      <w:r w:rsidR="004A7C3D" w:rsidRPr="004A7C3D">
        <w:rPr>
          <w:noProof/>
        </w:rPr>
        <w:t>[52]</w:t>
      </w:r>
      <w:r w:rsidR="0083310E">
        <w:fldChar w:fldCharType="end"/>
      </w:r>
      <w:r>
        <w:t xml:space="preserve">, como Redis ou do tipo documentais, como </w:t>
      </w:r>
      <w:proofErr w:type="spellStart"/>
      <w:r>
        <w:t>MongoDB</w:t>
      </w:r>
      <w:proofErr w:type="spellEnd"/>
      <w:r>
        <w:t xml:space="preserve"> </w:t>
      </w:r>
      <w:r w:rsidR="0083310E">
        <w:fldChar w:fldCharType="begin" w:fldLock="1"/>
      </w:r>
      <w:r w:rsidR="008D47C3">
        <w:instrText>ADDIN CSL_CITATION {"citationItems":[{"id":"ITEM-1","itemData":{"URL":"https://www.mongodb.com/","accessed":{"date-parts":[["2024","5","8"]]},"id":"ITEM-1","issued":{"date-parts":[["0"]]},"title":"MongoDB","type":"webpage"},"uris":["http://www.mendeley.com/documents/?uuid=0ddf8069-b46f-44f2-9844-80b674589c23"]}],"mendeley":{"formattedCitation":"[53]","plainTextFormattedCitation":"[53]","previouslyFormattedCitation":"[53]"},"properties":{"noteIndex":0},"schema":"https://github.com/citation-style-language/schema/raw/master/csl-citation.json"}</w:instrText>
      </w:r>
      <w:r w:rsidR="0083310E">
        <w:fldChar w:fldCharType="separate"/>
      </w:r>
      <w:r w:rsidR="004A7C3D" w:rsidRPr="004A7C3D">
        <w:rPr>
          <w:noProof/>
        </w:rPr>
        <w:t>[53]</w:t>
      </w:r>
      <w:r w:rsidR="0083310E">
        <w:fldChar w:fldCharType="end"/>
      </w:r>
      <w:r w:rsidR="00F62685">
        <w:t xml:space="preserve"> </w:t>
      </w:r>
      <w:r>
        <w:t>não trariam vantagens para o projeto em questão.</w:t>
      </w:r>
      <w:r w:rsidR="00F62685">
        <w:t xml:space="preserve"> Estas bases de dados mais modernas são muito eficientes para dados não estruturados ou para dados que estão em constante mudança, mas no projeto em questão em que temos apenas dados estruturados e poucos tipos de dados, as bases de dados relacionais são mais eficientes.</w:t>
      </w:r>
    </w:p>
    <w:p w14:paraId="02A51D85" w14:textId="6D2C50EC" w:rsidR="00A92D55" w:rsidRDefault="00FA3CB8" w:rsidP="00FA3CB8">
      <w:pPr>
        <w:ind w:firstLine="709"/>
      </w:pPr>
      <w:r>
        <w:t xml:space="preserve">Foi então necessário criar 2 classes para persistir os dados, uma para os utilizadores, a classe </w:t>
      </w:r>
      <w:proofErr w:type="spellStart"/>
      <w:r>
        <w:t>UserSerializer</w:t>
      </w:r>
      <w:proofErr w:type="spellEnd"/>
      <w:r>
        <w:t xml:space="preserve"> e a classe </w:t>
      </w:r>
      <w:proofErr w:type="spellStart"/>
      <w:r>
        <w:t>NoteSerializer</w:t>
      </w:r>
      <w:proofErr w:type="spellEnd"/>
      <w:r>
        <w:t xml:space="preserve">. </w:t>
      </w:r>
    </w:p>
    <w:p w14:paraId="420B033D" w14:textId="0C086F25" w:rsidR="00A53709" w:rsidRDefault="00A53709" w:rsidP="00A53709">
      <w:pPr>
        <w:jc w:val="center"/>
      </w:pPr>
      <w:r w:rsidRPr="00A53709">
        <w:rPr>
          <w:noProof/>
        </w:rPr>
        <w:drawing>
          <wp:inline distT="0" distB="0" distL="0" distR="0" wp14:anchorId="68693AD7" wp14:editId="280329CA">
            <wp:extent cx="3124471" cy="1082134"/>
            <wp:effectExtent l="0" t="0" r="0" b="381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124471" cy="1082134"/>
                    </a:xfrm>
                    <a:prstGeom prst="rect">
                      <a:avLst/>
                    </a:prstGeom>
                  </pic:spPr>
                </pic:pic>
              </a:graphicData>
            </a:graphic>
          </wp:inline>
        </w:drawing>
      </w:r>
    </w:p>
    <w:p w14:paraId="4B540337" w14:textId="5B2F6BCC" w:rsidR="00AC6807" w:rsidRDefault="00A53709" w:rsidP="00A53709">
      <w:pPr>
        <w:pStyle w:val="figuras"/>
      </w:pPr>
      <w:bookmarkStart w:id="73" w:name="_Toc169448111"/>
      <w:r>
        <w:t xml:space="preserve">Figura </w:t>
      </w:r>
      <w:r w:rsidR="00AC6807">
        <w:t>2</w:t>
      </w:r>
      <w:r w:rsidR="001E12F8">
        <w:t>4</w:t>
      </w:r>
      <w:r>
        <w:t xml:space="preserve">: Classe </w:t>
      </w:r>
      <w:proofErr w:type="spellStart"/>
      <w:r>
        <w:t>User</w:t>
      </w:r>
      <w:proofErr w:type="spellEnd"/>
      <w:r>
        <w:t xml:space="preserve"> </w:t>
      </w:r>
      <w:proofErr w:type="spellStart"/>
      <w:r>
        <w:t>Serialize</w:t>
      </w:r>
      <w:r w:rsidR="00F62685">
        <w:t>r</w:t>
      </w:r>
      <w:bookmarkEnd w:id="73"/>
      <w:proofErr w:type="spellEnd"/>
    </w:p>
    <w:p w14:paraId="3A9CA40D" w14:textId="312FA3D3" w:rsidR="00A53709" w:rsidRDefault="00A53709" w:rsidP="00A53709">
      <w:pPr>
        <w:pStyle w:val="figuras"/>
      </w:pPr>
    </w:p>
    <w:p w14:paraId="0BABE542" w14:textId="01FD8F6A" w:rsidR="00AC6807" w:rsidRPr="004740AF" w:rsidRDefault="00AC6807" w:rsidP="004740AF">
      <w:pPr>
        <w:pStyle w:val="tabela"/>
      </w:pPr>
      <w:bookmarkStart w:id="74" w:name="_Toc169448085"/>
      <w:r w:rsidRPr="004740AF">
        <w:t xml:space="preserve">Tabela </w:t>
      </w:r>
      <w:r w:rsidR="001608AD">
        <w:t>10</w:t>
      </w:r>
      <w:r w:rsidRPr="004740AF">
        <w:t xml:space="preserve">: </w:t>
      </w:r>
      <w:r w:rsidRPr="004740AF">
        <w:rPr>
          <w:rStyle w:val="tabelaCarter"/>
          <w:i/>
        </w:rPr>
        <w:t>Base</w:t>
      </w:r>
      <w:r w:rsidRPr="004740AF">
        <w:t xml:space="preserve"> de dados - Classe </w:t>
      </w:r>
      <w:proofErr w:type="spellStart"/>
      <w:r w:rsidRPr="004740AF">
        <w:t>User</w:t>
      </w:r>
      <w:proofErr w:type="spellEnd"/>
      <w:r w:rsidRPr="004740AF">
        <w:t xml:space="preserve"> </w:t>
      </w:r>
      <w:proofErr w:type="spellStart"/>
      <w:r w:rsidRPr="004740AF">
        <w:t>Serializer</w:t>
      </w:r>
      <w:bookmarkEnd w:id="74"/>
      <w:proofErr w:type="spellEnd"/>
    </w:p>
    <w:p w14:paraId="5432B003" w14:textId="7B316046" w:rsidR="00A53709" w:rsidRDefault="00A53709" w:rsidP="00A53709">
      <w:pPr>
        <w:jc w:val="center"/>
      </w:pPr>
      <w:r w:rsidRPr="00A53709">
        <w:rPr>
          <w:noProof/>
        </w:rPr>
        <w:drawing>
          <wp:inline distT="0" distB="0" distL="0" distR="0" wp14:anchorId="7B0BA5CC" wp14:editId="5FB56504">
            <wp:extent cx="3431993" cy="1865465"/>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54854" cy="1877891"/>
                    </a:xfrm>
                    <a:prstGeom prst="rect">
                      <a:avLst/>
                    </a:prstGeom>
                  </pic:spPr>
                </pic:pic>
              </a:graphicData>
            </a:graphic>
          </wp:inline>
        </w:drawing>
      </w:r>
    </w:p>
    <w:p w14:paraId="460FBD18" w14:textId="1EFEACD4" w:rsidR="00A53709" w:rsidRDefault="00A53709" w:rsidP="00A53709">
      <w:r>
        <w:tab/>
      </w:r>
    </w:p>
    <w:p w14:paraId="32FEA47A" w14:textId="398A34CF" w:rsidR="00A53709" w:rsidRDefault="00A53709" w:rsidP="00A53709">
      <w:pPr>
        <w:ind w:firstLine="709"/>
      </w:pPr>
      <w:r>
        <w:tab/>
        <w:t xml:space="preserve">Como é possível ver nas duas figuras anteriores, os campos codificados para serem persistidos na base de dados não coincidem com os campos da tabela na base de dados. De fato, esta diferença é devida ao fato do </w:t>
      </w:r>
      <w:proofErr w:type="spellStart"/>
      <w:r>
        <w:t>Django</w:t>
      </w:r>
      <w:proofErr w:type="spellEnd"/>
      <w:r>
        <w:t xml:space="preserve"> possuir um sistema de autenticação incorporado que contém todos os campos que ficam guardados na base de dados. Uma vez que a classe </w:t>
      </w:r>
      <w:proofErr w:type="spellStart"/>
      <w:r w:rsidRPr="00692604">
        <w:rPr>
          <w:i/>
        </w:rPr>
        <w:t>User</w:t>
      </w:r>
      <w:proofErr w:type="spellEnd"/>
      <w:r w:rsidRPr="00692604">
        <w:rPr>
          <w:i/>
        </w:rPr>
        <w:t xml:space="preserve"> </w:t>
      </w:r>
      <w:proofErr w:type="spellStart"/>
      <w:r w:rsidRPr="00692604">
        <w:rPr>
          <w:i/>
        </w:rPr>
        <w:t>Serializer</w:t>
      </w:r>
      <w:proofErr w:type="spellEnd"/>
      <w:r>
        <w:t xml:space="preserve"> apenas tem como campos a persistir o id, </w:t>
      </w:r>
      <w:proofErr w:type="spellStart"/>
      <w:r w:rsidRPr="00692604">
        <w:rPr>
          <w:i/>
        </w:rPr>
        <w:t>username</w:t>
      </w:r>
      <w:proofErr w:type="spellEnd"/>
      <w:r>
        <w:t xml:space="preserve"> e a </w:t>
      </w:r>
      <w:r w:rsidRPr="00692604">
        <w:rPr>
          <w:i/>
        </w:rPr>
        <w:t>password</w:t>
      </w:r>
      <w:r>
        <w:t xml:space="preserve">, apenas estes campos têm dados nas tabelas da base de dados. Uma possível melhoria futura poderia ser a introdução de mais campos no registo de cada utilizador, se tal fosse necessário por algum motivo. Caso contrário, poder-se-ia apagar os campos não usados das tabelas para melhorar </w:t>
      </w:r>
      <w:r w:rsidR="00692604">
        <w:t>o desempenho</w:t>
      </w:r>
      <w:r>
        <w:t xml:space="preserve"> da base de dados.</w:t>
      </w:r>
    </w:p>
    <w:p w14:paraId="2B38FB89" w14:textId="0DB6D8AE" w:rsidR="00A53709" w:rsidRDefault="00A53709" w:rsidP="00DE14B1">
      <w:pPr>
        <w:ind w:firstLine="709"/>
      </w:pPr>
      <w:r>
        <w:t xml:space="preserve"> A classe </w:t>
      </w:r>
      <w:r w:rsidRPr="00692604">
        <w:rPr>
          <w:i/>
        </w:rPr>
        <w:t>Note</w:t>
      </w:r>
      <w:r w:rsidR="00692604" w:rsidRPr="00692604">
        <w:rPr>
          <w:i/>
        </w:rPr>
        <w:t xml:space="preserve"> </w:t>
      </w:r>
      <w:proofErr w:type="spellStart"/>
      <w:r w:rsidRPr="00692604">
        <w:rPr>
          <w:i/>
        </w:rPr>
        <w:t>Serializer</w:t>
      </w:r>
      <w:proofErr w:type="spellEnd"/>
      <w:r>
        <w:t xml:space="preserve">, para além do comentário do utilizador, tem também um campo relativo </w:t>
      </w:r>
      <w:r w:rsidR="00DE14B1">
        <w:t xml:space="preserve">ao URL da </w:t>
      </w:r>
      <w:r>
        <w:t xml:space="preserve">imagem escolhida, </w:t>
      </w:r>
      <w:r w:rsidR="00DE14B1">
        <w:t>um campo para o</w:t>
      </w:r>
      <w:r>
        <w:t xml:space="preserve"> método de atenção e também uma chave estrangeira para associar estes dados ao utilizador que os executou, para além da data/hora d</w:t>
      </w:r>
      <w:r w:rsidR="00DE14B1">
        <w:t>a criação</w:t>
      </w:r>
      <w:r>
        <w:t>.</w:t>
      </w:r>
      <w:r w:rsidR="00DE14B1">
        <w:t xml:space="preserve"> De notar que no campo de utilizador vemos uma chave cinzenta, que tem o significado de chave estrageira, ou seja, é o campo que liga esta tabela </w:t>
      </w:r>
      <w:proofErr w:type="gramStart"/>
      <w:r w:rsidR="00DE14B1">
        <w:t>à</w:t>
      </w:r>
      <w:proofErr w:type="gramEnd"/>
      <w:r w:rsidR="00DE14B1">
        <w:t xml:space="preserve"> tabela de utilizadores. As chaves douradas significam chaves primária, ou seja, o campo único da tabela que permite a identificação unívoca do registo.</w:t>
      </w:r>
    </w:p>
    <w:p w14:paraId="30476161" w14:textId="0C712A77" w:rsidR="00A53709" w:rsidRDefault="00A53709" w:rsidP="00A53709">
      <w:pPr>
        <w:jc w:val="center"/>
      </w:pPr>
      <w:r w:rsidRPr="00A53709">
        <w:rPr>
          <w:noProof/>
        </w:rPr>
        <w:drawing>
          <wp:inline distT="0" distB="0" distL="0" distR="0" wp14:anchorId="758E17B7" wp14:editId="6730C583">
            <wp:extent cx="4313294" cy="6325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13294" cy="632515"/>
                    </a:xfrm>
                    <a:prstGeom prst="rect">
                      <a:avLst/>
                    </a:prstGeom>
                  </pic:spPr>
                </pic:pic>
              </a:graphicData>
            </a:graphic>
          </wp:inline>
        </w:drawing>
      </w:r>
    </w:p>
    <w:p w14:paraId="13A76F8E" w14:textId="5BB6F694" w:rsidR="00A53709" w:rsidRDefault="00A53709" w:rsidP="00A53709">
      <w:pPr>
        <w:pStyle w:val="figuras"/>
      </w:pPr>
      <w:bookmarkStart w:id="75" w:name="_Toc169448112"/>
      <w:r>
        <w:t xml:space="preserve">Figura </w:t>
      </w:r>
      <w:r w:rsidR="00AC6807">
        <w:t>2</w:t>
      </w:r>
      <w:r w:rsidR="001E12F8">
        <w:t>5</w:t>
      </w:r>
      <w:r>
        <w:t xml:space="preserve">: Classe Note </w:t>
      </w:r>
      <w:proofErr w:type="spellStart"/>
      <w:r>
        <w:t>Serializer</w:t>
      </w:r>
      <w:bookmarkEnd w:id="75"/>
      <w:proofErr w:type="spellEnd"/>
    </w:p>
    <w:p w14:paraId="3C209A2F" w14:textId="77777777" w:rsidR="00F62685" w:rsidRDefault="00F62685" w:rsidP="00A53709">
      <w:pPr>
        <w:pStyle w:val="figuras"/>
      </w:pPr>
    </w:p>
    <w:p w14:paraId="359044A9" w14:textId="26A2D9FD" w:rsidR="00AC6807" w:rsidRPr="004740AF" w:rsidRDefault="00AC6807" w:rsidP="004740AF">
      <w:pPr>
        <w:pStyle w:val="tabela"/>
      </w:pPr>
      <w:bookmarkStart w:id="76" w:name="_Toc169448086"/>
      <w:r w:rsidRPr="004740AF">
        <w:t>Tabela 1</w:t>
      </w:r>
      <w:r w:rsidR="001608AD">
        <w:t>1</w:t>
      </w:r>
      <w:r w:rsidRPr="004740AF">
        <w:t xml:space="preserve">: </w:t>
      </w:r>
      <w:r w:rsidRPr="004740AF">
        <w:rPr>
          <w:rStyle w:val="tabelaCarter"/>
          <w:i/>
        </w:rPr>
        <w:t>Base</w:t>
      </w:r>
      <w:r w:rsidRPr="004740AF">
        <w:t xml:space="preserve"> de dados - Classe </w:t>
      </w:r>
      <w:r w:rsidRPr="004740AF">
        <w:rPr>
          <w:rStyle w:val="tabelaCarter"/>
          <w:i/>
        </w:rPr>
        <w:t xml:space="preserve">Note </w:t>
      </w:r>
      <w:proofErr w:type="spellStart"/>
      <w:r w:rsidRPr="004740AF">
        <w:rPr>
          <w:rStyle w:val="tabelaCarter"/>
          <w:i/>
        </w:rPr>
        <w:t>Serializer</w:t>
      </w:r>
      <w:bookmarkEnd w:id="76"/>
      <w:proofErr w:type="spellEnd"/>
    </w:p>
    <w:p w14:paraId="324A4A49" w14:textId="68E9648A" w:rsidR="00A53709" w:rsidRDefault="00A53709" w:rsidP="00A53709">
      <w:pPr>
        <w:jc w:val="center"/>
      </w:pPr>
      <w:r w:rsidRPr="00A53709">
        <w:rPr>
          <w:noProof/>
        </w:rPr>
        <w:drawing>
          <wp:inline distT="0" distB="0" distL="0" distR="0" wp14:anchorId="69EEFB2F" wp14:editId="77D44978">
            <wp:extent cx="2897118" cy="1479580"/>
            <wp:effectExtent l="0" t="0" r="0" b="635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921228" cy="1491893"/>
                    </a:xfrm>
                    <a:prstGeom prst="rect">
                      <a:avLst/>
                    </a:prstGeom>
                  </pic:spPr>
                </pic:pic>
              </a:graphicData>
            </a:graphic>
          </wp:inline>
        </w:drawing>
      </w:r>
    </w:p>
    <w:p w14:paraId="5CC30196" w14:textId="77777777" w:rsidR="00A53709" w:rsidRDefault="00A53709" w:rsidP="00A53709">
      <w:pPr>
        <w:jc w:val="center"/>
      </w:pPr>
    </w:p>
    <w:p w14:paraId="7D4D33B0" w14:textId="7D0D010A" w:rsidR="00FA3CB8" w:rsidRDefault="00FA3CB8" w:rsidP="00FA3CB8">
      <w:pPr>
        <w:ind w:firstLine="709"/>
      </w:pPr>
      <w:r>
        <w:t xml:space="preserve">Posteriormente, foi necessário configurar os dados de acesso à base de dados nos </w:t>
      </w:r>
      <w:proofErr w:type="spellStart"/>
      <w:r>
        <w:t>settings</w:t>
      </w:r>
      <w:proofErr w:type="spellEnd"/>
      <w:r>
        <w:t xml:space="preserve"> </w:t>
      </w:r>
      <w:r w:rsidR="00A92D55">
        <w:t xml:space="preserve">do projeto e, assim, os dados passaram a ser persistidos na base de dados. </w:t>
      </w:r>
    </w:p>
    <w:p w14:paraId="76EDC6F4" w14:textId="48AE7259" w:rsidR="00A92D55" w:rsidRPr="00A92D55" w:rsidRDefault="00A92D55" w:rsidP="00FA3CB8">
      <w:pPr>
        <w:ind w:firstLine="709"/>
      </w:pPr>
      <w:r w:rsidRPr="00A92D55">
        <w:t>Salienta-se que o provedor da base de dados f</w:t>
      </w:r>
      <w:r>
        <w:t xml:space="preserve">unciona bem, mas por vezes tem alguns problemas na latência de rede, o que foi problemático </w:t>
      </w:r>
      <w:r w:rsidR="00692604">
        <w:t xml:space="preserve">principalmente </w:t>
      </w:r>
      <w:r>
        <w:t xml:space="preserve">após o </w:t>
      </w:r>
      <w:proofErr w:type="spellStart"/>
      <w:r w:rsidRPr="00DF4695">
        <w:rPr>
          <w:i/>
        </w:rPr>
        <w:t>deployment</w:t>
      </w:r>
      <w:proofErr w:type="spellEnd"/>
      <w:r>
        <w:t xml:space="preserve"> do </w:t>
      </w:r>
      <w:proofErr w:type="spellStart"/>
      <w:r w:rsidRPr="00DF4695">
        <w:rPr>
          <w:i/>
        </w:rPr>
        <w:t>frontend</w:t>
      </w:r>
      <w:proofErr w:type="spellEnd"/>
      <w:r>
        <w:t xml:space="preserve"> e </w:t>
      </w:r>
      <w:proofErr w:type="spellStart"/>
      <w:r w:rsidRPr="00DF4695">
        <w:rPr>
          <w:i/>
        </w:rPr>
        <w:t>backend</w:t>
      </w:r>
      <w:proofErr w:type="spellEnd"/>
      <w:r>
        <w:t xml:space="preserve">. </w:t>
      </w:r>
    </w:p>
    <w:p w14:paraId="36EF4547" w14:textId="77777777" w:rsidR="00A92D55" w:rsidRDefault="00A92D55" w:rsidP="00554805">
      <w:pPr>
        <w:rPr>
          <w:highlight w:val="yellow"/>
        </w:rPr>
      </w:pPr>
    </w:p>
    <w:p w14:paraId="7B1D0FAC" w14:textId="6FCCB710" w:rsidR="00B213EA" w:rsidRPr="008B2A4A" w:rsidRDefault="00B213EA" w:rsidP="00822675">
      <w:pPr>
        <w:pStyle w:val="Cabealho3"/>
        <w:numPr>
          <w:ilvl w:val="0"/>
          <w:numId w:val="0"/>
        </w:numPr>
        <w:ind w:left="720" w:hanging="720"/>
      </w:pPr>
      <w:bookmarkStart w:id="77" w:name="_Toc169448165"/>
      <w:r w:rsidRPr="008B2A4A">
        <w:t>4.1.</w:t>
      </w:r>
      <w:r>
        <w:t>5</w:t>
      </w:r>
      <w:r w:rsidRPr="008B2A4A">
        <w:t xml:space="preserve">. </w:t>
      </w:r>
      <w:r>
        <w:t>Controlo de versões</w:t>
      </w:r>
      <w:bookmarkEnd w:id="77"/>
    </w:p>
    <w:p w14:paraId="0E493233" w14:textId="1F6913B1" w:rsidR="004655B1" w:rsidRDefault="00A92D55" w:rsidP="00554805">
      <w:r w:rsidRPr="00A92D55">
        <w:tab/>
      </w:r>
      <w:r w:rsidR="00822675" w:rsidRPr="00822675">
        <w:t>O controlo de versões é</w:t>
      </w:r>
      <w:r w:rsidR="00822675">
        <w:t xml:space="preserve"> a prática de rastrear e gerir alterações no código desenvolvido. O </w:t>
      </w:r>
      <w:r w:rsidR="00822675" w:rsidRPr="00822675">
        <w:rPr>
          <w:i/>
        </w:rPr>
        <w:t>GitHub</w:t>
      </w:r>
      <w:r w:rsidR="00822675">
        <w:rPr>
          <w:i/>
        </w:rPr>
        <w:t xml:space="preserve"> </w:t>
      </w:r>
      <w:r w:rsidR="00692604">
        <w:rPr>
          <w:i/>
        </w:rPr>
        <w:fldChar w:fldCharType="begin" w:fldLock="1"/>
      </w:r>
      <w:r w:rsidR="008D47C3">
        <w:rPr>
          <w:i/>
        </w:rPr>
        <w:instrText>ADDIN CSL_CITATION {"citationItems":[{"id":"ITEM-1","itemData":{"URL":"https://github.com/","id":"ITEM-1","issued":{"date-parts":[["0"]]},"title":"GitHub","type":"webpage"},"uris":["http://www.mendeley.com/documents/?uuid=22c95b79-6c96-43e4-9448-46345e75210e"]}],"mendeley":{"formattedCitation":"[54]","plainTextFormattedCitation":"[54]","previouslyFormattedCitation":"[54]"},"properties":{"noteIndex":0},"schema":"https://github.com/citation-style-language/schema/raw/master/csl-citation.json"}</w:instrText>
      </w:r>
      <w:r w:rsidR="00692604">
        <w:rPr>
          <w:i/>
        </w:rPr>
        <w:fldChar w:fldCharType="separate"/>
      </w:r>
      <w:r w:rsidR="004A7C3D" w:rsidRPr="004A7C3D">
        <w:rPr>
          <w:noProof/>
        </w:rPr>
        <w:t>[54]</w:t>
      </w:r>
      <w:r w:rsidR="00692604">
        <w:rPr>
          <w:i/>
        </w:rPr>
        <w:fldChar w:fldCharType="end"/>
      </w:r>
      <w:r w:rsidR="00692604">
        <w:rPr>
          <w:i/>
        </w:rPr>
        <w:t xml:space="preserve"> </w:t>
      </w:r>
      <w:r w:rsidR="00822675">
        <w:t xml:space="preserve">e o </w:t>
      </w:r>
      <w:proofErr w:type="spellStart"/>
      <w:r w:rsidR="00F8355C" w:rsidRPr="00822675">
        <w:rPr>
          <w:i/>
        </w:rPr>
        <w:t>Bitbucket</w:t>
      </w:r>
      <w:proofErr w:type="spellEnd"/>
      <w:r w:rsidR="00F8355C">
        <w:t xml:space="preserve"> </w:t>
      </w:r>
      <w:r w:rsidR="00692604">
        <w:fldChar w:fldCharType="begin" w:fldLock="1"/>
      </w:r>
      <w:r w:rsidR="008D47C3">
        <w:instrText>ADDIN CSL_CITATION {"citationItems":[{"id":"ITEM-1","itemData":{"URL":"https://bitbucket.org/","accessed":{"date-parts":[["2024","6","8"]]},"id":"ITEM-1","issued":{"date-parts":[["0"]]},"title":"BitBucket","type":"webpage"},"uris":["http://www.mendeley.com/documents/?uuid=ae958986-07fc-465d-9873-838723600305"]}],"mendeley":{"formattedCitation":"[55]","plainTextFormattedCitation":"[55]","previouslyFormattedCitation":"[55]"},"properties":{"noteIndex":0},"schema":"https://github.com/citation-style-language/schema/raw/master/csl-citation.json"}</w:instrText>
      </w:r>
      <w:r w:rsidR="00692604">
        <w:fldChar w:fldCharType="separate"/>
      </w:r>
      <w:r w:rsidR="004A7C3D" w:rsidRPr="004A7C3D">
        <w:rPr>
          <w:noProof/>
        </w:rPr>
        <w:t>[55]</w:t>
      </w:r>
      <w:r w:rsidR="00692604">
        <w:fldChar w:fldCharType="end"/>
      </w:r>
      <w:r w:rsidR="00692604">
        <w:t xml:space="preserve"> </w:t>
      </w:r>
      <w:r w:rsidR="00F8355C">
        <w:t xml:space="preserve">são ambos </w:t>
      </w:r>
      <w:r w:rsidR="00F8355C" w:rsidRPr="00F8355C">
        <w:rPr>
          <w:i/>
        </w:rPr>
        <w:t>softwares</w:t>
      </w:r>
      <w:r w:rsidR="00F8355C">
        <w:t xml:space="preserve"> de controlo de versões, sendo que o </w:t>
      </w:r>
      <w:proofErr w:type="spellStart"/>
      <w:r w:rsidR="00F8355C" w:rsidRPr="00822675">
        <w:rPr>
          <w:i/>
        </w:rPr>
        <w:t>Bitbucket</w:t>
      </w:r>
      <w:proofErr w:type="spellEnd"/>
      <w:r w:rsidR="00F8355C">
        <w:t xml:space="preserve"> é mais focado em repositórios privados e apenas permite 5 colaboradores nesses repositórios gratuitamente, ao passo que o </w:t>
      </w:r>
      <w:r w:rsidR="00F8355C" w:rsidRPr="00822675">
        <w:rPr>
          <w:i/>
        </w:rPr>
        <w:t>GitHub</w:t>
      </w:r>
      <w:r w:rsidR="00F8355C" w:rsidRPr="00F8355C">
        <w:t xml:space="preserve"> é focado</w:t>
      </w:r>
      <w:r w:rsidR="00F8355C">
        <w:t xml:space="preserve"> em repositórios públicos. </w:t>
      </w:r>
    </w:p>
    <w:p w14:paraId="008A9729" w14:textId="77777777" w:rsidR="00F8355C" w:rsidRDefault="00F8355C" w:rsidP="00F8355C">
      <w:pPr>
        <w:ind w:firstLine="720"/>
      </w:pPr>
      <w:r>
        <w:t xml:space="preserve">Comparando os dois </w:t>
      </w:r>
      <w:r>
        <w:rPr>
          <w:i/>
        </w:rPr>
        <w:t>softwares</w:t>
      </w:r>
      <w:r>
        <w:t xml:space="preserve"> em termos de usabilidade, ambos são simples e permitem a integração com outras plataformas também bastante usadas em desenvolvimento de </w:t>
      </w:r>
      <w:r>
        <w:rPr>
          <w:i/>
        </w:rPr>
        <w:t>software</w:t>
      </w:r>
      <w:r>
        <w:t>.</w:t>
      </w:r>
    </w:p>
    <w:p w14:paraId="77E6D290" w14:textId="76C159F9" w:rsidR="00F8355C" w:rsidRPr="00B046F5" w:rsidRDefault="00F8355C" w:rsidP="00F8355C">
      <w:pPr>
        <w:ind w:firstLine="720"/>
      </w:pPr>
      <w:r>
        <w:t>De referir que no início do projeto estava a ser usado um repositório</w:t>
      </w:r>
      <w:r w:rsidR="00B046F5">
        <w:t xml:space="preserve"> gerido no </w:t>
      </w:r>
      <w:proofErr w:type="spellStart"/>
      <w:r w:rsidR="00B046F5">
        <w:rPr>
          <w:i/>
        </w:rPr>
        <w:t>Bitbucket</w:t>
      </w:r>
      <w:proofErr w:type="spellEnd"/>
      <w:r w:rsidR="00B046F5">
        <w:rPr>
          <w:i/>
        </w:rPr>
        <w:t>.</w:t>
      </w:r>
      <w:r w:rsidR="00B046F5">
        <w:t xml:space="preserve"> Q</w:t>
      </w:r>
      <w:r>
        <w:t xml:space="preserve">uando foi necessária a integração do código dos Modelos de Atenção no projeto </w:t>
      </w:r>
      <w:proofErr w:type="spellStart"/>
      <w:proofErr w:type="gramStart"/>
      <w:r>
        <w:t>Django</w:t>
      </w:r>
      <w:proofErr w:type="spellEnd"/>
      <w:proofErr w:type="gramEnd"/>
      <w:r w:rsidR="00B046F5">
        <w:t xml:space="preserve"> entretanto desenvolvido</w:t>
      </w:r>
      <w:r>
        <w:t xml:space="preserve">, </w:t>
      </w:r>
      <w:r w:rsidR="00B046F5">
        <w:t xml:space="preserve">ocorreram diversos erros de conflito de versões de packages, pelo que foi necessário criar um ambiente novo, adicionar os modelos e posteriormente integrá-los noutro projeto </w:t>
      </w:r>
      <w:proofErr w:type="spellStart"/>
      <w:r w:rsidR="00B046F5">
        <w:t>Django</w:t>
      </w:r>
      <w:proofErr w:type="spellEnd"/>
      <w:r w:rsidR="00B046F5">
        <w:t xml:space="preserve">. Na sequência destas alterações, foi necessário criar um novo repositório e, sabendo da boa integração do </w:t>
      </w:r>
      <w:proofErr w:type="spellStart"/>
      <w:r w:rsidR="00B046F5" w:rsidRPr="00B046F5">
        <w:rPr>
          <w:i/>
        </w:rPr>
        <w:t>Choreo</w:t>
      </w:r>
      <w:proofErr w:type="spellEnd"/>
      <w:r w:rsidR="00692604">
        <w:rPr>
          <w:i/>
        </w:rPr>
        <w:t xml:space="preserve"> </w:t>
      </w:r>
      <w:r w:rsidR="00692604">
        <w:rPr>
          <w:i/>
        </w:rPr>
        <w:fldChar w:fldCharType="begin" w:fldLock="1"/>
      </w:r>
      <w:r w:rsidR="008D47C3">
        <w:rPr>
          <w:i/>
        </w:rPr>
        <w:instrText>ADDIN CSL_CITATION {"citationItems":[{"id":"ITEM-1","itemData":{"URL":"https://choreo.dev/","accessed":{"date-parts":[["2024","6","8"]]},"id":"ITEM-1","issued":{"date-parts":[["0"]]},"title":"Choreo","type":"webpage"},"uris":["http://www.mendeley.com/documents/?uuid=784292e9-db50-49c7-889b-e0f79b5e0c0a"]}],"mendeley":{"formattedCitation":"[56]","plainTextFormattedCitation":"[56]","previouslyFormattedCitation":"[56]"},"properties":{"noteIndex":0},"schema":"https://github.com/citation-style-language/schema/raw/master/csl-citation.json"}</w:instrText>
      </w:r>
      <w:r w:rsidR="00692604">
        <w:rPr>
          <w:i/>
        </w:rPr>
        <w:fldChar w:fldCharType="separate"/>
      </w:r>
      <w:r w:rsidR="004A7C3D" w:rsidRPr="004A7C3D">
        <w:rPr>
          <w:noProof/>
        </w:rPr>
        <w:t>[56]</w:t>
      </w:r>
      <w:r w:rsidR="00692604">
        <w:rPr>
          <w:i/>
        </w:rPr>
        <w:fldChar w:fldCharType="end"/>
      </w:r>
      <w:r w:rsidR="00692604">
        <w:t xml:space="preserve">, </w:t>
      </w:r>
      <w:r w:rsidR="00692604">
        <w:rPr>
          <w:i/>
        </w:rPr>
        <w:t xml:space="preserve">software </w:t>
      </w:r>
      <w:r w:rsidR="00692604">
        <w:t xml:space="preserve">que irá permitir o </w:t>
      </w:r>
      <w:proofErr w:type="spellStart"/>
      <w:r w:rsidR="00692604" w:rsidRPr="00692604">
        <w:rPr>
          <w:i/>
        </w:rPr>
        <w:t>deployment</w:t>
      </w:r>
      <w:proofErr w:type="spellEnd"/>
      <w:r w:rsidR="00692604">
        <w:t xml:space="preserve"> do sistema </w:t>
      </w:r>
      <w:r w:rsidR="00B046F5">
        <w:t xml:space="preserve">com o </w:t>
      </w:r>
      <w:r w:rsidR="00B046F5" w:rsidRPr="00B046F5">
        <w:rPr>
          <w:i/>
        </w:rPr>
        <w:t>GitHub</w:t>
      </w:r>
      <w:r w:rsidR="00B046F5">
        <w:t xml:space="preserve">, optou-se por criar um novo repositório no </w:t>
      </w:r>
      <w:r w:rsidR="00B046F5">
        <w:rPr>
          <w:i/>
        </w:rPr>
        <w:t>GitHub</w:t>
      </w:r>
      <w:r w:rsidR="00B046F5">
        <w:t>.</w:t>
      </w:r>
    </w:p>
    <w:p w14:paraId="3F369F20" w14:textId="1623F9E9" w:rsidR="00F8355C" w:rsidRDefault="00B046F5" w:rsidP="00B046F5">
      <w:pPr>
        <w:jc w:val="center"/>
      </w:pPr>
      <w:r w:rsidRPr="00B046F5">
        <w:rPr>
          <w:noProof/>
        </w:rPr>
        <w:drawing>
          <wp:inline distT="0" distB="0" distL="0" distR="0" wp14:anchorId="73891FE5" wp14:editId="689A07AB">
            <wp:extent cx="4201737" cy="1388110"/>
            <wp:effectExtent l="0" t="0" r="889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212178" cy="1391559"/>
                    </a:xfrm>
                    <a:prstGeom prst="rect">
                      <a:avLst/>
                    </a:prstGeom>
                  </pic:spPr>
                </pic:pic>
              </a:graphicData>
            </a:graphic>
          </wp:inline>
        </w:drawing>
      </w:r>
    </w:p>
    <w:p w14:paraId="45893690" w14:textId="496665E7" w:rsidR="00B046F5" w:rsidRDefault="00B046F5" w:rsidP="00B046F5">
      <w:pPr>
        <w:pStyle w:val="figuras"/>
      </w:pPr>
      <w:bookmarkStart w:id="78" w:name="_Toc169448113"/>
      <w:r>
        <w:t xml:space="preserve">Figura </w:t>
      </w:r>
      <w:r w:rsidR="00AC6807">
        <w:t>2</w:t>
      </w:r>
      <w:r w:rsidR="001E12F8">
        <w:t>6</w:t>
      </w:r>
      <w:r>
        <w:t xml:space="preserve">: </w:t>
      </w:r>
      <w:proofErr w:type="spellStart"/>
      <w:r>
        <w:t>Commits</w:t>
      </w:r>
      <w:proofErr w:type="spellEnd"/>
      <w:r>
        <w:t xml:space="preserve"> realizados no repositório GitHub</w:t>
      </w:r>
      <w:bookmarkEnd w:id="78"/>
    </w:p>
    <w:p w14:paraId="72A11341" w14:textId="77777777" w:rsidR="00F6445F" w:rsidRDefault="00F6445F" w:rsidP="00B046F5">
      <w:pPr>
        <w:pStyle w:val="figuras"/>
      </w:pPr>
    </w:p>
    <w:p w14:paraId="77FDD66B" w14:textId="1E55B1A4" w:rsidR="00B046F5" w:rsidRDefault="00B046F5" w:rsidP="00B046F5">
      <w:r>
        <w:tab/>
        <w:t xml:space="preserve">Tal como se pode verificar na </w:t>
      </w:r>
      <w:r w:rsidR="00087A9A">
        <w:t>F</w:t>
      </w:r>
      <w:r>
        <w:t xml:space="preserve">igura </w:t>
      </w:r>
      <w:r w:rsidR="00087A9A">
        <w:t>2</w:t>
      </w:r>
      <w:r w:rsidR="001E12F8">
        <w:t>6</w:t>
      </w:r>
      <w:r>
        <w:t xml:space="preserve">, existiram sempre </w:t>
      </w:r>
      <w:proofErr w:type="spellStart"/>
      <w:r w:rsidRPr="00B046F5">
        <w:rPr>
          <w:i/>
        </w:rPr>
        <w:t>commits</w:t>
      </w:r>
      <w:proofErr w:type="spellEnd"/>
      <w:r>
        <w:t xml:space="preserve"> regulares, apesar </w:t>
      </w:r>
      <w:r w:rsidR="00F6445F">
        <w:t xml:space="preserve">da Figura acima </w:t>
      </w:r>
      <w:r>
        <w:t xml:space="preserve">do repositório </w:t>
      </w:r>
      <w:r>
        <w:rPr>
          <w:i/>
        </w:rPr>
        <w:t>GitHub</w:t>
      </w:r>
      <w:r>
        <w:t xml:space="preserve"> não demonstrar a totalidade do tempo de desenvolvimento do projeto.</w:t>
      </w:r>
    </w:p>
    <w:p w14:paraId="2B64F17A" w14:textId="77777777" w:rsidR="00692604" w:rsidRPr="00B046F5" w:rsidRDefault="00692604" w:rsidP="00B046F5"/>
    <w:p w14:paraId="2A8F3FFF" w14:textId="4E6FE107" w:rsidR="00B213EA" w:rsidRPr="00206455" w:rsidRDefault="00B213EA" w:rsidP="00822675">
      <w:pPr>
        <w:pStyle w:val="Cabealho3"/>
        <w:numPr>
          <w:ilvl w:val="0"/>
          <w:numId w:val="0"/>
        </w:numPr>
        <w:ind w:left="720" w:hanging="720"/>
      </w:pPr>
      <w:bookmarkStart w:id="79" w:name="_Toc169448166"/>
      <w:r w:rsidRPr="00B046F5">
        <w:t xml:space="preserve">4.1.6. </w:t>
      </w:r>
      <w:r w:rsidR="00822675" w:rsidRPr="00206455">
        <w:t>CI/CD</w:t>
      </w:r>
      <w:bookmarkEnd w:id="79"/>
    </w:p>
    <w:p w14:paraId="35189E37" w14:textId="77DB5873" w:rsidR="00822675" w:rsidRDefault="00206455" w:rsidP="00822675">
      <w:r w:rsidRPr="00206455">
        <w:tab/>
      </w:r>
      <w:r>
        <w:t xml:space="preserve">Uma </w:t>
      </w:r>
      <w:r w:rsidRPr="00206455">
        <w:rPr>
          <w:i/>
        </w:rPr>
        <w:t>pipeline</w:t>
      </w:r>
      <w:r>
        <w:t xml:space="preserve"> é um processo que direciona o processo de desenvolvimento de </w:t>
      </w:r>
      <w:r w:rsidRPr="00206455">
        <w:rPr>
          <w:i/>
        </w:rPr>
        <w:t>software</w:t>
      </w:r>
      <w:r>
        <w:t xml:space="preserve"> através de um caminho de compilação, realização de testes e implantação, tudo de forma automática. Este processo também é chamado de CI/CD que significa </w:t>
      </w:r>
      <w:proofErr w:type="spellStart"/>
      <w:r w:rsidRPr="00206455">
        <w:rPr>
          <w:i/>
        </w:rPr>
        <w:t>Continuous</w:t>
      </w:r>
      <w:proofErr w:type="spellEnd"/>
      <w:r w:rsidRPr="00206455">
        <w:rPr>
          <w:i/>
        </w:rPr>
        <w:t xml:space="preserve"> </w:t>
      </w:r>
      <w:proofErr w:type="spellStart"/>
      <w:r w:rsidRPr="00206455">
        <w:rPr>
          <w:i/>
        </w:rPr>
        <w:t>Integration</w:t>
      </w:r>
      <w:proofErr w:type="spellEnd"/>
      <w:r>
        <w:rPr>
          <w:i/>
        </w:rPr>
        <w:t xml:space="preserve"> /</w:t>
      </w:r>
      <w:r w:rsidRPr="00206455">
        <w:rPr>
          <w:i/>
        </w:rPr>
        <w:t xml:space="preserve"> </w:t>
      </w:r>
      <w:proofErr w:type="spellStart"/>
      <w:r w:rsidRPr="00206455">
        <w:rPr>
          <w:i/>
        </w:rPr>
        <w:t>Continuous</w:t>
      </w:r>
      <w:proofErr w:type="spellEnd"/>
      <w:r w:rsidRPr="00206455">
        <w:rPr>
          <w:i/>
        </w:rPr>
        <w:t xml:space="preserve"> </w:t>
      </w:r>
      <w:proofErr w:type="spellStart"/>
      <w:r w:rsidRPr="00206455">
        <w:rPr>
          <w:i/>
        </w:rPr>
        <w:t>Deployment</w:t>
      </w:r>
      <w:proofErr w:type="spellEnd"/>
      <w:r>
        <w:t xml:space="preserve">. Este processo pode ser realizado manualmente passo a passo, mas ao automatizar o processo, o objetivo é minimizar o erro humano e manter um processo consistente de passagem do </w:t>
      </w:r>
      <w:r w:rsidRPr="00206455">
        <w:rPr>
          <w:i/>
        </w:rPr>
        <w:t>software</w:t>
      </w:r>
      <w:r>
        <w:t xml:space="preserve"> a ambiente de produção</w:t>
      </w:r>
      <w:r w:rsidR="00727884">
        <w:t xml:space="preserve"> </w:t>
      </w:r>
      <w:r w:rsidR="00727884">
        <w:fldChar w:fldCharType="begin" w:fldLock="1"/>
      </w:r>
      <w:r w:rsidR="008D47C3">
        <w:instrText>ADDIN CSL_CITATION {"citationItems":[{"id":"ITEM-1","itemData":{"URL":"https://www.redhat.com/en/topics/devops/what-cicd-pipeline","accessed":{"date-parts":[["2024","6","5"]]},"id":"ITEM-1","issued":{"date-parts":[["2022"]]},"title":"What’s a CI/CD pipeline?","type":"webpage"},"uris":["http://www.mendeley.com/documents/?uuid=a5c2cebc-d5e1-4edc-ba8e-09941b099452"]}],"mendeley":{"formattedCitation":"[57]","plainTextFormattedCitation":"[57]","previouslyFormattedCitation":"[57]"},"properties":{"noteIndex":0},"schema":"https://github.com/citation-style-language/schema/raw/master/csl-citation.json"}</w:instrText>
      </w:r>
      <w:r w:rsidR="00727884">
        <w:fldChar w:fldCharType="separate"/>
      </w:r>
      <w:r w:rsidR="004A7C3D" w:rsidRPr="004A7C3D">
        <w:rPr>
          <w:noProof/>
        </w:rPr>
        <w:t>[57]</w:t>
      </w:r>
      <w:r w:rsidR="00727884">
        <w:fldChar w:fldCharType="end"/>
      </w:r>
      <w:r>
        <w:t xml:space="preserve">. </w:t>
      </w:r>
    </w:p>
    <w:p w14:paraId="046987A5" w14:textId="07F843D3" w:rsidR="00206455" w:rsidRDefault="00206455" w:rsidP="00822675">
      <w:r>
        <w:tab/>
        <w:t xml:space="preserve">Numa </w:t>
      </w:r>
      <w:r>
        <w:rPr>
          <w:i/>
        </w:rPr>
        <w:t>pipeline</w:t>
      </w:r>
      <w:r>
        <w:t xml:space="preserve"> podem ser incluídos diversas opções desde a compilação do código, testes unitários, análise de código ou ainda questões de segurança, por exemplo.</w:t>
      </w:r>
    </w:p>
    <w:p w14:paraId="5A4E9E90" w14:textId="1A239D13" w:rsidR="00206455" w:rsidRPr="00727884" w:rsidRDefault="00727884" w:rsidP="00822675">
      <w:r>
        <w:tab/>
        <w:t xml:space="preserve">Para a criação da </w:t>
      </w:r>
      <w:r>
        <w:rPr>
          <w:i/>
        </w:rPr>
        <w:t>pipeline</w:t>
      </w:r>
      <w:r>
        <w:t xml:space="preserve"> deste projeto usou-se a ferramenta </w:t>
      </w:r>
      <w:proofErr w:type="spellStart"/>
      <w:r w:rsidRPr="00727884">
        <w:rPr>
          <w:i/>
        </w:rPr>
        <w:t>Choreo</w:t>
      </w:r>
      <w:proofErr w:type="spellEnd"/>
      <w:r w:rsidR="00F6445F">
        <w:rPr>
          <w:i/>
        </w:rPr>
        <w:t xml:space="preserve"> </w:t>
      </w:r>
      <w:r w:rsidR="00F6445F">
        <w:rPr>
          <w:i/>
        </w:rPr>
        <w:fldChar w:fldCharType="begin" w:fldLock="1"/>
      </w:r>
      <w:r w:rsidR="008D47C3">
        <w:rPr>
          <w:i/>
        </w:rPr>
        <w:instrText>ADDIN CSL_CITATION {"citationItems":[{"id":"ITEM-1","itemData":{"URL":"https://choreo.dev/","accessed":{"date-parts":[["2024","6","8"]]},"id":"ITEM-1","issued":{"date-parts":[["0"]]},"title":"Choreo","type":"webpage"},"uris":["http://www.mendeley.com/documents/?uuid=784292e9-db50-49c7-889b-e0f79b5e0c0a"]}],"mendeley":{"formattedCitation":"[56]","plainTextFormattedCitation":"[56]","previouslyFormattedCitation":"[56]"},"properties":{"noteIndex":0},"schema":"https://github.com/citation-style-language/schema/raw/master/csl-citation.json"}</w:instrText>
      </w:r>
      <w:r w:rsidR="00F6445F">
        <w:rPr>
          <w:i/>
        </w:rPr>
        <w:fldChar w:fldCharType="separate"/>
      </w:r>
      <w:r w:rsidR="004A7C3D" w:rsidRPr="004A7C3D">
        <w:rPr>
          <w:noProof/>
        </w:rPr>
        <w:t>[56]</w:t>
      </w:r>
      <w:r w:rsidR="00F6445F">
        <w:rPr>
          <w:i/>
        </w:rPr>
        <w:fldChar w:fldCharType="end"/>
      </w:r>
      <w:r>
        <w:t xml:space="preserve">. Nesta ferramenta é possível realizar a gestão de todo o fluxo do processo de desenvolvimento e também monitorização de ambientes produtivos, tal como é possível verificar na </w:t>
      </w:r>
      <w:r w:rsidR="007A31E8">
        <w:t>F</w:t>
      </w:r>
      <w:r>
        <w:t xml:space="preserve">igura </w:t>
      </w:r>
      <w:r w:rsidR="001E12F8">
        <w:t>27</w:t>
      </w:r>
      <w:r>
        <w:t>.</w:t>
      </w:r>
    </w:p>
    <w:p w14:paraId="2B501677" w14:textId="56E85A30" w:rsidR="00822675" w:rsidRDefault="00727884" w:rsidP="00822675">
      <w:r w:rsidRPr="00727884">
        <w:rPr>
          <w:noProof/>
        </w:rPr>
        <w:drawing>
          <wp:inline distT="0" distB="0" distL="0" distR="0" wp14:anchorId="74F8D754" wp14:editId="68AD2EC6">
            <wp:extent cx="5278120" cy="2204085"/>
            <wp:effectExtent l="0" t="0" r="0" b="571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78120" cy="2204085"/>
                    </a:xfrm>
                    <a:prstGeom prst="rect">
                      <a:avLst/>
                    </a:prstGeom>
                  </pic:spPr>
                </pic:pic>
              </a:graphicData>
            </a:graphic>
          </wp:inline>
        </w:drawing>
      </w:r>
    </w:p>
    <w:p w14:paraId="5A2EED57" w14:textId="23EAB0D4" w:rsidR="00727884" w:rsidRDefault="00727884" w:rsidP="00727884">
      <w:pPr>
        <w:pStyle w:val="figuras"/>
      </w:pPr>
      <w:bookmarkStart w:id="80" w:name="_Toc169448114"/>
      <w:r>
        <w:t xml:space="preserve">Figura </w:t>
      </w:r>
      <w:r w:rsidR="00AC6807">
        <w:t>2</w:t>
      </w:r>
      <w:r w:rsidR="001E12F8">
        <w:t>7</w:t>
      </w:r>
      <w:r>
        <w:t xml:space="preserve">: </w:t>
      </w:r>
      <w:r w:rsidR="00F6445F">
        <w:t xml:space="preserve">Funcionalidades do software </w:t>
      </w:r>
      <w:proofErr w:type="spellStart"/>
      <w:r w:rsidR="00F6445F">
        <w:t>Choreo</w:t>
      </w:r>
      <w:bookmarkEnd w:id="80"/>
      <w:proofErr w:type="spellEnd"/>
    </w:p>
    <w:p w14:paraId="2AD8D1BC" w14:textId="4E58053D" w:rsidR="00727884" w:rsidRDefault="00727884" w:rsidP="00822675">
      <w:r>
        <w:tab/>
      </w:r>
    </w:p>
    <w:p w14:paraId="21CDC4E3" w14:textId="5611BA12" w:rsidR="00727884" w:rsidRDefault="00727884" w:rsidP="00822675">
      <w:r>
        <w:tab/>
        <w:t xml:space="preserve">No </w:t>
      </w:r>
      <w:proofErr w:type="spellStart"/>
      <w:r w:rsidRPr="00727884">
        <w:rPr>
          <w:i/>
        </w:rPr>
        <w:t>Choreo</w:t>
      </w:r>
      <w:proofErr w:type="spellEnd"/>
      <w:r>
        <w:t xml:space="preserve"> é possível a integração com repositórios externos (</w:t>
      </w:r>
      <w:r>
        <w:rPr>
          <w:i/>
        </w:rPr>
        <w:t xml:space="preserve">GitHub </w:t>
      </w:r>
      <w:r>
        <w:t xml:space="preserve">ou </w:t>
      </w:r>
      <w:proofErr w:type="spellStart"/>
      <w:r>
        <w:rPr>
          <w:i/>
        </w:rPr>
        <w:t>Bitbucket</w:t>
      </w:r>
      <w:proofErr w:type="spellEnd"/>
      <w:r>
        <w:t xml:space="preserve">), com bases de dados externas ou até a criação de bases de dados (gratuitas por um tempo limitado). </w:t>
      </w:r>
    </w:p>
    <w:p w14:paraId="011C32B0" w14:textId="479CEBCF" w:rsidR="00511859" w:rsidRDefault="000036B2" w:rsidP="00822675">
      <w:r>
        <w:tab/>
        <w:t>Uma vez que a base de dados já tinha sido criada e, para além disso, o fa</w:t>
      </w:r>
      <w:r w:rsidR="00F6445F">
        <w:t>c</w:t>
      </w:r>
      <w:r>
        <w:t xml:space="preserve">to de ter apenas um tempo limitado gratuito, fez com que se optasse por incluir no </w:t>
      </w:r>
      <w:proofErr w:type="spellStart"/>
      <w:r>
        <w:rPr>
          <w:i/>
        </w:rPr>
        <w:t>Choreo</w:t>
      </w:r>
      <w:proofErr w:type="spellEnd"/>
      <w:r>
        <w:t xml:space="preserve"> a</w:t>
      </w:r>
      <w:r w:rsidR="001E12F8">
        <w:t xml:space="preserve"> base de dados externa, criando uma configuração específica para essa comunicação. Deste modo, como recursos específicos do </w:t>
      </w:r>
      <w:proofErr w:type="spellStart"/>
      <w:r w:rsidR="001E12F8">
        <w:rPr>
          <w:i/>
        </w:rPr>
        <w:t>Choreo</w:t>
      </w:r>
      <w:proofErr w:type="spellEnd"/>
      <w:r w:rsidR="001E12F8">
        <w:t>, usou-se a</w:t>
      </w:r>
      <w:r>
        <w:t>penas a compilação</w:t>
      </w:r>
      <w:r w:rsidR="001E12F8">
        <w:t xml:space="preserve"> </w:t>
      </w:r>
      <w:r>
        <w:t>e implantação de código</w:t>
      </w:r>
      <w:r w:rsidR="001E12F8">
        <w:t>.</w:t>
      </w:r>
    </w:p>
    <w:p w14:paraId="1F4ACE15" w14:textId="21881C21" w:rsidR="00727884" w:rsidRPr="00727884" w:rsidRDefault="003467F1" w:rsidP="00822675">
      <w:r>
        <w:tab/>
      </w:r>
    </w:p>
    <w:p w14:paraId="4DEFA45D" w14:textId="5F8EAADD" w:rsidR="00822675" w:rsidRPr="00206455" w:rsidRDefault="00822675" w:rsidP="00822675">
      <w:pPr>
        <w:pStyle w:val="Cabealho3"/>
        <w:numPr>
          <w:ilvl w:val="0"/>
          <w:numId w:val="0"/>
        </w:numPr>
        <w:ind w:left="720" w:hanging="720"/>
      </w:pPr>
      <w:bookmarkStart w:id="81" w:name="_Toc169448167"/>
      <w:r w:rsidRPr="00206455">
        <w:t xml:space="preserve">4.1.7. </w:t>
      </w:r>
      <w:r w:rsidR="00F667EE" w:rsidRPr="00206455">
        <w:t>Controlo de tarefas</w:t>
      </w:r>
      <w:bookmarkEnd w:id="81"/>
    </w:p>
    <w:p w14:paraId="6AB3F079" w14:textId="7D0EECE8" w:rsidR="00F667EE" w:rsidRDefault="00DF4695" w:rsidP="00554805">
      <w:r w:rsidRPr="00206455">
        <w:tab/>
      </w:r>
      <w:r w:rsidRPr="00DF4695">
        <w:t>No in</w:t>
      </w:r>
      <w:r>
        <w:t>í</w:t>
      </w:r>
      <w:r w:rsidRPr="00DF4695">
        <w:t>cio do projeto t</w:t>
      </w:r>
      <w:r>
        <w:t xml:space="preserve">inha sido pensada a criação de um projeto na ferramenta </w:t>
      </w:r>
      <w:proofErr w:type="spellStart"/>
      <w:r w:rsidRPr="00DF4695">
        <w:rPr>
          <w:i/>
        </w:rPr>
        <w:t>Jira</w:t>
      </w:r>
      <w:proofErr w:type="spellEnd"/>
      <w:r>
        <w:t xml:space="preserve"> </w:t>
      </w:r>
      <w:r w:rsidR="00F6445F">
        <w:fldChar w:fldCharType="begin" w:fldLock="1"/>
      </w:r>
      <w:r w:rsidR="008D47C3">
        <w:instrText>ADDIN CSL_CITATION {"citationItems":[{"id":"ITEM-1","itemData":{"URL":"https://www.atlassian.com/software/jira","accessed":{"date-parts":[["2024","6","8"]]},"id":"ITEM-1","issued":{"date-parts":[["0"]]},"title":"Jira","type":"webpage"},"uris":["http://www.mendeley.com/documents/?uuid=99c14735-8e14-4fe3-a570-780095d51cff"]}],"mendeley":{"formattedCitation":"[58]","plainTextFormattedCitation":"[58]","previouslyFormattedCitation":"[58]"},"properties":{"noteIndex":0},"schema":"https://github.com/citation-style-language/schema/raw/master/csl-citation.json"}</w:instrText>
      </w:r>
      <w:r w:rsidR="00F6445F">
        <w:fldChar w:fldCharType="separate"/>
      </w:r>
      <w:r w:rsidR="004A7C3D" w:rsidRPr="004A7C3D">
        <w:rPr>
          <w:noProof/>
        </w:rPr>
        <w:t>[58]</w:t>
      </w:r>
      <w:r w:rsidR="00F6445F">
        <w:fldChar w:fldCharType="end"/>
      </w:r>
      <w:r w:rsidR="00F6445F">
        <w:t xml:space="preserve"> </w:t>
      </w:r>
      <w:r>
        <w:t>para ajudar no controlo de tarefas a realizar. Apesar desta ferramenta ser uma ferramenta muito poderosa no sentido em que permite, para além d</w:t>
      </w:r>
      <w:r w:rsidR="00F667EE">
        <w:t>o</w:t>
      </w:r>
      <w:r>
        <w:t xml:space="preserve"> controlo das tarefas e o estado em que cada uma está no processo de desenvolvimento, permite ainda a ligação de cada uma dessas tarefas a </w:t>
      </w:r>
      <w:proofErr w:type="spellStart"/>
      <w:r w:rsidRPr="00DF4695">
        <w:rPr>
          <w:i/>
        </w:rPr>
        <w:t>commits</w:t>
      </w:r>
      <w:proofErr w:type="spellEnd"/>
      <w:r>
        <w:t xml:space="preserve"> no repositório</w:t>
      </w:r>
      <w:r w:rsidR="00F667EE">
        <w:t xml:space="preserve"> e</w:t>
      </w:r>
      <w:r>
        <w:t xml:space="preserve"> permite a ligação com outras ferramentas de documentação</w:t>
      </w:r>
      <w:r w:rsidR="00F667EE">
        <w:t xml:space="preserve">. Para além disso, permite a extração de diversos tipos de métricas que são particularmente importantes no desenvolvimento de </w:t>
      </w:r>
      <w:r w:rsidR="00F667EE">
        <w:rPr>
          <w:i/>
        </w:rPr>
        <w:t>software</w:t>
      </w:r>
      <w:r w:rsidR="00F667EE">
        <w:t xml:space="preserve"> em equipas. </w:t>
      </w:r>
    </w:p>
    <w:p w14:paraId="54650B72" w14:textId="135C19B9" w:rsidR="004655B1" w:rsidRDefault="00F667EE" w:rsidP="00F667EE">
      <w:pPr>
        <w:ind w:firstLine="720"/>
      </w:pPr>
      <w:r>
        <w:t xml:space="preserve">Neste projeto em específico, entendeu-se que uma ferramenta tão vasta e completa não seria necessária, uma vez que se trata apenas de um elemento a realizar todo o projeto. Assim, optou-se por uma ferramenta mais simples, </w:t>
      </w:r>
      <w:proofErr w:type="spellStart"/>
      <w:r w:rsidRPr="00F667EE">
        <w:rPr>
          <w:i/>
        </w:rPr>
        <w:t>Trello</w:t>
      </w:r>
      <w:proofErr w:type="spellEnd"/>
      <w:r w:rsidR="00F6445F">
        <w:rPr>
          <w:i/>
        </w:rPr>
        <w:t xml:space="preserve"> </w:t>
      </w:r>
      <w:r w:rsidR="00F6445F">
        <w:rPr>
          <w:i/>
        </w:rPr>
        <w:fldChar w:fldCharType="begin" w:fldLock="1"/>
      </w:r>
      <w:r w:rsidR="008D47C3">
        <w:rPr>
          <w:i/>
        </w:rPr>
        <w:instrText>ADDIN CSL_CITATION {"citationItems":[{"id":"ITEM-1","itemData":{"URL":"https://trello.com/","accessed":{"date-parts":[["2024","6","8"]]},"id":"ITEM-1","issued":{"date-parts":[["0"]]},"title":"Trello","type":"webpage"},"uris":["http://www.mendeley.com/documents/?uuid=5cc6bc33-247f-44b2-8a17-1fc2d8ca9bfc"]}],"mendeley":{"formattedCitation":"[4]","plainTextFormattedCitation":"[4]","previouslyFormattedCitation":"[4]"},"properties":{"noteIndex":0},"schema":"https://github.com/citation-style-language/schema/raw/master/csl-citation.json"}</w:instrText>
      </w:r>
      <w:r w:rsidR="00F6445F">
        <w:rPr>
          <w:i/>
        </w:rPr>
        <w:fldChar w:fldCharType="separate"/>
      </w:r>
      <w:r w:rsidR="004A7C3D" w:rsidRPr="004A7C3D">
        <w:rPr>
          <w:noProof/>
        </w:rPr>
        <w:t>[4]</w:t>
      </w:r>
      <w:r w:rsidR="00F6445F">
        <w:rPr>
          <w:i/>
        </w:rPr>
        <w:fldChar w:fldCharType="end"/>
      </w:r>
      <w:r>
        <w:t xml:space="preserve">, </w:t>
      </w:r>
      <w:r w:rsidRPr="00F667EE">
        <w:t>que</w:t>
      </w:r>
      <w:r>
        <w:t xml:space="preserve"> funciona praticamente da mesma maneira, embora não permita a extração de métricas de uma maneira simples como o </w:t>
      </w:r>
      <w:proofErr w:type="spellStart"/>
      <w:r>
        <w:rPr>
          <w:i/>
        </w:rPr>
        <w:t>Jira</w:t>
      </w:r>
      <w:proofErr w:type="spellEnd"/>
      <w:r>
        <w:t xml:space="preserve">, como por exemplo, o </w:t>
      </w:r>
      <w:proofErr w:type="spellStart"/>
      <w:r w:rsidRPr="00F667EE">
        <w:rPr>
          <w:i/>
        </w:rPr>
        <w:t>burndown</w:t>
      </w:r>
      <w:proofErr w:type="spellEnd"/>
      <w:r w:rsidRPr="00F667EE">
        <w:rPr>
          <w:i/>
        </w:rPr>
        <w:t xml:space="preserve"> </w:t>
      </w:r>
      <w:proofErr w:type="spellStart"/>
      <w:r w:rsidRPr="00F667EE">
        <w:rPr>
          <w:i/>
        </w:rPr>
        <w:t>chart</w:t>
      </w:r>
      <w:proofErr w:type="spellEnd"/>
      <w:r>
        <w:t xml:space="preserve">. </w:t>
      </w:r>
    </w:p>
    <w:p w14:paraId="2C3D14D4" w14:textId="284A3447" w:rsidR="00F667EE" w:rsidRDefault="00F667EE" w:rsidP="00F667EE">
      <w:pPr>
        <w:ind w:firstLine="720"/>
      </w:pPr>
      <w:r>
        <w:t>Assim, foi possível usar esta ferramenta de modo a poder planear as várias tarefas do projeto e ir acompanhando o seu estado.</w:t>
      </w:r>
    </w:p>
    <w:p w14:paraId="41C4580B" w14:textId="24726614" w:rsidR="00F667EE" w:rsidRDefault="00F667EE" w:rsidP="00F667EE">
      <w:pPr>
        <w:ind w:firstLine="720"/>
      </w:pPr>
    </w:p>
    <w:p w14:paraId="3315F508" w14:textId="70FFD8E4" w:rsidR="00D3728F" w:rsidRPr="00DF4695" w:rsidRDefault="00F6445F" w:rsidP="00F6445F">
      <w:pPr>
        <w:jc w:val="center"/>
      </w:pPr>
      <w:r w:rsidRPr="00F6445F">
        <w:rPr>
          <w:noProof/>
        </w:rPr>
        <w:drawing>
          <wp:inline distT="0" distB="0" distL="0" distR="0" wp14:anchorId="6D5F8313" wp14:editId="2B0EC748">
            <wp:extent cx="5278120" cy="4568825"/>
            <wp:effectExtent l="0" t="0" r="0" b="317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78120" cy="4568825"/>
                    </a:xfrm>
                    <a:prstGeom prst="rect">
                      <a:avLst/>
                    </a:prstGeom>
                  </pic:spPr>
                </pic:pic>
              </a:graphicData>
            </a:graphic>
          </wp:inline>
        </w:drawing>
      </w:r>
    </w:p>
    <w:p w14:paraId="6CBD41EA" w14:textId="65199F52" w:rsidR="00F6445F" w:rsidRDefault="00F6445F" w:rsidP="00F6445F">
      <w:pPr>
        <w:pStyle w:val="figuras"/>
      </w:pPr>
      <w:bookmarkStart w:id="82" w:name="_Toc169448115"/>
      <w:r>
        <w:t>Figura 2</w:t>
      </w:r>
      <w:r w:rsidR="001E12F8">
        <w:t>8</w:t>
      </w:r>
      <w:r>
        <w:t xml:space="preserve">: </w:t>
      </w:r>
      <w:proofErr w:type="spellStart"/>
      <w:r>
        <w:t>Trello</w:t>
      </w:r>
      <w:proofErr w:type="spellEnd"/>
      <w:r>
        <w:t xml:space="preserve"> – controlo de tarefas</w:t>
      </w:r>
      <w:bookmarkEnd w:id="82"/>
    </w:p>
    <w:p w14:paraId="5B0D6A9B" w14:textId="7D8566E2" w:rsidR="00C167C7" w:rsidRPr="00DF4695" w:rsidRDefault="00C167C7" w:rsidP="00554805"/>
    <w:p w14:paraId="778D158D" w14:textId="77777777" w:rsidR="00DD5C15" w:rsidRDefault="00DD5C15">
      <w:pPr>
        <w:pStyle w:val="Cabealho2"/>
      </w:pPr>
      <w:bookmarkStart w:id="83" w:name="_Toc169448168"/>
      <w:r>
        <w:t>Testes</w:t>
      </w:r>
      <w:bookmarkEnd w:id="83"/>
    </w:p>
    <w:p w14:paraId="4226DF08" w14:textId="2FD5B43B" w:rsidR="00D97F82" w:rsidRDefault="00D97F82" w:rsidP="00A47900">
      <w:pPr>
        <w:ind w:firstLine="576"/>
      </w:pPr>
      <w:r w:rsidRPr="00D97F82">
        <w:t xml:space="preserve">No desenvolvimento de uma aplicação são sempre necessários </w:t>
      </w:r>
      <w:r>
        <w:t xml:space="preserve">diferentes tipos de testes unitários: os testes unitários para verificação e validação dos cálculos e registos realizados no </w:t>
      </w:r>
      <w:proofErr w:type="spellStart"/>
      <w:r w:rsidRPr="00F6445F">
        <w:rPr>
          <w:i/>
        </w:rPr>
        <w:t>backend</w:t>
      </w:r>
      <w:proofErr w:type="spellEnd"/>
      <w:r>
        <w:t xml:space="preserve">, os testes verificação e validação dos pedidos de </w:t>
      </w:r>
      <w:proofErr w:type="spellStart"/>
      <w:r w:rsidRPr="00F6445F">
        <w:rPr>
          <w:i/>
        </w:rPr>
        <w:t>frontend</w:t>
      </w:r>
      <w:proofErr w:type="spellEnd"/>
      <w:r>
        <w:t xml:space="preserve"> realizados ao </w:t>
      </w:r>
      <w:proofErr w:type="spellStart"/>
      <w:r w:rsidRPr="00F6445F">
        <w:rPr>
          <w:i/>
        </w:rPr>
        <w:t>backend</w:t>
      </w:r>
      <w:proofErr w:type="spellEnd"/>
      <w:r>
        <w:t xml:space="preserve"> e ainda os testes </w:t>
      </w:r>
      <w:proofErr w:type="spellStart"/>
      <w:r>
        <w:t>end</w:t>
      </w:r>
      <w:proofErr w:type="spellEnd"/>
      <w:r>
        <w:t xml:space="preserve"> 2 </w:t>
      </w:r>
      <w:proofErr w:type="spellStart"/>
      <w:r>
        <w:t>end</w:t>
      </w:r>
      <w:proofErr w:type="spellEnd"/>
      <w:r>
        <w:t xml:space="preserve">, ou seja, a verificação do uso da página no browser que gera os pedidos corretos no </w:t>
      </w:r>
      <w:proofErr w:type="spellStart"/>
      <w:r w:rsidRPr="00F6445F">
        <w:rPr>
          <w:i/>
        </w:rPr>
        <w:t>frontend</w:t>
      </w:r>
      <w:proofErr w:type="spellEnd"/>
      <w:r>
        <w:t>.</w:t>
      </w:r>
    </w:p>
    <w:p w14:paraId="346FF55B" w14:textId="2E96BEDB" w:rsidR="00D97F82" w:rsidRDefault="00D97F82" w:rsidP="00A47900">
      <w:r>
        <w:tab/>
      </w:r>
      <w:r w:rsidR="00BE3417">
        <w:t xml:space="preserve">Os testes de </w:t>
      </w:r>
      <w:proofErr w:type="spellStart"/>
      <w:r w:rsidR="00BE3417" w:rsidRPr="00226AA1">
        <w:rPr>
          <w:i/>
        </w:rPr>
        <w:t>backend</w:t>
      </w:r>
      <w:proofErr w:type="spellEnd"/>
      <w:r w:rsidR="00BE3417">
        <w:t xml:space="preserve"> prendem-se com a verificação da criação do utilizador (com utilizador e respetiva password) e com a criação da nota (com conteúdo, URL da imagem, método escolhido e utilizador que a criou). Ao correr o comando de testes de </w:t>
      </w:r>
      <w:r w:rsidR="00226AA1">
        <w:t>P</w:t>
      </w:r>
      <w:r w:rsidR="00BE3417">
        <w:t xml:space="preserve">ython no </w:t>
      </w:r>
      <w:proofErr w:type="spellStart"/>
      <w:r w:rsidR="00BE3417" w:rsidRPr="00226AA1">
        <w:rPr>
          <w:i/>
        </w:rPr>
        <w:t>backend</w:t>
      </w:r>
      <w:proofErr w:type="spellEnd"/>
      <w:r w:rsidR="00BE3417">
        <w:t>, obteve-se então a seguinte resposta:</w:t>
      </w:r>
    </w:p>
    <w:p w14:paraId="5BEEFFA2" w14:textId="26850667" w:rsidR="00BE3417" w:rsidRDefault="00BE3417" w:rsidP="00BE3417">
      <w:pPr>
        <w:jc w:val="center"/>
      </w:pPr>
      <w:r w:rsidRPr="00BE3417">
        <w:rPr>
          <w:noProof/>
        </w:rPr>
        <w:drawing>
          <wp:inline distT="0" distB="0" distL="0" distR="0" wp14:anchorId="79A67130" wp14:editId="5AEE09E1">
            <wp:extent cx="2873829" cy="1938559"/>
            <wp:effectExtent l="0" t="0" r="3175"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06821" cy="1960814"/>
                    </a:xfrm>
                    <a:prstGeom prst="rect">
                      <a:avLst/>
                    </a:prstGeom>
                  </pic:spPr>
                </pic:pic>
              </a:graphicData>
            </a:graphic>
          </wp:inline>
        </w:drawing>
      </w:r>
    </w:p>
    <w:p w14:paraId="0751D364" w14:textId="1EB3D53A" w:rsidR="00BE3417" w:rsidRDefault="00BE3417" w:rsidP="00BE3417">
      <w:pPr>
        <w:pStyle w:val="figuras"/>
      </w:pPr>
      <w:bookmarkStart w:id="84" w:name="_Toc169448116"/>
      <w:r>
        <w:t xml:space="preserve">Figura </w:t>
      </w:r>
      <w:r w:rsidR="00F4516D">
        <w:t>2</w:t>
      </w:r>
      <w:r w:rsidR="001E12F8">
        <w:t>9</w:t>
      </w:r>
      <w:r>
        <w:t>: Testes unitários de domínio</w:t>
      </w:r>
      <w:bookmarkEnd w:id="84"/>
    </w:p>
    <w:p w14:paraId="7CC49092" w14:textId="77777777" w:rsidR="009C0485" w:rsidRDefault="00BE3417" w:rsidP="00BE3417">
      <w:r>
        <w:tab/>
      </w:r>
    </w:p>
    <w:p w14:paraId="58536BA4" w14:textId="24200DF7" w:rsidR="00BE3417" w:rsidRDefault="00A47900" w:rsidP="009C0485">
      <w:pPr>
        <w:ind w:firstLine="720"/>
      </w:pPr>
      <w:r>
        <w:t>Convém referir que foram realizados testes</w:t>
      </w:r>
      <w:r w:rsidR="00C10F0D">
        <w:t xml:space="preserve"> em que o resultado é positivo e também em que o resultado é negativo, como a criação de uma nota sem ter utilizador associado, por exemplo. </w:t>
      </w:r>
      <w:r w:rsidR="00BE3417">
        <w:t xml:space="preserve">Ir-se-á agora detalhar um dos testes de cada </w:t>
      </w:r>
      <w:r>
        <w:t>tabela da base de dados, um relativo aos utilizadores e um teste relativo às notas.</w:t>
      </w:r>
    </w:p>
    <w:p w14:paraId="0F314ED5" w14:textId="665105CF" w:rsidR="00A47900" w:rsidRDefault="00A47900" w:rsidP="00BE3417">
      <w:r>
        <w:tab/>
        <w:t xml:space="preserve">Em relação ao utilizador, como se pode ver na figura abaixo, primeiro define-se o nome de utilizador e a password, de seguida realiza-se um pedido POST à base de dados onde esses dados são registados e finalmente faz-se uma verificação através do comando </w:t>
      </w:r>
      <w:proofErr w:type="spellStart"/>
      <w:r>
        <w:t>self.assertEqual</w:t>
      </w:r>
      <w:proofErr w:type="spellEnd"/>
      <w:r>
        <w:t xml:space="preserve"> que a criação na base de dados foi bem sucedida, ou seja que o código HTTP da resposta ao pedido POST é 201.</w:t>
      </w:r>
    </w:p>
    <w:p w14:paraId="3DA10636" w14:textId="409558FE" w:rsidR="00BE3417" w:rsidRDefault="00BE3417" w:rsidP="00BE3417">
      <w:pPr>
        <w:jc w:val="center"/>
      </w:pPr>
      <w:r w:rsidRPr="00BE3417">
        <w:rPr>
          <w:noProof/>
        </w:rPr>
        <w:drawing>
          <wp:inline distT="0" distB="0" distL="0" distR="0" wp14:anchorId="7B711F79" wp14:editId="1021DD7C">
            <wp:extent cx="3310323" cy="2119251"/>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52834" cy="2146466"/>
                    </a:xfrm>
                    <a:prstGeom prst="rect">
                      <a:avLst/>
                    </a:prstGeom>
                  </pic:spPr>
                </pic:pic>
              </a:graphicData>
            </a:graphic>
          </wp:inline>
        </w:drawing>
      </w:r>
    </w:p>
    <w:p w14:paraId="332E73B5" w14:textId="4DE3ADA5" w:rsidR="00BE3417" w:rsidRDefault="00BE3417" w:rsidP="00BE3417">
      <w:pPr>
        <w:pStyle w:val="figuras"/>
      </w:pPr>
      <w:bookmarkStart w:id="85" w:name="_Toc169448117"/>
      <w:r>
        <w:t xml:space="preserve">Figura </w:t>
      </w:r>
      <w:r w:rsidR="001E12F8">
        <w:t>30</w:t>
      </w:r>
      <w:r>
        <w:t>: Teste unitário de criação de utilizador</w:t>
      </w:r>
      <w:bookmarkEnd w:id="85"/>
    </w:p>
    <w:p w14:paraId="3C83F239" w14:textId="636287E2" w:rsidR="00BE3417" w:rsidRDefault="00BE3417" w:rsidP="00A47900"/>
    <w:p w14:paraId="5BE650CC" w14:textId="491908E0" w:rsidR="00A47900" w:rsidRDefault="00A47900" w:rsidP="00A47900">
      <w:pPr>
        <w:ind w:firstLine="720"/>
      </w:pPr>
      <w:r>
        <w:t xml:space="preserve">Em relação à nota, como se pode ver na figura abaixo, primeiro define-se um autor. Depois, ao executar o comando </w:t>
      </w:r>
      <w:proofErr w:type="spellStart"/>
      <w:proofErr w:type="gramStart"/>
      <w:r>
        <w:t>Note.objects.create</w:t>
      </w:r>
      <w:proofErr w:type="spellEnd"/>
      <w:proofErr w:type="gramEnd"/>
      <w:r>
        <w:t xml:space="preserve"> e detalhando os vários campos necessários, o conteúdo, o URL da imagem, o modelo escolhido e o autor escolhido, a nota é gravada na base de dados. De seguida realiza-se um pedido GET à base de dados pelo id da nota criada e finalmente faz-se uma verificação através do comando </w:t>
      </w:r>
      <w:proofErr w:type="spellStart"/>
      <w:proofErr w:type="gramStart"/>
      <w:r>
        <w:t>self.assertEqual</w:t>
      </w:r>
      <w:proofErr w:type="spellEnd"/>
      <w:proofErr w:type="gramEnd"/>
      <w:r>
        <w:t xml:space="preserve"> que a conteúdo da nota é o mesmo que foi indicado originalmente. Se assim for, o resultado do teste unitário é PASS.</w:t>
      </w:r>
    </w:p>
    <w:p w14:paraId="5603CE2E" w14:textId="77777777" w:rsidR="00A47900" w:rsidRDefault="00A47900" w:rsidP="00A47900"/>
    <w:p w14:paraId="6BF47E73" w14:textId="338DFED0" w:rsidR="00BE3417" w:rsidRDefault="00BE3417" w:rsidP="00BE3417">
      <w:pPr>
        <w:jc w:val="center"/>
      </w:pPr>
      <w:r w:rsidRPr="00BE3417">
        <w:rPr>
          <w:noProof/>
        </w:rPr>
        <w:drawing>
          <wp:inline distT="0" distB="0" distL="0" distR="0" wp14:anchorId="69753B11" wp14:editId="1E54CB4B">
            <wp:extent cx="3574326" cy="2267065"/>
            <wp:effectExtent l="0" t="0" r="762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604047" cy="2285916"/>
                    </a:xfrm>
                    <a:prstGeom prst="rect">
                      <a:avLst/>
                    </a:prstGeom>
                  </pic:spPr>
                </pic:pic>
              </a:graphicData>
            </a:graphic>
          </wp:inline>
        </w:drawing>
      </w:r>
    </w:p>
    <w:p w14:paraId="38C4153B" w14:textId="5EF6711E" w:rsidR="00BE3417" w:rsidRDefault="00BE3417" w:rsidP="00BE3417">
      <w:pPr>
        <w:pStyle w:val="figuras"/>
      </w:pPr>
      <w:bookmarkStart w:id="86" w:name="_Toc169448118"/>
      <w:r>
        <w:t xml:space="preserve">Figura </w:t>
      </w:r>
      <w:r w:rsidR="00161C67">
        <w:t>3</w:t>
      </w:r>
      <w:r w:rsidR="001E12F8">
        <w:t>1</w:t>
      </w:r>
      <w:r>
        <w:t xml:space="preserve">: Teste unitário de criação de </w:t>
      </w:r>
      <w:r w:rsidR="00A47900">
        <w:t>nota</w:t>
      </w:r>
      <w:bookmarkEnd w:id="86"/>
    </w:p>
    <w:p w14:paraId="4C391EBA" w14:textId="584D7614" w:rsidR="00BE3417" w:rsidRDefault="00BE3417" w:rsidP="00BE3417"/>
    <w:p w14:paraId="59CDBF1B" w14:textId="6F428AE2" w:rsidR="00BD334A" w:rsidRDefault="00BD334A" w:rsidP="00BE3417">
      <w:r>
        <w:tab/>
        <w:t xml:space="preserve">Os testes de </w:t>
      </w:r>
      <w:proofErr w:type="spellStart"/>
      <w:r w:rsidRPr="00226AA1">
        <w:rPr>
          <w:i/>
        </w:rPr>
        <w:t>frontend</w:t>
      </w:r>
      <w:proofErr w:type="spellEnd"/>
      <w:r>
        <w:t xml:space="preserve"> </w:t>
      </w:r>
      <w:r w:rsidR="00A956D7">
        <w:t xml:space="preserve">necessários neste projeto têm a ver com o registo/login do utilizador e também com o pedido ao </w:t>
      </w:r>
      <w:proofErr w:type="spellStart"/>
      <w:r w:rsidR="00A956D7" w:rsidRPr="00226AA1">
        <w:rPr>
          <w:i/>
        </w:rPr>
        <w:t>backend</w:t>
      </w:r>
      <w:proofErr w:type="spellEnd"/>
      <w:r w:rsidR="00A956D7">
        <w:t xml:space="preserve"> de criação do mapa de saliências de imagens ou vídeos.</w:t>
      </w:r>
    </w:p>
    <w:p w14:paraId="66D7015A" w14:textId="68AB441B" w:rsidR="002D55EB" w:rsidRDefault="002D55EB" w:rsidP="00BE3417">
      <w:r>
        <w:tab/>
        <w:t xml:space="preserve">Para tal, a função que se vai usar para validação do pedido ao </w:t>
      </w:r>
      <w:proofErr w:type="spellStart"/>
      <w:r w:rsidRPr="00226AA1">
        <w:rPr>
          <w:i/>
        </w:rPr>
        <w:t>backend</w:t>
      </w:r>
      <w:proofErr w:type="spellEnd"/>
      <w:r>
        <w:t xml:space="preserve"> é o </w:t>
      </w:r>
      <w:proofErr w:type="spellStart"/>
      <w:proofErr w:type="gramStart"/>
      <w:r>
        <w:t>cy.intercept</w:t>
      </w:r>
      <w:proofErr w:type="spellEnd"/>
      <w:proofErr w:type="gramEnd"/>
      <w:r>
        <w:t xml:space="preserve"> que é uma função que vai verificar se o pedido POST foi feito e se o status do resultado é 200, ou seja, </w:t>
      </w:r>
      <w:r w:rsidR="00A35A32">
        <w:t>que o pedido POST foi concretizado.</w:t>
      </w:r>
    </w:p>
    <w:p w14:paraId="0D609EE5" w14:textId="45A89424" w:rsidR="00A35A32" w:rsidRDefault="00A35A32" w:rsidP="00A35A32">
      <w:pPr>
        <w:jc w:val="center"/>
      </w:pPr>
      <w:r w:rsidRPr="00A35A32">
        <w:rPr>
          <w:noProof/>
        </w:rPr>
        <w:drawing>
          <wp:inline distT="0" distB="0" distL="0" distR="0" wp14:anchorId="2C3FD403" wp14:editId="152ECDCA">
            <wp:extent cx="3577627" cy="3222963"/>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01736" cy="3244682"/>
                    </a:xfrm>
                    <a:prstGeom prst="rect">
                      <a:avLst/>
                    </a:prstGeom>
                  </pic:spPr>
                </pic:pic>
              </a:graphicData>
            </a:graphic>
          </wp:inline>
        </w:drawing>
      </w:r>
    </w:p>
    <w:p w14:paraId="5DFB9EAE" w14:textId="5593FCC2" w:rsidR="00A35A32" w:rsidRDefault="00A35A32" w:rsidP="00A35A32">
      <w:pPr>
        <w:pStyle w:val="figuras"/>
      </w:pPr>
      <w:bookmarkStart w:id="87" w:name="_Toc169448119"/>
      <w:r>
        <w:t xml:space="preserve">Figura </w:t>
      </w:r>
      <w:r w:rsidR="00C14459">
        <w:t>3</w:t>
      </w:r>
      <w:r w:rsidR="001E12F8">
        <w:t>2</w:t>
      </w:r>
      <w:r>
        <w:t>: Teste de validação de criação do mapa de saliências</w:t>
      </w:r>
      <w:bookmarkEnd w:id="87"/>
    </w:p>
    <w:p w14:paraId="6F47F221" w14:textId="6E80AB65" w:rsidR="00A35A32" w:rsidRDefault="00A35A32" w:rsidP="006E3585"/>
    <w:p w14:paraId="593C402B" w14:textId="783F131E" w:rsidR="006E3585" w:rsidRDefault="006E3585" w:rsidP="006E3585">
      <w:r>
        <w:tab/>
        <w:t xml:space="preserve">Finalmente, é necessário a verificação proveniente dos testes e2e, que são os testes que validam que as opções escolhidas pelo utilizador são corretamente enviadas para o </w:t>
      </w:r>
      <w:proofErr w:type="spellStart"/>
      <w:r w:rsidRPr="00226AA1">
        <w:rPr>
          <w:i/>
        </w:rPr>
        <w:t>frontend</w:t>
      </w:r>
      <w:proofErr w:type="spellEnd"/>
      <w:r>
        <w:t xml:space="preserve"> e o devido tratamento é realizado, seja apenas um rot</w:t>
      </w:r>
      <w:r w:rsidR="00226AA1">
        <w:t>eamento</w:t>
      </w:r>
      <w:r>
        <w:t xml:space="preserve"> para uma nova página ou o envio de dados para o </w:t>
      </w:r>
      <w:proofErr w:type="spellStart"/>
      <w:r w:rsidRPr="00226AA1">
        <w:rPr>
          <w:i/>
        </w:rPr>
        <w:t>backend</w:t>
      </w:r>
      <w:proofErr w:type="spellEnd"/>
      <w:r>
        <w:t>.</w:t>
      </w:r>
    </w:p>
    <w:p w14:paraId="6DCB2AB1" w14:textId="2BEB66D2" w:rsidR="006E3585" w:rsidRDefault="006E3585" w:rsidP="006E3585">
      <w:r>
        <w:tab/>
        <w:t xml:space="preserve">Seguindo o mesmo raciocínio adotado anteriormente, foram criados diversos casos correspondentes a diferentes opções que o utilizador pode escolher, sendo que o resultado final desses testes foi o que está demonstrado na </w:t>
      </w:r>
      <w:r w:rsidR="002A7F9E">
        <w:t>Figura 3</w:t>
      </w:r>
      <w:r w:rsidR="001E12F8">
        <w:t>3</w:t>
      </w:r>
      <w:r>
        <w:t>.</w:t>
      </w:r>
    </w:p>
    <w:p w14:paraId="41B23734" w14:textId="5110DC54" w:rsidR="006E3585" w:rsidRDefault="006E3585" w:rsidP="006E3585">
      <w:pPr>
        <w:jc w:val="center"/>
      </w:pPr>
      <w:r w:rsidRPr="006E3585">
        <w:rPr>
          <w:noProof/>
        </w:rPr>
        <w:drawing>
          <wp:inline distT="0" distB="0" distL="0" distR="0" wp14:anchorId="1DF9A8B9" wp14:editId="3A0C983C">
            <wp:extent cx="4310877" cy="2573867"/>
            <wp:effectExtent l="0" t="0" r="0" b="444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55455" cy="2600483"/>
                    </a:xfrm>
                    <a:prstGeom prst="rect">
                      <a:avLst/>
                    </a:prstGeom>
                  </pic:spPr>
                </pic:pic>
              </a:graphicData>
            </a:graphic>
          </wp:inline>
        </w:drawing>
      </w:r>
    </w:p>
    <w:p w14:paraId="781C77DD" w14:textId="69D29933" w:rsidR="006E3585" w:rsidRPr="006E3585" w:rsidRDefault="006E3585" w:rsidP="006E3585">
      <w:pPr>
        <w:pStyle w:val="figuras"/>
      </w:pPr>
      <w:bookmarkStart w:id="88" w:name="_Toc169448120"/>
      <w:r w:rsidRPr="006E3585">
        <w:t xml:space="preserve">Figura </w:t>
      </w:r>
      <w:r w:rsidR="00F4516D">
        <w:t>3</w:t>
      </w:r>
      <w:r w:rsidR="001E12F8">
        <w:t>3</w:t>
      </w:r>
      <w:r w:rsidRPr="006E3585">
        <w:t>: Resultado d</w:t>
      </w:r>
      <w:r>
        <w:t>e</w:t>
      </w:r>
      <w:r w:rsidRPr="006E3585">
        <w:t xml:space="preserve"> </w:t>
      </w:r>
      <w:r>
        <w:t>T</w:t>
      </w:r>
      <w:r w:rsidRPr="006E3585">
        <w:t>estes e2e</w:t>
      </w:r>
      <w:bookmarkEnd w:id="88"/>
    </w:p>
    <w:p w14:paraId="4270FC91" w14:textId="5082C5B8" w:rsidR="006E3585" w:rsidRDefault="006E3585" w:rsidP="006E3585">
      <w:r>
        <w:tab/>
        <w:t>Será agora apresentado um teste e2e que representa o caso em que o utilizador decide criar o mapa de saliências a partir de uma imagem, mas que decide não escrever nenhuma nota acerca deste processo.</w:t>
      </w:r>
    </w:p>
    <w:p w14:paraId="43E800AE" w14:textId="67B8FA44" w:rsidR="006E3585" w:rsidRDefault="006E3585" w:rsidP="006E3585">
      <w:pPr>
        <w:jc w:val="center"/>
      </w:pPr>
      <w:r w:rsidRPr="006E3585">
        <w:rPr>
          <w:noProof/>
        </w:rPr>
        <w:drawing>
          <wp:inline distT="0" distB="0" distL="0" distR="0" wp14:anchorId="3E65F63E" wp14:editId="0C7A987B">
            <wp:extent cx="5197574" cy="43434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229774" cy="4370308"/>
                    </a:xfrm>
                    <a:prstGeom prst="rect">
                      <a:avLst/>
                    </a:prstGeom>
                  </pic:spPr>
                </pic:pic>
              </a:graphicData>
            </a:graphic>
          </wp:inline>
        </w:drawing>
      </w:r>
    </w:p>
    <w:p w14:paraId="30D26A18" w14:textId="37363BC4" w:rsidR="006E3585" w:rsidRPr="006E3585" w:rsidRDefault="006E3585" w:rsidP="006E3585">
      <w:pPr>
        <w:pStyle w:val="figuras"/>
      </w:pPr>
      <w:bookmarkStart w:id="89" w:name="_Toc169448121"/>
      <w:r w:rsidRPr="006E3585">
        <w:t xml:space="preserve">Figura </w:t>
      </w:r>
      <w:r w:rsidR="00F4516D">
        <w:t>3</w:t>
      </w:r>
      <w:r w:rsidR="001E12F8">
        <w:t>4</w:t>
      </w:r>
      <w:r w:rsidRPr="006E3585">
        <w:t xml:space="preserve">: </w:t>
      </w:r>
      <w:r>
        <w:t>T</w:t>
      </w:r>
      <w:r w:rsidRPr="006E3585">
        <w:t>estes e2e</w:t>
      </w:r>
      <w:r>
        <w:t xml:space="preserve"> relativo à criação de um mapa de saliências de uma imagem sem criação de nota associada</w:t>
      </w:r>
      <w:bookmarkEnd w:id="89"/>
    </w:p>
    <w:p w14:paraId="22C4ECB3" w14:textId="22B44590" w:rsidR="006E3585" w:rsidRDefault="003954CF" w:rsidP="003954CF">
      <w:r>
        <w:tab/>
        <w:t xml:space="preserve">Como é possível verificar na </w:t>
      </w:r>
      <w:r w:rsidR="00C14459">
        <w:t>Figura 3</w:t>
      </w:r>
      <w:r w:rsidR="001E12F8">
        <w:t>4</w:t>
      </w:r>
      <w:r>
        <w:t xml:space="preserve">, inicialmente o teste começa por visitar a página de login e colocar dados de utilizador de teste, caso contrário a criação de mapas de saliências não é permitida. Depois é adicionada uma imagem de teste e escolhido um Modelo de Atenção. Depois é feita a confirmação do pedido a ser enviado ao </w:t>
      </w:r>
      <w:proofErr w:type="spellStart"/>
      <w:r w:rsidRPr="00226AA1">
        <w:rPr>
          <w:i/>
        </w:rPr>
        <w:t>backend</w:t>
      </w:r>
      <w:proofErr w:type="spellEnd"/>
      <w:r>
        <w:t xml:space="preserve"> e finalmente é verificada a existência de uma imagem no espaço em que o output tem de ser </w:t>
      </w:r>
      <w:proofErr w:type="spellStart"/>
      <w:r>
        <w:t>renderizado</w:t>
      </w:r>
      <w:proofErr w:type="spellEnd"/>
      <w:r>
        <w:t xml:space="preserve">. Fica assim verificado que o pedido foi feito ao </w:t>
      </w:r>
      <w:proofErr w:type="spellStart"/>
      <w:r w:rsidRPr="00226AA1">
        <w:rPr>
          <w:i/>
        </w:rPr>
        <w:t>backend</w:t>
      </w:r>
      <w:proofErr w:type="spellEnd"/>
      <w:r>
        <w:t xml:space="preserve">, que o mesmo foi processado e </w:t>
      </w:r>
      <w:proofErr w:type="spellStart"/>
      <w:r>
        <w:t>renderizado</w:t>
      </w:r>
      <w:proofErr w:type="spellEnd"/>
      <w:r>
        <w:t xml:space="preserve"> no browser a mostrar ao utilizador.</w:t>
      </w:r>
    </w:p>
    <w:p w14:paraId="505A7185" w14:textId="6D66FB30" w:rsidR="003954CF" w:rsidRDefault="003954CF" w:rsidP="003954CF"/>
    <w:p w14:paraId="0955202C" w14:textId="77777777" w:rsidR="0036491B" w:rsidRPr="00D97F82" w:rsidRDefault="0036491B" w:rsidP="003954CF"/>
    <w:p w14:paraId="37ACECFC" w14:textId="4D855E2D" w:rsidR="006559E1" w:rsidRDefault="0045208A">
      <w:pPr>
        <w:pStyle w:val="Cabealho2"/>
      </w:pPr>
      <w:bookmarkStart w:id="90" w:name="_Toc169448169"/>
      <w:r>
        <w:t>Avaliação da solução</w:t>
      </w:r>
      <w:bookmarkEnd w:id="90"/>
    </w:p>
    <w:p w14:paraId="30813D40" w14:textId="56EE05F3" w:rsidR="0036491B" w:rsidRDefault="0036491B" w:rsidP="0036491B">
      <w:pPr>
        <w:ind w:firstLine="576"/>
      </w:pPr>
      <w:r>
        <w:t>Depois de implementada a solução, pode-se então utilizar o sistema para obter diferentes mapas de saliências de imagens publicitárias ou outros tipos de imagens e vídeos.</w:t>
      </w:r>
    </w:p>
    <w:p w14:paraId="0E16D1A7" w14:textId="19181134" w:rsidR="0036491B" w:rsidRDefault="0036491B" w:rsidP="0036491B">
      <w:pPr>
        <w:ind w:firstLine="576"/>
      </w:pPr>
      <w:r>
        <w:t xml:space="preserve">Obtiveram-se diversas imagens publicitárias, fez-se o pedido no sistema para a obtenção dos mapas de saliências de cada um dos 2 Modelos de Atenção implementados e </w:t>
      </w:r>
      <w:r w:rsidR="00B95C5C">
        <w:t>de seguida</w:t>
      </w:r>
      <w:r>
        <w:t xml:space="preserve"> apresentar-se-ão os resultados obtidos.</w:t>
      </w:r>
    </w:p>
    <w:p w14:paraId="2697D97E" w14:textId="5BF544B9" w:rsidR="00246FEE" w:rsidRDefault="00246FEE" w:rsidP="00516BF4">
      <w:pPr>
        <w:ind w:firstLine="576"/>
      </w:pPr>
      <w:r>
        <w:t xml:space="preserve">Para avaliar e comparar o resultado dos modelos, foi realizada uma comparação visual dos dois mapas de saliência resultantes de cada imagem do </w:t>
      </w:r>
      <w:proofErr w:type="spellStart"/>
      <w:r w:rsidRPr="00246FEE">
        <w:rPr>
          <w:i/>
        </w:rPr>
        <w:t>dataset</w:t>
      </w:r>
      <w:proofErr w:type="spellEnd"/>
      <w:r>
        <w:t xml:space="preserve"> original. Para além disso, foi ainda realizada uma comparação visual entre a imagem original e os mapas de saliências obtidos por cada um dos modelos.</w:t>
      </w:r>
    </w:p>
    <w:p w14:paraId="07308645" w14:textId="5E455132" w:rsidR="0036491B" w:rsidRDefault="00B95C5C" w:rsidP="00B95C5C">
      <w:pPr>
        <w:jc w:val="center"/>
      </w:pPr>
      <w:r>
        <w:rPr>
          <w:noProof/>
        </w:rPr>
        <w:drawing>
          <wp:inline distT="0" distB="0" distL="0" distR="0" wp14:anchorId="7B5E4207" wp14:editId="06532345">
            <wp:extent cx="4632325" cy="2100173"/>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57034" cy="2111375"/>
                    </a:xfrm>
                    <a:prstGeom prst="rect">
                      <a:avLst/>
                    </a:prstGeom>
                    <a:noFill/>
                    <a:ln>
                      <a:noFill/>
                    </a:ln>
                  </pic:spPr>
                </pic:pic>
              </a:graphicData>
            </a:graphic>
          </wp:inline>
        </w:drawing>
      </w:r>
    </w:p>
    <w:p w14:paraId="2448C4DB" w14:textId="614D5067" w:rsidR="00B95C5C" w:rsidRDefault="00B95C5C" w:rsidP="00B95C5C">
      <w:pPr>
        <w:pStyle w:val="figuras"/>
      </w:pPr>
      <w:bookmarkStart w:id="91" w:name="_Toc169448122"/>
      <w:r w:rsidRPr="006E3585">
        <w:t xml:space="preserve">Figura </w:t>
      </w:r>
      <w:r>
        <w:t>3</w:t>
      </w:r>
      <w:r w:rsidR="001E12F8">
        <w:t>5</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1"/>
    </w:p>
    <w:p w14:paraId="63AF6F8C" w14:textId="2FC9B7D3" w:rsidR="0036491B" w:rsidRDefault="0036491B" w:rsidP="00554805"/>
    <w:p w14:paraId="11961A3F" w14:textId="653FDA47" w:rsidR="0036491B" w:rsidRDefault="00B95C5C" w:rsidP="00246FEE">
      <w:pPr>
        <w:jc w:val="center"/>
      </w:pPr>
      <w:r>
        <w:rPr>
          <w:noProof/>
        </w:rPr>
        <w:drawing>
          <wp:inline distT="0" distB="0" distL="0" distR="0" wp14:anchorId="7715B5B0" wp14:editId="68ADEE13">
            <wp:extent cx="4555846" cy="2125330"/>
            <wp:effectExtent l="0" t="0" r="0" b="889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67922" cy="2130964"/>
                    </a:xfrm>
                    <a:prstGeom prst="rect">
                      <a:avLst/>
                    </a:prstGeom>
                    <a:noFill/>
                    <a:ln>
                      <a:noFill/>
                    </a:ln>
                  </pic:spPr>
                </pic:pic>
              </a:graphicData>
            </a:graphic>
          </wp:inline>
        </w:drawing>
      </w:r>
    </w:p>
    <w:p w14:paraId="6760F24D" w14:textId="5404E779" w:rsidR="00B95C5C" w:rsidRDefault="00B95C5C" w:rsidP="00B95C5C">
      <w:pPr>
        <w:pStyle w:val="figuras"/>
      </w:pPr>
      <w:bookmarkStart w:id="92" w:name="_Toc169448123"/>
      <w:r w:rsidRPr="006E3585">
        <w:t xml:space="preserve">Figura </w:t>
      </w:r>
      <w:r>
        <w:t>3</w:t>
      </w:r>
      <w:r w:rsidR="001E12F8">
        <w:t>6</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2"/>
    </w:p>
    <w:p w14:paraId="192817B9" w14:textId="405394EF" w:rsidR="006525E9" w:rsidRDefault="006525E9" w:rsidP="00554805">
      <w:r>
        <w:rPr>
          <w:noProof/>
        </w:rPr>
        <w:drawing>
          <wp:inline distT="0" distB="0" distL="0" distR="0" wp14:anchorId="20FC9AC8" wp14:editId="77317B49">
            <wp:extent cx="5270500" cy="2338070"/>
            <wp:effectExtent l="0" t="0" r="6350" b="508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70500" cy="2338070"/>
                    </a:xfrm>
                    <a:prstGeom prst="rect">
                      <a:avLst/>
                    </a:prstGeom>
                    <a:noFill/>
                    <a:ln>
                      <a:noFill/>
                    </a:ln>
                  </pic:spPr>
                </pic:pic>
              </a:graphicData>
            </a:graphic>
          </wp:inline>
        </w:drawing>
      </w:r>
    </w:p>
    <w:p w14:paraId="29EBE41E" w14:textId="7CC580C8" w:rsidR="006525E9" w:rsidRDefault="006525E9" w:rsidP="006525E9">
      <w:pPr>
        <w:pStyle w:val="figuras"/>
      </w:pPr>
      <w:bookmarkStart w:id="93" w:name="_Toc169448124"/>
      <w:r w:rsidRPr="006E3585">
        <w:t xml:space="preserve">Figura </w:t>
      </w:r>
      <w:r>
        <w:t>3</w:t>
      </w:r>
      <w:r w:rsidR="001E12F8">
        <w:t>7</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3"/>
    </w:p>
    <w:p w14:paraId="32FC1E9E" w14:textId="2B0601E5" w:rsidR="0036491B" w:rsidRDefault="006525E9" w:rsidP="00554805">
      <w:r>
        <w:tab/>
        <w:t xml:space="preserve">Da análise das 3 </w:t>
      </w:r>
      <w:r w:rsidR="00246FEE">
        <w:t>imagens acima (</w:t>
      </w:r>
      <w:r>
        <w:t>Figura</w:t>
      </w:r>
      <w:r w:rsidR="00E94B4B">
        <w:t>s</w:t>
      </w:r>
      <w:r>
        <w:t xml:space="preserve"> </w:t>
      </w:r>
      <w:r w:rsidR="00246FEE">
        <w:t>35, Figura 36 e Figura 37)</w:t>
      </w:r>
      <w:r>
        <w:t>, sendo folhetos da mesma marca, pode-se verificar que os mapas de saliências obtidos pelos 2 Modelos de Atenção são bastante diferentes. Tal comportamento era esperado, uma vez que os algoritmos são diferentes e o treino desses modelos foi também diferente. Optou-se por escolher 3 imagens publicitárias distintas, uma com bastante informação – muitos artigos e respetivos preços</w:t>
      </w:r>
      <w:r w:rsidR="00C14459">
        <w:t xml:space="preserve"> </w:t>
      </w:r>
      <w:r>
        <w:t xml:space="preserve">-, outra com alguma informação, mas bastante mais simples que a primeira e outra praticamente só com imagens e quase sem informação de preços. A conclusão empírica que se pode tirar da análise destes </w:t>
      </w:r>
      <w:r w:rsidR="00602C83">
        <w:t xml:space="preserve">3 </w:t>
      </w:r>
      <w:r>
        <w:t xml:space="preserve">folhetos </w:t>
      </w:r>
      <w:r w:rsidR="00602C83">
        <w:t xml:space="preserve">é que o Modelo de Atenção </w:t>
      </w:r>
      <w:proofErr w:type="spellStart"/>
      <w:r w:rsidR="00602C83">
        <w:t>CASNet</w:t>
      </w:r>
      <w:proofErr w:type="spellEnd"/>
      <w:r w:rsidR="00602C83">
        <w:t xml:space="preserve"> I é o que produz resultados empiricamente mais consistentes e que a imagem da Figura 3</w:t>
      </w:r>
      <w:r w:rsidR="001E12F8">
        <w:t>6</w:t>
      </w:r>
      <w:r w:rsidR="00602C83">
        <w:t xml:space="preserve"> é a que tem resultados mais semelhantes entre os 2 Modelos de Atenção.</w:t>
      </w:r>
    </w:p>
    <w:p w14:paraId="5181D03A" w14:textId="3AC329AC" w:rsidR="0092793C" w:rsidRDefault="0092793C" w:rsidP="00554805">
      <w:r>
        <w:rPr>
          <w:noProof/>
        </w:rPr>
        <w:drawing>
          <wp:inline distT="0" distB="0" distL="0" distR="0" wp14:anchorId="17345F3E" wp14:editId="473AEDD7">
            <wp:extent cx="5270500" cy="2268855"/>
            <wp:effectExtent l="0" t="0" r="635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70500" cy="2268855"/>
                    </a:xfrm>
                    <a:prstGeom prst="rect">
                      <a:avLst/>
                    </a:prstGeom>
                    <a:noFill/>
                    <a:ln>
                      <a:noFill/>
                    </a:ln>
                  </pic:spPr>
                </pic:pic>
              </a:graphicData>
            </a:graphic>
          </wp:inline>
        </w:drawing>
      </w:r>
    </w:p>
    <w:p w14:paraId="7AEECEE0" w14:textId="7DB7889B" w:rsidR="0092793C" w:rsidRDefault="0092793C" w:rsidP="0092793C">
      <w:pPr>
        <w:pStyle w:val="figuras"/>
      </w:pPr>
      <w:bookmarkStart w:id="94" w:name="_Toc169448125"/>
      <w:r w:rsidRPr="006E3585">
        <w:t xml:space="preserve">Figura </w:t>
      </w:r>
      <w:r>
        <w:t>3</w:t>
      </w:r>
      <w:r w:rsidR="001E12F8">
        <w:t>8</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4"/>
    </w:p>
    <w:p w14:paraId="66F7556B" w14:textId="481D4126" w:rsidR="0036491B" w:rsidRDefault="0092793C" w:rsidP="0092793C">
      <w:pPr>
        <w:jc w:val="center"/>
      </w:pPr>
      <w:r>
        <w:rPr>
          <w:noProof/>
        </w:rPr>
        <w:drawing>
          <wp:inline distT="0" distB="0" distL="0" distR="0" wp14:anchorId="5D087DC5" wp14:editId="4FC81BE0">
            <wp:extent cx="5063730" cy="2242561"/>
            <wp:effectExtent l="0" t="0" r="3810" b="5715"/>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20348" cy="2267635"/>
                    </a:xfrm>
                    <a:prstGeom prst="rect">
                      <a:avLst/>
                    </a:prstGeom>
                    <a:noFill/>
                    <a:ln>
                      <a:noFill/>
                    </a:ln>
                  </pic:spPr>
                </pic:pic>
              </a:graphicData>
            </a:graphic>
          </wp:inline>
        </w:drawing>
      </w:r>
    </w:p>
    <w:p w14:paraId="6853B54B" w14:textId="01B28C95" w:rsidR="0092793C" w:rsidRDefault="0092793C" w:rsidP="0092793C">
      <w:pPr>
        <w:pStyle w:val="figuras"/>
      </w:pPr>
      <w:bookmarkStart w:id="95" w:name="_Toc169448126"/>
      <w:r w:rsidRPr="006E3585">
        <w:t xml:space="preserve">Figura </w:t>
      </w:r>
      <w:r>
        <w:t>3</w:t>
      </w:r>
      <w:r w:rsidR="001E12F8">
        <w:t>9</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5"/>
    </w:p>
    <w:p w14:paraId="0560EE00" w14:textId="7AF78390" w:rsidR="00AE48DC" w:rsidRDefault="00AE48DC" w:rsidP="00AE48DC"/>
    <w:p w14:paraId="047F3170" w14:textId="41B2BA8F" w:rsidR="00AE48DC" w:rsidRDefault="00AE48DC" w:rsidP="00AE48DC">
      <w:r>
        <w:tab/>
        <w:t xml:space="preserve">Realizou-se outro estudo comparativo dos mapas de saliência obtidos para imagens publicitárias de outra marca. No presente caso, voltou-se a seguir a metodologia de comparar um folheto publicitário com </w:t>
      </w:r>
      <w:r w:rsidR="004138BD">
        <w:t xml:space="preserve">diversa </w:t>
      </w:r>
      <w:r>
        <w:t>informação, artigos e preços com outro folheto sem nenhuma informação</w:t>
      </w:r>
      <w:r w:rsidR="004138BD">
        <w:t>, onde apenas tem a imagem de uma pessoa e a marca</w:t>
      </w:r>
      <w:r>
        <w:t>. Em relação aos folhetos desta marca, pode-se concluir que os mapas de saliências obtidos são muito similares</w:t>
      </w:r>
      <w:r w:rsidR="004138BD">
        <w:t xml:space="preserve"> entre eles para cada folheto. Isto indicia que são imagens que não </w:t>
      </w:r>
      <w:r w:rsidR="008813C5">
        <w:t>são</w:t>
      </w:r>
      <w:r w:rsidR="004138BD">
        <w:t xml:space="preserve"> influenciadas pelo componente extra de sentimento visual presente no Modelo de Atenção </w:t>
      </w:r>
      <w:proofErr w:type="spellStart"/>
      <w:r w:rsidR="004138BD">
        <w:t>CASNet</w:t>
      </w:r>
      <w:proofErr w:type="spellEnd"/>
      <w:r w:rsidR="004138BD">
        <w:t xml:space="preserve"> II. </w:t>
      </w:r>
    </w:p>
    <w:p w14:paraId="00ABCD81" w14:textId="45D51313" w:rsidR="00664B73" w:rsidRDefault="00664B73" w:rsidP="00664B73">
      <w:pPr>
        <w:ind w:firstLine="720"/>
      </w:pPr>
      <w:r>
        <w:t xml:space="preserve">Por outro lado, </w:t>
      </w:r>
      <w:r w:rsidR="00D330DC">
        <w:t>se for analisada com detalhe a Figura 3</w:t>
      </w:r>
      <w:r w:rsidR="001E12F8">
        <w:t>8</w:t>
      </w:r>
      <w:r w:rsidR="00D330DC">
        <w:t>, podemos ver que o objetivo da marca ao publicitar 4 produtos diferentes não tem o resultado pretendido, uma vez que os mapas de saliências não geram pixéis salientes nessas regiões da imagem. Este é um caso óbvio em que o sistema desenvolvido neste projeto poderia trazer vantagens à empresa em questão elaborando o folheto publicitário de outra forma e assim conseguindo obter a atenção do utilizador na zona pretendida.</w:t>
      </w:r>
    </w:p>
    <w:p w14:paraId="1CF16CD8" w14:textId="1F8F0B36" w:rsidR="00AE48DC" w:rsidRDefault="00AE48DC" w:rsidP="00AE48DC"/>
    <w:p w14:paraId="4DADD6E8" w14:textId="7A70F54B" w:rsidR="004138BD" w:rsidRDefault="004138BD" w:rsidP="00246FEE">
      <w:pPr>
        <w:jc w:val="center"/>
      </w:pPr>
      <w:r>
        <w:rPr>
          <w:noProof/>
        </w:rPr>
        <w:drawing>
          <wp:inline distT="0" distB="0" distL="0" distR="0" wp14:anchorId="498706D6" wp14:editId="151B47E1">
            <wp:extent cx="4526542" cy="1997036"/>
            <wp:effectExtent l="0" t="0" r="7620" b="381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40017" cy="2002981"/>
                    </a:xfrm>
                    <a:prstGeom prst="rect">
                      <a:avLst/>
                    </a:prstGeom>
                    <a:noFill/>
                    <a:ln>
                      <a:noFill/>
                    </a:ln>
                  </pic:spPr>
                </pic:pic>
              </a:graphicData>
            </a:graphic>
          </wp:inline>
        </w:drawing>
      </w:r>
    </w:p>
    <w:p w14:paraId="3F28B91B" w14:textId="6FB0F40F" w:rsidR="004138BD" w:rsidRDefault="004138BD" w:rsidP="004138BD">
      <w:pPr>
        <w:pStyle w:val="figuras"/>
      </w:pPr>
      <w:bookmarkStart w:id="96" w:name="_Toc169448127"/>
      <w:r w:rsidRPr="006E3585">
        <w:t xml:space="preserve">Figura </w:t>
      </w:r>
      <w:r w:rsidR="001E12F8">
        <w:t>40</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6"/>
    </w:p>
    <w:p w14:paraId="08B4EA59" w14:textId="0AC2337C" w:rsidR="004138BD" w:rsidRDefault="004138BD" w:rsidP="00AE48DC"/>
    <w:p w14:paraId="573DE3D4" w14:textId="11E60D63" w:rsidR="004138BD" w:rsidRDefault="004138BD" w:rsidP="00246FEE">
      <w:pPr>
        <w:jc w:val="center"/>
      </w:pPr>
      <w:r>
        <w:rPr>
          <w:noProof/>
        </w:rPr>
        <w:drawing>
          <wp:inline distT="0" distB="0" distL="0" distR="0" wp14:anchorId="0A4318F4" wp14:editId="724FC9CE">
            <wp:extent cx="4530805" cy="1987550"/>
            <wp:effectExtent l="0" t="0" r="3175"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55093" cy="1998205"/>
                    </a:xfrm>
                    <a:prstGeom prst="rect">
                      <a:avLst/>
                    </a:prstGeom>
                    <a:noFill/>
                    <a:ln>
                      <a:noFill/>
                    </a:ln>
                  </pic:spPr>
                </pic:pic>
              </a:graphicData>
            </a:graphic>
          </wp:inline>
        </w:drawing>
      </w:r>
    </w:p>
    <w:p w14:paraId="22FCFAAB" w14:textId="12A7CBAA" w:rsidR="004138BD" w:rsidRDefault="004138BD" w:rsidP="004138BD">
      <w:pPr>
        <w:pStyle w:val="figuras"/>
      </w:pPr>
      <w:bookmarkStart w:id="97" w:name="_Toc169448128"/>
      <w:r w:rsidRPr="006E3585">
        <w:t xml:space="preserve">Figura </w:t>
      </w:r>
      <w:r w:rsidR="00161C67">
        <w:t>4</w:t>
      </w:r>
      <w:r w:rsidR="001E12F8">
        <w:t>1</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7"/>
    </w:p>
    <w:p w14:paraId="38F7E534" w14:textId="1920C70C" w:rsidR="00AE48DC" w:rsidRDefault="00AE48DC" w:rsidP="00AE48DC"/>
    <w:p w14:paraId="1980D1F5" w14:textId="3C88B378" w:rsidR="00AE48DC" w:rsidRDefault="004138BD" w:rsidP="00246FEE">
      <w:pPr>
        <w:jc w:val="center"/>
      </w:pPr>
      <w:r>
        <w:rPr>
          <w:noProof/>
        </w:rPr>
        <w:drawing>
          <wp:inline distT="0" distB="0" distL="0" distR="0" wp14:anchorId="50A80330" wp14:editId="139FB396">
            <wp:extent cx="4631690" cy="2119190"/>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38711" cy="2122402"/>
                    </a:xfrm>
                    <a:prstGeom prst="rect">
                      <a:avLst/>
                    </a:prstGeom>
                    <a:noFill/>
                    <a:ln>
                      <a:noFill/>
                    </a:ln>
                  </pic:spPr>
                </pic:pic>
              </a:graphicData>
            </a:graphic>
          </wp:inline>
        </w:drawing>
      </w:r>
    </w:p>
    <w:p w14:paraId="7E448AE2" w14:textId="21366954" w:rsidR="004138BD" w:rsidRDefault="004138BD" w:rsidP="004138BD">
      <w:pPr>
        <w:pStyle w:val="figuras"/>
      </w:pPr>
      <w:bookmarkStart w:id="98" w:name="_Toc169448129"/>
      <w:r w:rsidRPr="006E3585">
        <w:t xml:space="preserve">Figura </w:t>
      </w:r>
      <w:r w:rsidR="00161C67">
        <w:t>4</w:t>
      </w:r>
      <w:r w:rsidR="001E12F8">
        <w:t>2</w:t>
      </w:r>
      <w:r w:rsidR="004740AF">
        <w:t>:</w:t>
      </w:r>
      <w:r w:rsidRPr="006E3585">
        <w:t xml:space="preserve"> </w:t>
      </w:r>
      <w:r>
        <w:t xml:space="preserve">Imagem publicitária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8"/>
    </w:p>
    <w:p w14:paraId="617F1882" w14:textId="0918FA3B" w:rsidR="00AE48DC" w:rsidRDefault="00AE48DC" w:rsidP="00AE48DC"/>
    <w:p w14:paraId="04F9929A" w14:textId="4E136E4D" w:rsidR="00055953" w:rsidRDefault="004138BD" w:rsidP="00AE48DC">
      <w:r>
        <w:tab/>
        <w:t xml:space="preserve">Analisou-se ainda uma terceira marca, igualmente usando 3 folhetos com diferente quantidade de informação em cada um deles. </w:t>
      </w:r>
      <w:r w:rsidR="00055953">
        <w:t xml:space="preserve">Neste caso em específico o folheto da Figura </w:t>
      </w:r>
      <w:r w:rsidR="00161C67">
        <w:t>4</w:t>
      </w:r>
      <w:r w:rsidR="001E12F8">
        <w:t>1</w:t>
      </w:r>
      <w:r w:rsidR="00055953">
        <w:t xml:space="preserve"> foi o que obteve resultados mais similares entre os Modelos de Atenção </w:t>
      </w:r>
      <w:proofErr w:type="spellStart"/>
      <w:r w:rsidR="00055953">
        <w:t>CASNet</w:t>
      </w:r>
      <w:proofErr w:type="spellEnd"/>
      <w:r w:rsidR="00055953">
        <w:t xml:space="preserve"> I e </w:t>
      </w:r>
      <w:proofErr w:type="spellStart"/>
      <w:r w:rsidR="00055953">
        <w:t>CASNet</w:t>
      </w:r>
      <w:proofErr w:type="spellEnd"/>
      <w:r w:rsidR="00055953">
        <w:t xml:space="preserve"> II. </w:t>
      </w:r>
    </w:p>
    <w:p w14:paraId="1E44665A" w14:textId="742228E8" w:rsidR="004138BD" w:rsidRDefault="00055953" w:rsidP="00055953">
      <w:pPr>
        <w:ind w:firstLine="720"/>
      </w:pPr>
      <w:r>
        <w:t xml:space="preserve">Nos outros 2 folhetos desta marca e também noutros folhetos publicitários das outras marcas analisadas, existem áreas que o Modelo de Atenção </w:t>
      </w:r>
      <w:proofErr w:type="spellStart"/>
      <w:r>
        <w:t>CASNet</w:t>
      </w:r>
      <w:proofErr w:type="spellEnd"/>
      <w:r>
        <w:t xml:space="preserve"> II reconhece diferenciadamente em relação ao Modelo </w:t>
      </w:r>
      <w:proofErr w:type="spellStart"/>
      <w:r>
        <w:t>CASNet</w:t>
      </w:r>
      <w:proofErr w:type="spellEnd"/>
      <w:r>
        <w:t xml:space="preserve"> I. Essas áreas parecem corresponder a áreas onde existe texto com letras de tamanho reduzido. </w:t>
      </w:r>
    </w:p>
    <w:p w14:paraId="12E3C0C1" w14:textId="1C3FED19" w:rsidR="00055953" w:rsidRDefault="00055953" w:rsidP="00AE48DC">
      <w:r>
        <w:tab/>
        <w:t xml:space="preserve">Em relação à análise de vídeos, esta </w:t>
      </w:r>
      <w:r w:rsidR="00FC5481">
        <w:t>comparação</w:t>
      </w:r>
      <w:r>
        <w:t xml:space="preserve"> é mais complicada </w:t>
      </w:r>
      <w:r w:rsidR="00FC5481">
        <w:t>do que a comparação de</w:t>
      </w:r>
      <w:r>
        <w:t xml:space="preserve"> imagens. No entanto, para ser possível essa comparação de modo expedito, decidiu-se escolher um vídeo de tempo reduzido para poder comparar o resultado de 2 Modelos de Atenção.</w:t>
      </w:r>
    </w:p>
    <w:p w14:paraId="4E866D1E" w14:textId="4B7BB7DA" w:rsidR="00055953" w:rsidRDefault="00FC5481" w:rsidP="00AE48DC">
      <w:r>
        <w:tab/>
        <w:t xml:space="preserve">Na Figura </w:t>
      </w:r>
      <w:r w:rsidR="00C14459">
        <w:t>4</w:t>
      </w:r>
      <w:r w:rsidR="001E12F8">
        <w:t>3</w:t>
      </w:r>
      <w:r>
        <w:t>, pode</w:t>
      </w:r>
      <w:r w:rsidR="00161C67">
        <w:t>m se</w:t>
      </w:r>
      <w:r>
        <w:t xml:space="preserve"> v</w:t>
      </w:r>
      <w:r w:rsidR="00161C67">
        <w:t>isualizar</w:t>
      </w:r>
      <w:r>
        <w:t xml:space="preserve"> 8 </w:t>
      </w:r>
      <w:proofErr w:type="spellStart"/>
      <w:r w:rsidRPr="00FC5481">
        <w:rPr>
          <w:i/>
        </w:rPr>
        <w:t>frames</w:t>
      </w:r>
      <w:proofErr w:type="spellEnd"/>
      <w:r>
        <w:t xml:space="preserve"> consecutivos do vídeo escolhido de um mundo virtual, bem como os mapas de saliências desses </w:t>
      </w:r>
      <w:proofErr w:type="spellStart"/>
      <w:r>
        <w:t>frames</w:t>
      </w:r>
      <w:proofErr w:type="spellEnd"/>
      <w:r>
        <w:t xml:space="preserve">, usando os Modelos de Atenção </w:t>
      </w:r>
      <w:proofErr w:type="spellStart"/>
      <w:r>
        <w:t>CASNet</w:t>
      </w:r>
      <w:proofErr w:type="spellEnd"/>
      <w:r>
        <w:t xml:space="preserve"> I e </w:t>
      </w:r>
      <w:proofErr w:type="spellStart"/>
      <w:r>
        <w:t>CASNet</w:t>
      </w:r>
      <w:proofErr w:type="spellEnd"/>
      <w:r>
        <w:t xml:space="preserve"> II. Na comparação dos </w:t>
      </w:r>
      <w:proofErr w:type="spellStart"/>
      <w:r w:rsidRPr="00FC5481">
        <w:rPr>
          <w:i/>
        </w:rPr>
        <w:t>frames</w:t>
      </w:r>
      <w:proofErr w:type="spellEnd"/>
      <w:r>
        <w:t xml:space="preserve"> originais com o resultado da previsão dos 2 métodos, verifica-se que </w:t>
      </w:r>
      <w:r w:rsidR="008813C5">
        <w:t xml:space="preserve">os resultados obtidos são semelhantes. Deste modo, pode-se concluir que neste excerto de vídeo não existem áreas nos </w:t>
      </w:r>
      <w:proofErr w:type="spellStart"/>
      <w:r w:rsidR="008813C5">
        <w:rPr>
          <w:i/>
        </w:rPr>
        <w:t>frames</w:t>
      </w:r>
      <w:proofErr w:type="spellEnd"/>
      <w:r w:rsidR="008813C5">
        <w:t xml:space="preserve"> que influenciadas pelo componente extra de sentimento visual presente no Modelo de Atenção </w:t>
      </w:r>
      <w:proofErr w:type="spellStart"/>
      <w:r w:rsidR="008813C5">
        <w:t>CASNet</w:t>
      </w:r>
      <w:proofErr w:type="spellEnd"/>
      <w:r w:rsidR="008813C5">
        <w:t xml:space="preserve"> II</w:t>
      </w:r>
      <w:r w:rsidR="002A7F9E">
        <w:t>.</w:t>
      </w:r>
    </w:p>
    <w:p w14:paraId="286E31FF" w14:textId="77777777" w:rsidR="002A7F9E" w:rsidRPr="00FC5481" w:rsidRDefault="002A7F9E" w:rsidP="00AE48DC"/>
    <w:p w14:paraId="641605D1" w14:textId="7450530F" w:rsidR="00AE48DC" w:rsidRDefault="007E497C" w:rsidP="00AE48DC">
      <w:r>
        <w:rPr>
          <w:noProof/>
        </w:rPr>
        <w:drawing>
          <wp:inline distT="0" distB="0" distL="0" distR="0" wp14:anchorId="39AD9B86" wp14:editId="13865709">
            <wp:extent cx="5270500" cy="2441575"/>
            <wp:effectExtent l="0" t="0" r="635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70500" cy="2441575"/>
                    </a:xfrm>
                    <a:prstGeom prst="rect">
                      <a:avLst/>
                    </a:prstGeom>
                    <a:noFill/>
                    <a:ln>
                      <a:noFill/>
                    </a:ln>
                  </pic:spPr>
                </pic:pic>
              </a:graphicData>
            </a:graphic>
          </wp:inline>
        </w:drawing>
      </w:r>
    </w:p>
    <w:p w14:paraId="3B3E6CDA" w14:textId="60006606" w:rsidR="007E497C" w:rsidRDefault="007E497C" w:rsidP="007E497C">
      <w:pPr>
        <w:pStyle w:val="figuras"/>
      </w:pPr>
      <w:bookmarkStart w:id="99" w:name="_Toc169448130"/>
      <w:r w:rsidRPr="006E3585">
        <w:t xml:space="preserve">Figura </w:t>
      </w:r>
      <w:r w:rsidR="00C14459">
        <w:t>4</w:t>
      </w:r>
      <w:r w:rsidR="001E12F8">
        <w:t>3</w:t>
      </w:r>
      <w:r w:rsidR="004740AF">
        <w:t>:</w:t>
      </w:r>
      <w:r>
        <w:t xml:space="preserve"> Vídeo do mundo de realidade virtual e respetivos mapas de saliência obtidos usando o Modelo de Atenção </w:t>
      </w:r>
      <w:proofErr w:type="spellStart"/>
      <w:r>
        <w:t>CASNet</w:t>
      </w:r>
      <w:proofErr w:type="spellEnd"/>
      <w:r>
        <w:t xml:space="preserve"> I e </w:t>
      </w:r>
      <w:proofErr w:type="spellStart"/>
      <w:r>
        <w:t>CASNet</w:t>
      </w:r>
      <w:proofErr w:type="spellEnd"/>
      <w:r>
        <w:t xml:space="preserve"> II</w:t>
      </w:r>
      <w:bookmarkEnd w:id="99"/>
    </w:p>
    <w:p w14:paraId="488F642E" w14:textId="63FB6B3D" w:rsidR="007E497C" w:rsidRDefault="007E497C" w:rsidP="00AE48DC"/>
    <w:p w14:paraId="082EB534" w14:textId="28C63E52" w:rsidR="004740AF" w:rsidRDefault="00FC5481" w:rsidP="00AE48DC">
      <w:r>
        <w:tab/>
      </w:r>
      <w:r w:rsidR="00D95CD3">
        <w:t>Globalmente, os resultados obtidos pelos 2 Modelos de Atenção são bastante interessantes e vão de encontro aos resultados esperados. De facto, com a criação de um sistema de simples utilização para obtenção de mapas de saliências, pretendia-se que a análise comparativa de diferentes métodos fosse simplificada e, de uma maneira geral, mais expedita. Esse objetivo foi amplamente conseguido, a obtenção de mapas de saliências é simples com o uso do sistema desenvolvido.</w:t>
      </w:r>
    </w:p>
    <w:p w14:paraId="72D57D0E" w14:textId="6B5A4206" w:rsidR="00D95CD3" w:rsidRDefault="00D95CD3" w:rsidP="00D6798F">
      <w:r>
        <w:tab/>
        <w:t xml:space="preserve">Em relação à comparação dos métodos propriamente dita, esta comparação </w:t>
      </w:r>
      <w:r w:rsidR="00D6798F">
        <w:t>seria</w:t>
      </w:r>
      <w:r>
        <w:t xml:space="preserve"> um pouco genérica </w:t>
      </w:r>
      <w:r w:rsidR="00D6798F">
        <w:t xml:space="preserve">e talvez até dúbia </w:t>
      </w:r>
      <w:r>
        <w:t xml:space="preserve">se fosse questionada a veracidade dos mapas de saliência obtidos. </w:t>
      </w:r>
      <w:r w:rsidR="00D6798F">
        <w:t>Para eliminar essa questão</w:t>
      </w:r>
      <w:r>
        <w:t xml:space="preserve">, usou-se uma comparação direta dos resultados dos 2 métodos e não de cada método </w:t>
      </w:r>
      <w:r w:rsidR="00D6798F">
        <w:t>versus a imagem original. Nessa comparação foi possível verificar alguns resultados consistentes, como por exemplo a verificação que zonas com letras de tamanho reduzido são facilmente distinguíveis nos mapas de saliências, independentemente do método escolhido.</w:t>
      </w:r>
    </w:p>
    <w:p w14:paraId="17A9FEEA" w14:textId="4ED9E753" w:rsidR="00D6798F" w:rsidRDefault="00516BF4" w:rsidP="00516BF4">
      <w:pPr>
        <w:ind w:firstLine="576"/>
      </w:pPr>
      <w:r>
        <w:t xml:space="preserve">Para além dos resultados obtidos pelos dois Modelos de Atenção, foi ainda realizado um estudo relativo ao tempo de processamento de cada um dos Modelos de Atenção, uma vez que era conhecido que este era um fator crucial para o bem desempenho do sistema. </w:t>
      </w:r>
      <w:r w:rsidR="00D6798F">
        <w:t>A</w:t>
      </w:r>
      <w:r>
        <w:t>ssim, a</w:t>
      </w:r>
      <w:r w:rsidR="00D6798F">
        <w:t xml:space="preserve"> nível de desempenho, sendo este um requisito não funcional especialmente importante, fez-se também uma análise do tempo de resposta do sistema na obtenção de cada mapa de saliências de cada método. Na tabela abaixo é possível verificar os resultados individuais de cada processamento, bem como se pode aferir que o método </w:t>
      </w:r>
      <w:proofErr w:type="spellStart"/>
      <w:r w:rsidR="00D6798F">
        <w:t>CASNet</w:t>
      </w:r>
      <w:proofErr w:type="spellEnd"/>
      <w:r w:rsidR="00D6798F">
        <w:t xml:space="preserve"> I é, em média 2% mais rápido que o método </w:t>
      </w:r>
      <w:proofErr w:type="spellStart"/>
      <w:r w:rsidR="00D6798F">
        <w:t>CASNet</w:t>
      </w:r>
      <w:proofErr w:type="spellEnd"/>
      <w:r w:rsidR="00D6798F">
        <w:t xml:space="preserve"> II. É possível ainda verificar que o processamento de cada imagem demora cerca de 24seg.</w:t>
      </w:r>
    </w:p>
    <w:p w14:paraId="441DC94F" w14:textId="77777777" w:rsidR="00D330DC" w:rsidRDefault="00D330DC" w:rsidP="00D6798F"/>
    <w:p w14:paraId="3FAA2500" w14:textId="1A5447F7" w:rsidR="00D6798F" w:rsidRPr="004740AF" w:rsidRDefault="00D6798F" w:rsidP="00D6798F">
      <w:pPr>
        <w:pStyle w:val="tabela"/>
      </w:pPr>
      <w:bookmarkStart w:id="100" w:name="_Toc169448087"/>
      <w:r w:rsidRPr="004740AF">
        <w:t xml:space="preserve">Tabela </w:t>
      </w:r>
      <w:r w:rsidR="00AC7D3D">
        <w:t>12</w:t>
      </w:r>
      <w:r w:rsidRPr="004740AF">
        <w:t xml:space="preserve"> </w:t>
      </w:r>
      <w:r>
        <w:rPr>
          <w:rStyle w:val="tabelaCarter"/>
          <w:i/>
        </w:rPr>
        <w:t xml:space="preserve">Comparação de tempo de processamento dos métodos </w:t>
      </w:r>
      <w:proofErr w:type="spellStart"/>
      <w:r>
        <w:rPr>
          <w:rStyle w:val="tabelaCarter"/>
          <w:i/>
        </w:rPr>
        <w:t>CASNet</w:t>
      </w:r>
      <w:proofErr w:type="spellEnd"/>
      <w:r>
        <w:rPr>
          <w:rStyle w:val="tabelaCarter"/>
          <w:i/>
        </w:rPr>
        <w:t xml:space="preserve"> I e </w:t>
      </w:r>
      <w:proofErr w:type="spellStart"/>
      <w:r>
        <w:rPr>
          <w:rStyle w:val="tabelaCarter"/>
          <w:i/>
        </w:rPr>
        <w:t>CASNet</w:t>
      </w:r>
      <w:proofErr w:type="spellEnd"/>
      <w:r>
        <w:rPr>
          <w:rStyle w:val="tabelaCarter"/>
          <w:i/>
        </w:rPr>
        <w:t xml:space="preserve"> II</w:t>
      </w:r>
      <w:bookmarkEnd w:id="100"/>
    </w:p>
    <w:p w14:paraId="06623962" w14:textId="663B6779" w:rsidR="00D6798F" w:rsidRDefault="00D6798F" w:rsidP="00D6798F">
      <w:pPr>
        <w:jc w:val="center"/>
      </w:pPr>
      <w:r w:rsidRPr="00D6798F">
        <w:rPr>
          <w:noProof/>
        </w:rPr>
        <w:drawing>
          <wp:inline distT="0" distB="0" distL="0" distR="0" wp14:anchorId="02F90856" wp14:editId="0CB3BBE1">
            <wp:extent cx="2852420" cy="2040255"/>
            <wp:effectExtent l="0" t="0" r="508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52420" cy="2040255"/>
                    </a:xfrm>
                    <a:prstGeom prst="rect">
                      <a:avLst/>
                    </a:prstGeom>
                    <a:noFill/>
                    <a:ln>
                      <a:noFill/>
                    </a:ln>
                  </pic:spPr>
                </pic:pic>
              </a:graphicData>
            </a:graphic>
          </wp:inline>
        </w:drawing>
      </w:r>
    </w:p>
    <w:p w14:paraId="253D871A" w14:textId="0FFD8AC4" w:rsidR="00D6798F" w:rsidRDefault="00D6798F" w:rsidP="00AE48DC"/>
    <w:p w14:paraId="2DB0667E" w14:textId="77777777" w:rsidR="0071195B" w:rsidRDefault="0071195B" w:rsidP="00AE48DC">
      <w:r>
        <w:tab/>
        <w:t xml:space="preserve">Por um lado, os resultados obtidos em termos de desempenho não são um problema, tendo em conta que se trata de uma análise efetuada no âmbito de métodos de aprendizagem profunda, pelo que os utilizadores do sistema estarão sensibilizados para o elevado tempo de processamento nestas análises. </w:t>
      </w:r>
    </w:p>
    <w:p w14:paraId="4518A9E3" w14:textId="5E3A3644" w:rsidR="0071195B" w:rsidRDefault="0071195B" w:rsidP="0071195B">
      <w:pPr>
        <w:ind w:firstLine="720"/>
      </w:pPr>
      <w:r>
        <w:t xml:space="preserve">No entanto, se realizarmos a mesma análise a vídeos, vídeos estes que podem ter facilmente dezenas ou centenas de </w:t>
      </w:r>
      <w:proofErr w:type="spellStart"/>
      <w:r>
        <w:rPr>
          <w:i/>
        </w:rPr>
        <w:t>frames</w:t>
      </w:r>
      <w:proofErr w:type="spellEnd"/>
      <w:r>
        <w:t>, passaremos a ter um tempo de processamento de horas ou até dias. Nessa altura, este desempenho passaria a ser uma variável crítica, tal como originalmente era expectável.</w:t>
      </w:r>
    </w:p>
    <w:p w14:paraId="5584D8FB" w14:textId="188C4088" w:rsidR="0071195B" w:rsidRDefault="0071195B" w:rsidP="00516BF4"/>
    <w:p w14:paraId="57947207" w14:textId="77777777" w:rsidR="00516BF4" w:rsidRPr="0071195B" w:rsidRDefault="00516BF4" w:rsidP="00516BF4"/>
    <w:p w14:paraId="6B92F3C9" w14:textId="64F7AC4D" w:rsidR="00516BF4" w:rsidRDefault="00516BF4" w:rsidP="00516BF4">
      <w:pPr>
        <w:pStyle w:val="Cabealho2"/>
      </w:pPr>
      <w:bookmarkStart w:id="101" w:name="_Toc169448170"/>
      <w:r>
        <w:t>Sumário</w:t>
      </w:r>
      <w:bookmarkEnd w:id="101"/>
    </w:p>
    <w:p w14:paraId="67785D87" w14:textId="77777777" w:rsidR="002E1A36" w:rsidRDefault="00516BF4" w:rsidP="00562964">
      <w:pPr>
        <w:ind w:firstLine="709"/>
        <w:rPr>
          <w:rFonts w:ascii="AAAAAD+Calibri" w:hAnsi="AAAAAD+Calibri" w:cs="AAAAAD+Calibri"/>
          <w:szCs w:val="22"/>
        </w:rPr>
      </w:pPr>
      <w:r>
        <w:t>Neste capítulo</w:t>
      </w:r>
      <w:r w:rsidR="00202B1B">
        <w:t xml:space="preserve"> é descrita a implementação da solução, tendo em conta o desenho previsto no capítulo anterior. </w:t>
      </w:r>
      <w:r w:rsidR="00562964">
        <w:t xml:space="preserve"> Foram assim descritos em detalhe o modo como cada um dos 4 componentes </w:t>
      </w:r>
      <w:proofErr w:type="spellStart"/>
      <w:r w:rsidR="00562964">
        <w:rPr>
          <w:i/>
          <w:iCs/>
          <w:szCs w:val="22"/>
        </w:rPr>
        <w:t>User</w:t>
      </w:r>
      <w:proofErr w:type="spellEnd"/>
      <w:r w:rsidR="00562964">
        <w:rPr>
          <w:i/>
          <w:iCs/>
          <w:szCs w:val="22"/>
        </w:rPr>
        <w:t xml:space="preserve"> Interface</w:t>
      </w:r>
      <w:r w:rsidR="00562964">
        <w:rPr>
          <w:rFonts w:ascii="AAAAAD+Calibri" w:hAnsi="AAAAAD+Calibri" w:cs="AAAAAD+Calibri"/>
          <w:szCs w:val="22"/>
        </w:rPr>
        <w:t xml:space="preserve">, </w:t>
      </w:r>
      <w:proofErr w:type="spellStart"/>
      <w:r w:rsidR="00562964">
        <w:rPr>
          <w:i/>
          <w:iCs/>
          <w:szCs w:val="22"/>
        </w:rPr>
        <w:t>Webservice</w:t>
      </w:r>
      <w:proofErr w:type="spellEnd"/>
      <w:r w:rsidR="00562964">
        <w:rPr>
          <w:rFonts w:ascii="AAAAAD+Calibri" w:hAnsi="AAAAAD+Calibri" w:cs="AAAAAD+Calibri"/>
          <w:szCs w:val="22"/>
        </w:rPr>
        <w:t xml:space="preserve">, Modelos de Atenção e a Base de Dados foram implementados fazendo recurso de </w:t>
      </w:r>
      <w:r w:rsidR="00562964">
        <w:rPr>
          <w:rFonts w:ascii="AAAAAD+Calibri" w:hAnsi="AAAAAD+Calibri" w:cs="AAAAAD+Calibri"/>
          <w:i/>
          <w:szCs w:val="22"/>
        </w:rPr>
        <w:t xml:space="preserve">print </w:t>
      </w:r>
      <w:proofErr w:type="spellStart"/>
      <w:r w:rsidR="00562964">
        <w:rPr>
          <w:rFonts w:ascii="AAAAAD+Calibri" w:hAnsi="AAAAAD+Calibri" w:cs="AAAAAD+Calibri"/>
          <w:i/>
          <w:szCs w:val="22"/>
        </w:rPr>
        <w:t>screens</w:t>
      </w:r>
      <w:proofErr w:type="spellEnd"/>
      <w:r w:rsidR="00562964">
        <w:rPr>
          <w:rFonts w:ascii="AAAAAD+Calibri" w:hAnsi="AAAAAD+Calibri" w:cs="AAAAAD+Calibri"/>
          <w:szCs w:val="22"/>
        </w:rPr>
        <w:t xml:space="preserve"> dos métodos mais importantes. </w:t>
      </w:r>
    </w:p>
    <w:p w14:paraId="2B885D67" w14:textId="49C6C46A" w:rsidR="00562964" w:rsidRDefault="00562964" w:rsidP="00562964">
      <w:pPr>
        <w:ind w:firstLine="709"/>
      </w:pPr>
      <w:r>
        <w:t xml:space="preserve">Em seguida foi ainda concretizada o uso de ferramentas auxiliares ao projeto, seja para controlo de versões, criação de </w:t>
      </w:r>
      <w:r>
        <w:rPr>
          <w:i/>
        </w:rPr>
        <w:t>pipeline</w:t>
      </w:r>
      <w:r>
        <w:t xml:space="preserve"> ou ainda controlo de tarefas a executar.</w:t>
      </w:r>
    </w:p>
    <w:p w14:paraId="4EA2F1C8" w14:textId="77777777" w:rsidR="00562964" w:rsidRDefault="00562964" w:rsidP="00562964">
      <w:pPr>
        <w:ind w:firstLine="709"/>
        <w:rPr>
          <w:i/>
          <w:iCs/>
          <w:szCs w:val="22"/>
        </w:rPr>
      </w:pPr>
      <w:r>
        <w:t xml:space="preserve">Posteriormente, foram descritos os diversos testes unitários realizados, sejam os testes de </w:t>
      </w:r>
      <w:r>
        <w:rPr>
          <w:szCs w:val="22"/>
        </w:rPr>
        <w:t xml:space="preserve">verificação e validação dos cálculos e registos realizados no </w:t>
      </w:r>
      <w:proofErr w:type="spellStart"/>
      <w:r>
        <w:rPr>
          <w:rFonts w:ascii="AAAAAH+Calibri-Italic" w:hAnsi="AAAAAH+Calibri-Italic" w:cs="AAAAAH+Calibri-Italic"/>
          <w:i/>
          <w:iCs/>
          <w:szCs w:val="22"/>
        </w:rPr>
        <w:t>backend</w:t>
      </w:r>
      <w:proofErr w:type="spellEnd"/>
      <w:r>
        <w:rPr>
          <w:szCs w:val="22"/>
        </w:rPr>
        <w:t xml:space="preserve">, os testes verificação e validação dos pedidos de </w:t>
      </w:r>
      <w:proofErr w:type="spellStart"/>
      <w:r>
        <w:rPr>
          <w:rFonts w:ascii="AAAAAH+Calibri-Italic" w:hAnsi="AAAAAH+Calibri-Italic" w:cs="AAAAAH+Calibri-Italic"/>
          <w:i/>
          <w:iCs/>
          <w:szCs w:val="22"/>
        </w:rPr>
        <w:t>frontend</w:t>
      </w:r>
      <w:proofErr w:type="spellEnd"/>
      <w:r>
        <w:rPr>
          <w:rFonts w:ascii="AAAAAH+Calibri-Italic" w:hAnsi="AAAAAH+Calibri-Italic" w:cs="AAAAAH+Calibri-Italic"/>
          <w:iCs/>
          <w:szCs w:val="22"/>
        </w:rPr>
        <w:t xml:space="preserve"> realizados ao </w:t>
      </w:r>
      <w:proofErr w:type="spellStart"/>
      <w:r>
        <w:rPr>
          <w:i/>
          <w:iCs/>
          <w:szCs w:val="22"/>
        </w:rPr>
        <w:t>backend</w:t>
      </w:r>
      <w:proofErr w:type="spellEnd"/>
      <w:r>
        <w:rPr>
          <w:i/>
          <w:iCs/>
          <w:szCs w:val="22"/>
        </w:rPr>
        <w:t xml:space="preserve"> </w:t>
      </w:r>
      <w:r>
        <w:rPr>
          <w:rFonts w:ascii="AAAAAD+Calibri" w:hAnsi="AAAAAD+Calibri" w:cs="AAAAAD+Calibri"/>
          <w:szCs w:val="22"/>
        </w:rPr>
        <w:t xml:space="preserve">e ainda os testes </w:t>
      </w:r>
      <w:proofErr w:type="spellStart"/>
      <w:r>
        <w:rPr>
          <w:rFonts w:ascii="AAAAAD+Calibri" w:hAnsi="AAAAAD+Calibri" w:cs="AAAAAD+Calibri"/>
          <w:szCs w:val="22"/>
        </w:rPr>
        <w:t>end</w:t>
      </w:r>
      <w:proofErr w:type="spellEnd"/>
      <w:r>
        <w:rPr>
          <w:rFonts w:ascii="AAAAAD+Calibri" w:hAnsi="AAAAAD+Calibri" w:cs="AAAAAD+Calibri"/>
          <w:szCs w:val="22"/>
        </w:rPr>
        <w:t xml:space="preserve"> 2 </w:t>
      </w:r>
      <w:proofErr w:type="spellStart"/>
      <w:r>
        <w:rPr>
          <w:rFonts w:ascii="AAAAAD+Calibri" w:hAnsi="AAAAAD+Calibri" w:cs="AAAAAD+Calibri"/>
          <w:szCs w:val="22"/>
        </w:rPr>
        <w:t>end</w:t>
      </w:r>
      <w:proofErr w:type="spellEnd"/>
      <w:r>
        <w:rPr>
          <w:rFonts w:ascii="AAAAAD+Calibri" w:hAnsi="AAAAAD+Calibri" w:cs="AAAAAD+Calibri"/>
          <w:szCs w:val="22"/>
        </w:rPr>
        <w:t xml:space="preserve">, ou seja, a verificação do uso da página no browser que gera os pedidos corretos no </w:t>
      </w:r>
      <w:proofErr w:type="spellStart"/>
      <w:r>
        <w:rPr>
          <w:i/>
          <w:iCs/>
          <w:szCs w:val="22"/>
        </w:rPr>
        <w:t>frontend</w:t>
      </w:r>
      <w:proofErr w:type="spellEnd"/>
      <w:r>
        <w:rPr>
          <w:i/>
          <w:iCs/>
          <w:szCs w:val="22"/>
        </w:rPr>
        <w:t>.</w:t>
      </w:r>
    </w:p>
    <w:p w14:paraId="38195580" w14:textId="7DA59A77" w:rsidR="00562964" w:rsidRPr="00562964" w:rsidRDefault="00562964" w:rsidP="00562964">
      <w:pPr>
        <w:ind w:firstLine="709"/>
        <w:sectPr w:rsidR="00562964" w:rsidRPr="00562964" w:rsidSect="002E1A36">
          <w:type w:val="oddPage"/>
          <w:pgSz w:w="11906" w:h="16838"/>
          <w:pgMar w:top="1440" w:right="1797" w:bottom="1440" w:left="1797" w:header="709" w:footer="709" w:gutter="0"/>
          <w:cols w:space="720"/>
          <w:titlePg/>
          <w:docGrid w:linePitch="360"/>
        </w:sectPr>
      </w:pPr>
      <w:r>
        <w:t xml:space="preserve">Finalmente, é detalhada a avaliação da solução, fazendo recurso de imagens publicitárias e vídeos de realidade virtual fornecidos para concluir sobre as diferenças entre os 2 Modelos de </w:t>
      </w:r>
      <w:proofErr w:type="gramStart"/>
      <w:r>
        <w:t>Atenção  implementados</w:t>
      </w:r>
      <w:proofErr w:type="gramEnd"/>
      <w:r>
        <w:t>, o seu desempenho e ainda sobre a comparação entre a imagem original e o resultado de cada um dos modelos.</w:t>
      </w:r>
    </w:p>
    <w:p w14:paraId="3E67AF9F" w14:textId="77777777" w:rsidR="00325B95" w:rsidRPr="00FA7B35" w:rsidRDefault="00325B95" w:rsidP="00FA7B35">
      <w:pPr>
        <w:pStyle w:val="Cabealho1"/>
      </w:pPr>
      <w:bookmarkStart w:id="102" w:name="_Toc169448171"/>
      <w:r w:rsidRPr="00FA7B35">
        <w:t>Conclusões</w:t>
      </w:r>
      <w:bookmarkEnd w:id="102"/>
    </w:p>
    <w:p w14:paraId="773E0C09" w14:textId="22E2D6E6" w:rsidR="00047815" w:rsidRDefault="00A26289" w:rsidP="00A26289">
      <w:pPr>
        <w:ind w:firstLine="851"/>
      </w:pPr>
      <w:r>
        <w:t xml:space="preserve">Este projeto tem como principal objetivo o desenvolvimento de um sistema para aplicação de Modelos de Atenção em campanhas de Marketing e realidade virtual. </w:t>
      </w:r>
      <w:r w:rsidR="00444EB6">
        <w:t>Para a concretização desse objetivo</w:t>
      </w:r>
      <w:r>
        <w:t xml:space="preserve">, </w:t>
      </w:r>
      <w:r w:rsidR="00444EB6">
        <w:t>foi necessária a definição inicial de objetivos, metodologia a implementar no desenvolvimento e a criação do planeamento que cumprisse com o tempo previsto da execução do projeto. De seguida, i</w:t>
      </w:r>
      <w:r>
        <w:t>nici</w:t>
      </w:r>
      <w:r w:rsidR="00444EB6">
        <w:t>ou</w:t>
      </w:r>
      <w:r>
        <w:t xml:space="preserve">-se </w:t>
      </w:r>
      <w:r w:rsidR="00444EB6">
        <w:t>o</w:t>
      </w:r>
      <w:r>
        <w:t xml:space="preserve"> estudo aprofundado do tema</w:t>
      </w:r>
      <w:r w:rsidR="00444EB6">
        <w:t xml:space="preserve">, comparando o projeto com trabalhos relacionados e ainda se fez um levantamento das tecnologias existentes. Posteriormente, após a definição dos requisitos funcionais e não funcionais, realizou-se o desenho da solução e a implementação da arquitetura prevista. </w:t>
      </w:r>
    </w:p>
    <w:p w14:paraId="019F0ED6" w14:textId="77777777" w:rsidR="00A26289" w:rsidRDefault="00A26289" w:rsidP="00A26289">
      <w:pPr>
        <w:ind w:firstLine="851"/>
      </w:pPr>
    </w:p>
    <w:p w14:paraId="024DAD53" w14:textId="60B95A69" w:rsidR="00325B95" w:rsidRDefault="00325B95">
      <w:pPr>
        <w:pStyle w:val="Cabealho2"/>
      </w:pPr>
      <w:bookmarkStart w:id="103" w:name="_Toc169448172"/>
      <w:r>
        <w:t xml:space="preserve">Objetivos </w:t>
      </w:r>
      <w:r w:rsidR="002E2CBB">
        <w:t>concretizados</w:t>
      </w:r>
      <w:bookmarkEnd w:id="103"/>
    </w:p>
    <w:p w14:paraId="4E262AD1" w14:textId="77777777" w:rsidR="00444EB6" w:rsidRDefault="00444EB6" w:rsidP="00444EB6">
      <w:pPr>
        <w:ind w:firstLine="720"/>
      </w:pPr>
      <w:r>
        <w:t xml:space="preserve">Este projeto teve 3 objetivos, sendo um deles o objetivo principal e dois objetivos secundários. </w:t>
      </w:r>
    </w:p>
    <w:p w14:paraId="5334E551" w14:textId="2C9860E8" w:rsidR="00444EB6" w:rsidRDefault="00444EB6" w:rsidP="00444EB6">
      <w:pPr>
        <w:ind w:firstLine="720"/>
      </w:pPr>
      <w:r>
        <w:t>Tal como referido no capítulo da Introdução o objetivo principal é o desenvolvimento de um sistema para Aplicação de Modelos de Atenção que seja robusto e intuitivo em imagens de campanhas de email marketing e vídeos de realidade virtual. Esse objetivo foi amplamente concretizado</w:t>
      </w:r>
      <w:r w:rsidR="00516BF4">
        <w:t>.</w:t>
      </w:r>
      <w:r>
        <w:t xml:space="preserve"> </w:t>
      </w:r>
      <w:r w:rsidR="00516BF4">
        <w:t>O</w:t>
      </w:r>
      <w:r>
        <w:t xml:space="preserve"> sistema possui uma utilização fácil, proporcionando resultados precisos. </w:t>
      </w:r>
    </w:p>
    <w:p w14:paraId="4813EB41" w14:textId="0C270945" w:rsidR="002360AD" w:rsidRDefault="002360AD" w:rsidP="00444EB6">
      <w:pPr>
        <w:ind w:firstLine="720"/>
      </w:pPr>
      <w:r>
        <w:t>Para além da concretização do objetivo principal, é importante referir que foi criado também um espaço adicional para cada utilizador escrever comentários acerca de cada imagem processada</w:t>
      </w:r>
      <w:r w:rsidR="00342380">
        <w:t>. Esta implementação não era um objetivo do projeto, mas ao longo do desenvolvimento foi possível perceber que esta funcionalidade era algo que os utilizadores frequentes do sistema iriam rapidamente precisar, daí que esta primeira versão do sistema já inclui esta possibilidade.</w:t>
      </w:r>
    </w:p>
    <w:p w14:paraId="2F4E4592" w14:textId="2EBBA325" w:rsidR="00444EB6" w:rsidRDefault="00444EB6" w:rsidP="00444EB6">
      <w:pPr>
        <w:ind w:firstLine="720"/>
      </w:pPr>
      <w:r>
        <w:t>Subjacente ao desenvolvimento do sistema está uma validação experimental da sua eficiência</w:t>
      </w:r>
      <w:r w:rsidR="00516BF4">
        <w:t xml:space="preserve"> e eficácia</w:t>
      </w:r>
      <w:r>
        <w:t>. Neste objetivo secundário</w:t>
      </w:r>
      <w:r w:rsidR="00872195">
        <w:t xml:space="preserve">, foram realizados diversos </w:t>
      </w:r>
      <w:r>
        <w:t>testes experimentais para avaliar a eficácia e precisão do sistema desenvolvido, que inclu</w:t>
      </w:r>
      <w:r w:rsidR="00872195">
        <w:t>í</w:t>
      </w:r>
      <w:r>
        <w:t>r</w:t>
      </w:r>
      <w:r w:rsidR="00872195">
        <w:t>am</w:t>
      </w:r>
      <w:r>
        <w:t xml:space="preserve"> comparações entre os mapas de saliência gerados pelo sistema e avaliações humanas.</w:t>
      </w:r>
      <w:r w:rsidR="00516BF4">
        <w:t xml:space="preserve"> Foram ainda realizados testes de desempenho do sistema que permitiram aferir e comprovar a eficiência do sistema, uma vez que qualquer imagem é processada em menos de metade do tempo previsto no requisito não funcional.</w:t>
      </w:r>
    </w:p>
    <w:p w14:paraId="5E74839D" w14:textId="77777777" w:rsidR="000657FA" w:rsidRPr="00B23F9C" w:rsidRDefault="000657FA" w:rsidP="00444EB6">
      <w:pPr>
        <w:ind w:firstLine="720"/>
      </w:pPr>
    </w:p>
    <w:p w14:paraId="68CFB027" w14:textId="7E083808" w:rsidR="00444EB6" w:rsidRDefault="00444EB6" w:rsidP="00444EB6">
      <w:pPr>
        <w:ind w:firstLine="720"/>
      </w:pPr>
      <w:r>
        <w:t>Um último objetivo é a implementação de funcionalidades de pré-processamento de dados para garantir a qualidade e consistência dos inputs fornecidos ao sistema</w:t>
      </w:r>
      <w:r w:rsidR="00872195">
        <w:t xml:space="preserve">. </w:t>
      </w:r>
      <w:r w:rsidR="00F318FE">
        <w:t>Este objetivo não foi executado, uma vez que o</w:t>
      </w:r>
      <w:r w:rsidR="00414287">
        <w:t>s Modelos de Atenção implementados já têm incorporados dados de treino, pelo que o pré-processamento de dados não foi necessário implementar.</w:t>
      </w:r>
    </w:p>
    <w:p w14:paraId="4FB41CD8" w14:textId="509B5DED" w:rsidR="00444EB6" w:rsidRDefault="002360AD" w:rsidP="002360AD">
      <w:pPr>
        <w:suppressAutoHyphens w:val="0"/>
        <w:autoSpaceDE w:val="0"/>
        <w:autoSpaceDN w:val="0"/>
        <w:adjustRightInd w:val="0"/>
        <w:spacing w:before="0"/>
      </w:pPr>
      <w:r>
        <w:tab/>
      </w:r>
      <w:r w:rsidRPr="002360AD">
        <w:t xml:space="preserve">Além disso, é importante destacar que o </w:t>
      </w:r>
      <w:r>
        <w:t>planeamento inicial</w:t>
      </w:r>
      <w:r w:rsidRPr="002360AD">
        <w:t xml:space="preserve"> do projeto foi cumprido. As fases foram</w:t>
      </w:r>
      <w:r>
        <w:t xml:space="preserve"> </w:t>
      </w:r>
      <w:r w:rsidRPr="002360AD">
        <w:t>planeadas e executadas dentro dos prazos estipulados, permitindo uma gestão adequada do</w:t>
      </w:r>
      <w:r>
        <w:t xml:space="preserve"> </w:t>
      </w:r>
      <w:r w:rsidRPr="002360AD">
        <w:t>tempo.</w:t>
      </w:r>
    </w:p>
    <w:p w14:paraId="736F4056" w14:textId="77777777" w:rsidR="00342380" w:rsidRDefault="00342380" w:rsidP="002360AD">
      <w:pPr>
        <w:suppressAutoHyphens w:val="0"/>
        <w:autoSpaceDE w:val="0"/>
        <w:autoSpaceDN w:val="0"/>
        <w:adjustRightInd w:val="0"/>
        <w:spacing w:before="0"/>
      </w:pPr>
    </w:p>
    <w:p w14:paraId="68FDA05C" w14:textId="77777777" w:rsidR="00325B95" w:rsidRDefault="00325B95">
      <w:pPr>
        <w:pStyle w:val="Cabealho2"/>
      </w:pPr>
      <w:bookmarkStart w:id="104" w:name="_Toc169448173"/>
      <w:r>
        <w:t>Limitações e trabalho futuro</w:t>
      </w:r>
      <w:bookmarkEnd w:id="104"/>
    </w:p>
    <w:p w14:paraId="7DB1175C" w14:textId="22497543" w:rsidR="00D15652" w:rsidRDefault="00D15652" w:rsidP="00D15652">
      <w:pPr>
        <w:ind w:firstLine="576"/>
      </w:pPr>
      <w:r>
        <w:t xml:space="preserve">Este projeto foi bastante complexo de implementar, essencialmente </w:t>
      </w:r>
      <w:r w:rsidR="0023740A">
        <w:t>no que diz respeito</w:t>
      </w:r>
      <w:r>
        <w:t xml:space="preserve"> às especificidades de implementação dos Modelos de Atenção. Uma limitação futura </w:t>
      </w:r>
      <w:r w:rsidR="0023740A">
        <w:t xml:space="preserve">   </w:t>
      </w:r>
      <w:r>
        <w:t xml:space="preserve">prende-se com a evolução do sistema. Sendo verdade que o sistema desenvolvido está preparado para uma evolução simples, por exemplo </w:t>
      </w:r>
      <w:r w:rsidR="0023740A">
        <w:t>com a inclusão de</w:t>
      </w:r>
      <w:r>
        <w:t xml:space="preserve"> um novo Modelo de Atenção, essa evolução traduzir-se-á num sistema mais complexo e</w:t>
      </w:r>
      <w:r w:rsidR="0023740A">
        <w:t>,</w:t>
      </w:r>
      <w:r>
        <w:t xml:space="preserve"> consequentemente</w:t>
      </w:r>
      <w:r w:rsidR="0023740A">
        <w:t>,</w:t>
      </w:r>
      <w:r>
        <w:t xml:space="preserve"> com menor desempenho. Assim, para ultrapassar essa limitação, o sistema deveria ser incorporado numa rede de servidores pagos, mas com desempenho muito superior ao implementado no projeto.</w:t>
      </w:r>
    </w:p>
    <w:p w14:paraId="6AD8FA90" w14:textId="402C3010" w:rsidR="0071195B" w:rsidRDefault="00D15652" w:rsidP="00D15652">
      <w:pPr>
        <w:ind w:firstLine="576"/>
      </w:pPr>
      <w:r>
        <w:t>Por outro lado, n</w:t>
      </w:r>
      <w:r w:rsidR="0071195B">
        <w:t>o projeto em questão não foram realizadas todas as melhorias de desempenho para vídeos, uma vez que não era esse o âmbito do projeto.</w:t>
      </w:r>
      <w:r>
        <w:t xml:space="preserve"> O código dos modelos praticamente não foi editado e existem melhorias que poderiam ser implementadas para um processamento mais rápido.</w:t>
      </w:r>
    </w:p>
    <w:p w14:paraId="3676138E" w14:textId="77245D88" w:rsidR="0071195B" w:rsidRDefault="00D15652">
      <w:r>
        <w:tab/>
        <w:t>Em relação à</w:t>
      </w:r>
      <w:r w:rsidR="0023740A">
        <w:t xml:space="preserve">s tabelas da base de dados criadas automaticamente com o projeto </w:t>
      </w:r>
      <w:proofErr w:type="spellStart"/>
      <w:r w:rsidR="0023740A">
        <w:t>Django</w:t>
      </w:r>
      <w:proofErr w:type="spellEnd"/>
      <w:r w:rsidR="0023740A">
        <w:t>, também poderiam ser melhoradas, uma vez que existem diversos campos que não fazem sentido para este projeto e que poderiam ser eliminadas o que permitiria uma melhor escalabilidade.</w:t>
      </w:r>
    </w:p>
    <w:p w14:paraId="49253493" w14:textId="10D3A576" w:rsidR="0023740A" w:rsidRDefault="00342380">
      <w:r>
        <w:tab/>
        <w:t>Finalmente, em relação à funcionalidade extra das notas relativas ao processamento de cada imagem que o utilizador tem a opção de criar, para utilizadores frequentes o número de notas poderá crescer bastante, pelo que poderia ser criada uma página específica para visualização e gestão dessas notas.</w:t>
      </w:r>
    </w:p>
    <w:p w14:paraId="789A1797" w14:textId="77777777" w:rsidR="00325B95" w:rsidRDefault="00325B95">
      <w:pPr>
        <w:pStyle w:val="Cabealho2"/>
      </w:pPr>
      <w:bookmarkStart w:id="105" w:name="_Toc169448174"/>
      <w:r>
        <w:t>Apreciação final</w:t>
      </w:r>
      <w:bookmarkEnd w:id="105"/>
    </w:p>
    <w:p w14:paraId="4A88044D" w14:textId="5F32A563" w:rsidR="00325B95" w:rsidRDefault="0023740A" w:rsidP="0023740A">
      <w:pPr>
        <w:ind w:firstLine="576"/>
      </w:pPr>
      <w:r>
        <w:t>O projeto desenvolvido foi realizado com sucesso, tendo sido cumpridos todos os objetivos propostos, sendo ainda incluídas funcionalidades extras ao longo do desenvolvimento.</w:t>
      </w:r>
    </w:p>
    <w:p w14:paraId="34FFC06D" w14:textId="15A08FA2" w:rsidR="0023740A" w:rsidRDefault="0023740A" w:rsidP="0023740A">
      <w:pPr>
        <w:ind w:firstLine="576"/>
      </w:pPr>
      <w:r>
        <w:t xml:space="preserve">Considero que o facto de ter sido exigido o uso de uma tecnologia desconhecida à partida, Python, foi extremamente importante. Tendo essa exigência em mente, decidi aproveitar este projeto individual para ganhar competências noutras tecnologias desconhecidas. Assim, para além do Python, aprendi a trabalhar com Conda, </w:t>
      </w:r>
      <w:proofErr w:type="spellStart"/>
      <w:r>
        <w:t>Jupyter</w:t>
      </w:r>
      <w:proofErr w:type="spellEnd"/>
      <w:r>
        <w:t xml:space="preserve"> </w:t>
      </w:r>
      <w:proofErr w:type="spellStart"/>
      <w:r>
        <w:t>Lab</w:t>
      </w:r>
      <w:proofErr w:type="spellEnd"/>
      <w:r>
        <w:t xml:space="preserve">, </w:t>
      </w:r>
      <w:proofErr w:type="spellStart"/>
      <w:r>
        <w:t>React</w:t>
      </w:r>
      <w:proofErr w:type="spellEnd"/>
      <w:r>
        <w:t xml:space="preserve">. Usando estas tecnologias, foi necessário também obter conhecimento acerca de testes realizados a componentes Python e </w:t>
      </w:r>
      <w:proofErr w:type="spellStart"/>
      <w:r>
        <w:t>React</w:t>
      </w:r>
      <w:proofErr w:type="spellEnd"/>
      <w:r>
        <w:t xml:space="preserve">. </w:t>
      </w:r>
    </w:p>
    <w:p w14:paraId="5F19CEF8" w14:textId="51B47B12" w:rsidR="00325B95" w:rsidRDefault="0023740A">
      <w:r>
        <w:tab/>
      </w:r>
      <w:r w:rsidR="00460E2F">
        <w:t>Considerando a experiência obtida neste projeto, evidencio ainda a aquisição de competências numa área de Aprendizagem Automática que me desperta muito interesse e na qual pretendo continuar a trabalhar futuramente.</w:t>
      </w:r>
    </w:p>
    <w:p w14:paraId="7C25E77E" w14:textId="77777777" w:rsidR="00325B95" w:rsidRDefault="00325B95"/>
    <w:p w14:paraId="552EC016" w14:textId="77777777" w:rsidR="00325B95" w:rsidRDefault="00325B95">
      <w:pPr>
        <w:sectPr w:rsidR="00325B95" w:rsidSect="002E1A36">
          <w:type w:val="oddPage"/>
          <w:pgSz w:w="11906" w:h="16838"/>
          <w:pgMar w:top="1440" w:right="1797" w:bottom="1440" w:left="1797" w:header="709" w:footer="709" w:gutter="0"/>
          <w:cols w:space="720"/>
          <w:titlePg/>
          <w:docGrid w:linePitch="360"/>
        </w:sectPr>
      </w:pPr>
    </w:p>
    <w:p w14:paraId="7D8BFACF" w14:textId="61AE203F" w:rsidR="00325B95" w:rsidRPr="007C002B" w:rsidRDefault="00735EB6" w:rsidP="00051C86">
      <w:pPr>
        <w:pStyle w:val="Cabealho1"/>
        <w:numPr>
          <w:ilvl w:val="0"/>
          <w:numId w:val="0"/>
        </w:numPr>
      </w:pPr>
      <w:bookmarkStart w:id="106" w:name="_Toc169448175"/>
      <w:r w:rsidRPr="007C002B">
        <w:t>Referências</w:t>
      </w:r>
      <w:bookmarkEnd w:id="106"/>
    </w:p>
    <w:p w14:paraId="2820D2FD" w14:textId="77777777" w:rsidR="00325B95" w:rsidRPr="007C002B" w:rsidRDefault="00325B95"/>
    <w:p w14:paraId="7E95B448" w14:textId="33D3C325" w:rsidR="00CE28C3" w:rsidRPr="00CE28C3" w:rsidRDefault="00AC75C3" w:rsidP="00CE28C3">
      <w:pPr>
        <w:widowControl w:val="0"/>
        <w:autoSpaceDE w:val="0"/>
        <w:autoSpaceDN w:val="0"/>
        <w:adjustRightInd w:val="0"/>
        <w:ind w:left="640" w:hanging="640"/>
        <w:rPr>
          <w:noProof/>
        </w:rPr>
      </w:pPr>
      <w:r w:rsidRPr="438B7C21">
        <w:rPr>
          <w:lang w:val="en-GB"/>
        </w:rPr>
        <w:fldChar w:fldCharType="begin" w:fldLock="1"/>
      </w:r>
      <w:r w:rsidRPr="003E10FE">
        <w:instrText xml:space="preserve">ADDIN Mendeley Bibliography CSL_BIBLIOGRAPHY </w:instrText>
      </w:r>
      <w:r w:rsidRPr="438B7C21">
        <w:rPr>
          <w:lang w:val="en-GB"/>
        </w:rPr>
        <w:fldChar w:fldCharType="separate"/>
      </w:r>
      <w:r w:rsidR="00CE28C3" w:rsidRPr="00CE28C3">
        <w:rPr>
          <w:noProof/>
        </w:rPr>
        <w:t>[1]</w:t>
      </w:r>
      <w:r w:rsidR="00CE28C3" w:rsidRPr="00CE28C3">
        <w:rPr>
          <w:noProof/>
        </w:rPr>
        <w:tab/>
        <w:t xml:space="preserve">PHYNHANCAI, “No Title,” </w:t>
      </w:r>
      <w:r w:rsidR="00CE28C3" w:rsidRPr="00CE28C3">
        <w:rPr>
          <w:i/>
          <w:iCs/>
          <w:noProof/>
        </w:rPr>
        <w:t>ISEP</w:t>
      </w:r>
      <w:r w:rsidR="00CE28C3" w:rsidRPr="00CE28C3">
        <w:rPr>
          <w:noProof/>
        </w:rPr>
        <w:t>. https://www2.isep.ipp.pt/isrc/index.php?page=phynhancai</w:t>
      </w:r>
    </w:p>
    <w:p w14:paraId="503221B2" w14:textId="77777777" w:rsidR="00CE28C3" w:rsidRPr="00CE28C3" w:rsidRDefault="00CE28C3" w:rsidP="00CE28C3">
      <w:pPr>
        <w:widowControl w:val="0"/>
        <w:autoSpaceDE w:val="0"/>
        <w:autoSpaceDN w:val="0"/>
        <w:adjustRightInd w:val="0"/>
        <w:ind w:left="640" w:hanging="640"/>
        <w:rPr>
          <w:noProof/>
        </w:rPr>
      </w:pPr>
      <w:r w:rsidRPr="00CE28C3">
        <w:rPr>
          <w:noProof/>
        </w:rPr>
        <w:t>[2]</w:t>
      </w:r>
      <w:r w:rsidRPr="00CE28C3">
        <w:rPr>
          <w:noProof/>
        </w:rPr>
        <w:tab/>
        <w:t xml:space="preserve">W. Mckinney, </w:t>
      </w:r>
      <w:r w:rsidRPr="00CE28C3">
        <w:rPr>
          <w:i/>
          <w:iCs/>
          <w:noProof/>
        </w:rPr>
        <w:t>Python for Data Analysis: Data Wrangling with pandas, NumPy, and Jupyter</w:t>
      </w:r>
      <w:r w:rsidRPr="00CE28C3">
        <w:rPr>
          <w:noProof/>
        </w:rPr>
        <w:t>, 3rd editio. 2022. [Online]. Available: https://wesmckinney.com/book/</w:t>
      </w:r>
    </w:p>
    <w:p w14:paraId="2E43871A" w14:textId="77777777" w:rsidR="00CE28C3" w:rsidRPr="00CE28C3" w:rsidRDefault="00CE28C3" w:rsidP="00CE28C3">
      <w:pPr>
        <w:widowControl w:val="0"/>
        <w:autoSpaceDE w:val="0"/>
        <w:autoSpaceDN w:val="0"/>
        <w:adjustRightInd w:val="0"/>
        <w:ind w:left="640" w:hanging="640"/>
        <w:rPr>
          <w:noProof/>
        </w:rPr>
      </w:pPr>
      <w:r w:rsidRPr="00CE28C3">
        <w:rPr>
          <w:noProof/>
        </w:rPr>
        <w:t>[3]</w:t>
      </w:r>
      <w:r w:rsidRPr="00CE28C3">
        <w:rPr>
          <w:noProof/>
        </w:rPr>
        <w:tab/>
        <w:t xml:space="preserve">A. Subasi, </w:t>
      </w:r>
      <w:r w:rsidRPr="00CE28C3">
        <w:rPr>
          <w:i/>
          <w:iCs/>
          <w:noProof/>
        </w:rPr>
        <w:t>Practical Machine Learning for Data Analysis Using Python</w:t>
      </w:r>
      <w:r w:rsidRPr="00CE28C3">
        <w:rPr>
          <w:noProof/>
        </w:rPr>
        <w:t>. 2020.</w:t>
      </w:r>
    </w:p>
    <w:p w14:paraId="6FA2B753" w14:textId="77777777" w:rsidR="00CE28C3" w:rsidRPr="00CE28C3" w:rsidRDefault="00CE28C3" w:rsidP="00CE28C3">
      <w:pPr>
        <w:widowControl w:val="0"/>
        <w:autoSpaceDE w:val="0"/>
        <w:autoSpaceDN w:val="0"/>
        <w:adjustRightInd w:val="0"/>
        <w:ind w:left="640" w:hanging="640"/>
        <w:rPr>
          <w:noProof/>
        </w:rPr>
      </w:pPr>
      <w:r w:rsidRPr="00CE28C3">
        <w:rPr>
          <w:noProof/>
        </w:rPr>
        <w:t>[4]</w:t>
      </w:r>
      <w:r w:rsidRPr="00CE28C3">
        <w:rPr>
          <w:noProof/>
        </w:rPr>
        <w:tab/>
        <w:t>“Trello.” https://trello.com/ (accessed Jun. 08, 2024).</w:t>
      </w:r>
    </w:p>
    <w:p w14:paraId="505FE4E9" w14:textId="77777777" w:rsidR="00CE28C3" w:rsidRPr="00CE28C3" w:rsidRDefault="00CE28C3" w:rsidP="00CE28C3">
      <w:pPr>
        <w:widowControl w:val="0"/>
        <w:autoSpaceDE w:val="0"/>
        <w:autoSpaceDN w:val="0"/>
        <w:adjustRightInd w:val="0"/>
        <w:ind w:left="640" w:hanging="640"/>
        <w:rPr>
          <w:noProof/>
        </w:rPr>
      </w:pPr>
      <w:r w:rsidRPr="00CE28C3">
        <w:rPr>
          <w:noProof/>
        </w:rPr>
        <w:t>[5]</w:t>
      </w:r>
      <w:r w:rsidRPr="00CE28C3">
        <w:rPr>
          <w:noProof/>
        </w:rPr>
        <w:tab/>
        <w:t xml:space="preserve">D. Halligan, B. &amp; Shah, </w:t>
      </w:r>
      <w:r w:rsidRPr="00CE28C3">
        <w:rPr>
          <w:i/>
          <w:iCs/>
          <w:noProof/>
        </w:rPr>
        <w:t>Inbound marketing: get found using Google, social media and blogs</w:t>
      </w:r>
      <w:r w:rsidRPr="00CE28C3">
        <w:rPr>
          <w:noProof/>
        </w:rPr>
        <w:t>. 2010.</w:t>
      </w:r>
    </w:p>
    <w:p w14:paraId="09DD9EEE" w14:textId="77777777" w:rsidR="00CE28C3" w:rsidRPr="00CE28C3" w:rsidRDefault="00CE28C3" w:rsidP="00CE28C3">
      <w:pPr>
        <w:widowControl w:val="0"/>
        <w:autoSpaceDE w:val="0"/>
        <w:autoSpaceDN w:val="0"/>
        <w:adjustRightInd w:val="0"/>
        <w:ind w:left="640" w:hanging="640"/>
        <w:rPr>
          <w:noProof/>
        </w:rPr>
      </w:pPr>
      <w:r w:rsidRPr="00CE28C3">
        <w:rPr>
          <w:noProof/>
        </w:rPr>
        <w:t>[6]</w:t>
      </w:r>
      <w:r w:rsidRPr="00CE28C3">
        <w:rPr>
          <w:noProof/>
        </w:rPr>
        <w:tab/>
        <w:t>ComunicaWeb, “Inbound Marketing.” https://comunica-web.com/blog/marketing-digital/inbound-marketing-que-es-que-significa/</w:t>
      </w:r>
    </w:p>
    <w:p w14:paraId="1626D399" w14:textId="77777777" w:rsidR="00CE28C3" w:rsidRPr="00CE28C3" w:rsidRDefault="00CE28C3" w:rsidP="00CE28C3">
      <w:pPr>
        <w:widowControl w:val="0"/>
        <w:autoSpaceDE w:val="0"/>
        <w:autoSpaceDN w:val="0"/>
        <w:adjustRightInd w:val="0"/>
        <w:ind w:left="640" w:hanging="640"/>
        <w:rPr>
          <w:noProof/>
        </w:rPr>
      </w:pPr>
      <w:r w:rsidRPr="00CE28C3">
        <w:rPr>
          <w:noProof/>
        </w:rPr>
        <w:t>[7]</w:t>
      </w:r>
      <w:r w:rsidRPr="00CE28C3">
        <w:rPr>
          <w:noProof/>
        </w:rPr>
        <w:tab/>
        <w:t xml:space="preserve">M. Mohri, A. Rostamizadeh, and A. Talwalkar, </w:t>
      </w:r>
      <w:r w:rsidRPr="00CE28C3">
        <w:rPr>
          <w:i/>
          <w:iCs/>
          <w:noProof/>
        </w:rPr>
        <w:t>Foundations of Machine Learning</w:t>
      </w:r>
      <w:r w:rsidRPr="00CE28C3">
        <w:rPr>
          <w:noProof/>
        </w:rPr>
        <w:t>, 2nd ed. MIT Press, 2018.</w:t>
      </w:r>
    </w:p>
    <w:p w14:paraId="6A9064D4" w14:textId="77777777" w:rsidR="00CE28C3" w:rsidRPr="00CE28C3" w:rsidRDefault="00CE28C3" w:rsidP="00CE28C3">
      <w:pPr>
        <w:widowControl w:val="0"/>
        <w:autoSpaceDE w:val="0"/>
        <w:autoSpaceDN w:val="0"/>
        <w:adjustRightInd w:val="0"/>
        <w:ind w:left="640" w:hanging="640"/>
        <w:rPr>
          <w:noProof/>
        </w:rPr>
      </w:pPr>
      <w:r w:rsidRPr="00CE28C3">
        <w:rPr>
          <w:noProof/>
        </w:rPr>
        <w:t>[8]</w:t>
      </w:r>
      <w:r w:rsidRPr="00CE28C3">
        <w:rPr>
          <w:noProof/>
        </w:rPr>
        <w:tab/>
        <w:t xml:space="preserve">“Siri,” </w:t>
      </w:r>
      <w:r w:rsidRPr="00CE28C3">
        <w:rPr>
          <w:i/>
          <w:iCs/>
          <w:noProof/>
        </w:rPr>
        <w:t>Apple.com</w:t>
      </w:r>
      <w:r w:rsidRPr="00CE28C3">
        <w:rPr>
          <w:noProof/>
        </w:rPr>
        <w:t>, 2024. https://www.apple.com/siri/</w:t>
      </w:r>
    </w:p>
    <w:p w14:paraId="40790776" w14:textId="77777777" w:rsidR="00CE28C3" w:rsidRPr="00CE28C3" w:rsidRDefault="00CE28C3" w:rsidP="00CE28C3">
      <w:pPr>
        <w:widowControl w:val="0"/>
        <w:autoSpaceDE w:val="0"/>
        <w:autoSpaceDN w:val="0"/>
        <w:adjustRightInd w:val="0"/>
        <w:ind w:left="640" w:hanging="640"/>
        <w:rPr>
          <w:noProof/>
        </w:rPr>
      </w:pPr>
      <w:r w:rsidRPr="00CE28C3">
        <w:rPr>
          <w:noProof/>
        </w:rPr>
        <w:t>[9]</w:t>
      </w:r>
      <w:r w:rsidRPr="00CE28C3">
        <w:rPr>
          <w:noProof/>
        </w:rPr>
        <w:tab/>
        <w:t xml:space="preserve">“Alexa,” </w:t>
      </w:r>
      <w:r w:rsidRPr="00CE28C3">
        <w:rPr>
          <w:i/>
          <w:iCs/>
          <w:noProof/>
        </w:rPr>
        <w:t>Amazon</w:t>
      </w:r>
      <w:r w:rsidRPr="00CE28C3">
        <w:rPr>
          <w:noProof/>
        </w:rPr>
        <w:t>. https://alexa.com/ (accessed Jun. 08, 2024).</w:t>
      </w:r>
    </w:p>
    <w:p w14:paraId="7E2009AA" w14:textId="77777777" w:rsidR="00CE28C3" w:rsidRPr="00CE28C3" w:rsidRDefault="00CE28C3" w:rsidP="00CE28C3">
      <w:pPr>
        <w:widowControl w:val="0"/>
        <w:autoSpaceDE w:val="0"/>
        <w:autoSpaceDN w:val="0"/>
        <w:adjustRightInd w:val="0"/>
        <w:ind w:left="640" w:hanging="640"/>
        <w:rPr>
          <w:noProof/>
        </w:rPr>
      </w:pPr>
      <w:r w:rsidRPr="00CE28C3">
        <w:rPr>
          <w:noProof/>
        </w:rPr>
        <w:t>[10]</w:t>
      </w:r>
      <w:r w:rsidRPr="00CE28C3">
        <w:rPr>
          <w:noProof/>
        </w:rPr>
        <w:tab/>
        <w:t>C. Staff, “Machine Learning,” 2024. https://www.coursera.org/articles/types-of-machine-learning</w:t>
      </w:r>
    </w:p>
    <w:p w14:paraId="2E1FA9C2" w14:textId="77777777" w:rsidR="00CE28C3" w:rsidRPr="00CE28C3" w:rsidRDefault="00CE28C3" w:rsidP="00CE28C3">
      <w:pPr>
        <w:widowControl w:val="0"/>
        <w:autoSpaceDE w:val="0"/>
        <w:autoSpaceDN w:val="0"/>
        <w:adjustRightInd w:val="0"/>
        <w:ind w:left="640" w:hanging="640"/>
        <w:rPr>
          <w:noProof/>
        </w:rPr>
      </w:pPr>
      <w:r w:rsidRPr="00CE28C3">
        <w:rPr>
          <w:noProof/>
        </w:rPr>
        <w:t>[11]</w:t>
      </w:r>
      <w:r w:rsidRPr="00CE28C3">
        <w:rPr>
          <w:noProof/>
        </w:rPr>
        <w:tab/>
        <w:t>M. Rimol, “Understand 3 Key Types of Machine Learning,” 2020. https://www.gartner.com/smarterwithgartner/understand-3-key-types-of-machine-learning</w:t>
      </w:r>
    </w:p>
    <w:p w14:paraId="0FC039A4" w14:textId="77777777" w:rsidR="00CE28C3" w:rsidRPr="00CE28C3" w:rsidRDefault="00CE28C3" w:rsidP="00CE28C3">
      <w:pPr>
        <w:widowControl w:val="0"/>
        <w:autoSpaceDE w:val="0"/>
        <w:autoSpaceDN w:val="0"/>
        <w:adjustRightInd w:val="0"/>
        <w:ind w:left="640" w:hanging="640"/>
        <w:rPr>
          <w:noProof/>
        </w:rPr>
      </w:pPr>
      <w:r w:rsidRPr="00CE28C3">
        <w:rPr>
          <w:noProof/>
        </w:rPr>
        <w:t>[12]</w:t>
      </w:r>
      <w:r w:rsidRPr="00CE28C3">
        <w:rPr>
          <w:noProof/>
        </w:rPr>
        <w:tab/>
        <w:t xml:space="preserve">S. Bhatt, “Reinforcement Learning 101,” </w:t>
      </w:r>
      <w:r w:rsidRPr="00CE28C3">
        <w:rPr>
          <w:i/>
          <w:iCs/>
          <w:noProof/>
        </w:rPr>
        <w:t>Towars Data Science</w:t>
      </w:r>
      <w:r w:rsidRPr="00CE28C3">
        <w:rPr>
          <w:noProof/>
        </w:rPr>
        <w:t>. https://towardsdatascience.com/reinforcement-learning-101-e24b50e1d292</w:t>
      </w:r>
    </w:p>
    <w:p w14:paraId="5C700AF7" w14:textId="77777777" w:rsidR="00CE28C3" w:rsidRPr="00CE28C3" w:rsidRDefault="00CE28C3" w:rsidP="00CE28C3">
      <w:pPr>
        <w:widowControl w:val="0"/>
        <w:autoSpaceDE w:val="0"/>
        <w:autoSpaceDN w:val="0"/>
        <w:adjustRightInd w:val="0"/>
        <w:ind w:left="640" w:hanging="640"/>
        <w:rPr>
          <w:noProof/>
        </w:rPr>
      </w:pPr>
      <w:r w:rsidRPr="00CE28C3">
        <w:rPr>
          <w:noProof/>
        </w:rPr>
        <w:t>[13]</w:t>
      </w:r>
      <w:r w:rsidRPr="00CE28C3">
        <w:rPr>
          <w:noProof/>
        </w:rPr>
        <w:tab/>
        <w:t>IBM, “What is Supervised Learning.” https://www.ibm.com/topics/supervised-learning</w:t>
      </w:r>
    </w:p>
    <w:p w14:paraId="51617D05" w14:textId="77777777" w:rsidR="00CE28C3" w:rsidRPr="00CE28C3" w:rsidRDefault="00CE28C3" w:rsidP="00CE28C3">
      <w:pPr>
        <w:widowControl w:val="0"/>
        <w:autoSpaceDE w:val="0"/>
        <w:autoSpaceDN w:val="0"/>
        <w:adjustRightInd w:val="0"/>
        <w:ind w:left="640" w:hanging="640"/>
        <w:rPr>
          <w:noProof/>
        </w:rPr>
      </w:pPr>
      <w:r w:rsidRPr="00CE28C3">
        <w:rPr>
          <w:noProof/>
        </w:rPr>
        <w:t>[14]</w:t>
      </w:r>
      <w:r w:rsidRPr="00CE28C3">
        <w:rPr>
          <w:noProof/>
        </w:rPr>
        <w:tab/>
        <w:t xml:space="preserve">J. Delua, “What is unsupervised learning?,” </w:t>
      </w:r>
      <w:r w:rsidRPr="00CE28C3">
        <w:rPr>
          <w:i/>
          <w:iCs/>
          <w:noProof/>
        </w:rPr>
        <w:t>IBM</w:t>
      </w:r>
      <w:r w:rsidRPr="00CE28C3">
        <w:rPr>
          <w:noProof/>
        </w:rPr>
        <w:t>. https://www.ibm.com/blog/supervised-vs-unsupervised-learning/</w:t>
      </w:r>
    </w:p>
    <w:p w14:paraId="24061A1C" w14:textId="77777777" w:rsidR="00CE28C3" w:rsidRPr="00CE28C3" w:rsidRDefault="00CE28C3" w:rsidP="00CE28C3">
      <w:pPr>
        <w:widowControl w:val="0"/>
        <w:autoSpaceDE w:val="0"/>
        <w:autoSpaceDN w:val="0"/>
        <w:adjustRightInd w:val="0"/>
        <w:ind w:left="640" w:hanging="640"/>
        <w:rPr>
          <w:noProof/>
        </w:rPr>
      </w:pPr>
      <w:r w:rsidRPr="00CE28C3">
        <w:rPr>
          <w:noProof/>
        </w:rPr>
        <w:t>[15]</w:t>
      </w:r>
      <w:r w:rsidRPr="00CE28C3">
        <w:rPr>
          <w:noProof/>
        </w:rPr>
        <w:tab/>
        <w:t xml:space="preserve">J. Torres, “A Gentle Introduction to Deep Reinforcement Learning,” </w:t>
      </w:r>
      <w:r w:rsidRPr="00CE28C3">
        <w:rPr>
          <w:i/>
          <w:iCs/>
          <w:noProof/>
        </w:rPr>
        <w:t>Towards Data Science</w:t>
      </w:r>
      <w:r w:rsidRPr="00CE28C3">
        <w:rPr>
          <w:noProof/>
        </w:rPr>
        <w:t>. https://towardsdatascience.com/drl-01-a-gentle-introduction-to-deep-reinforcement-learning-405b79866bf4</w:t>
      </w:r>
    </w:p>
    <w:p w14:paraId="1924703A" w14:textId="77777777" w:rsidR="00CE28C3" w:rsidRPr="00CE28C3" w:rsidRDefault="00CE28C3" w:rsidP="00CE28C3">
      <w:pPr>
        <w:widowControl w:val="0"/>
        <w:autoSpaceDE w:val="0"/>
        <w:autoSpaceDN w:val="0"/>
        <w:adjustRightInd w:val="0"/>
        <w:ind w:left="640" w:hanging="640"/>
        <w:rPr>
          <w:noProof/>
        </w:rPr>
      </w:pPr>
      <w:r w:rsidRPr="00CE28C3">
        <w:rPr>
          <w:noProof/>
        </w:rPr>
        <w:t>[16]</w:t>
      </w:r>
      <w:r w:rsidRPr="00CE28C3">
        <w:rPr>
          <w:noProof/>
        </w:rPr>
        <w:tab/>
        <w:t>DeepAi, “Understanding Attention Models in Deep Learning.” https://deepai.org/machine-learning-glossary-and-terms/attention-models</w:t>
      </w:r>
    </w:p>
    <w:p w14:paraId="25F2228F" w14:textId="77777777" w:rsidR="00CE28C3" w:rsidRPr="00CE28C3" w:rsidRDefault="00CE28C3" w:rsidP="00CE28C3">
      <w:pPr>
        <w:widowControl w:val="0"/>
        <w:autoSpaceDE w:val="0"/>
        <w:autoSpaceDN w:val="0"/>
        <w:adjustRightInd w:val="0"/>
        <w:ind w:left="640" w:hanging="640"/>
        <w:rPr>
          <w:noProof/>
        </w:rPr>
      </w:pPr>
      <w:r w:rsidRPr="00CE28C3">
        <w:rPr>
          <w:noProof/>
        </w:rPr>
        <w:t>[17]</w:t>
      </w:r>
      <w:r w:rsidRPr="00CE28C3">
        <w:rPr>
          <w:noProof/>
        </w:rPr>
        <w:tab/>
        <w:t>I. E. Team, “Attention Model: Definition and When to use One.” https://www.indeed.com/career-advice/career-development/attention-model</w:t>
      </w:r>
    </w:p>
    <w:p w14:paraId="55249859" w14:textId="77777777" w:rsidR="00CE28C3" w:rsidRPr="00CE28C3" w:rsidRDefault="00CE28C3" w:rsidP="00CE28C3">
      <w:pPr>
        <w:widowControl w:val="0"/>
        <w:autoSpaceDE w:val="0"/>
        <w:autoSpaceDN w:val="0"/>
        <w:adjustRightInd w:val="0"/>
        <w:ind w:left="640" w:hanging="640"/>
        <w:rPr>
          <w:noProof/>
        </w:rPr>
      </w:pPr>
      <w:r w:rsidRPr="00CE28C3">
        <w:rPr>
          <w:noProof/>
        </w:rPr>
        <w:t>[18]</w:t>
      </w:r>
      <w:r w:rsidRPr="00CE28C3">
        <w:rPr>
          <w:noProof/>
        </w:rPr>
        <w:tab/>
        <w:t xml:space="preserve">A. Gharahbagh, V. Hajihashemi, M. Ferreira, J. Machado, and J. Tavares, “Hybrid time-spatial video saliency detection method to enhance human action recognition systems,” </w:t>
      </w:r>
      <w:r w:rsidRPr="00CE28C3">
        <w:rPr>
          <w:i/>
          <w:iCs/>
          <w:noProof/>
        </w:rPr>
        <w:t>Multimed. Tools Appl.</w:t>
      </w:r>
      <w:r w:rsidRPr="00CE28C3">
        <w:rPr>
          <w:noProof/>
        </w:rPr>
        <w:t>, vol. 83, no. 14, 2024, [Online]. Available: https://link.springer.com/article/10.1007/s11042-024-18126-x</w:t>
      </w:r>
    </w:p>
    <w:p w14:paraId="77F56459" w14:textId="77777777" w:rsidR="00CE28C3" w:rsidRPr="00CE28C3" w:rsidRDefault="00CE28C3" w:rsidP="00CE28C3">
      <w:pPr>
        <w:widowControl w:val="0"/>
        <w:autoSpaceDE w:val="0"/>
        <w:autoSpaceDN w:val="0"/>
        <w:adjustRightInd w:val="0"/>
        <w:ind w:left="640" w:hanging="640"/>
        <w:rPr>
          <w:noProof/>
        </w:rPr>
      </w:pPr>
      <w:r w:rsidRPr="00CE28C3">
        <w:rPr>
          <w:noProof/>
        </w:rPr>
        <w:t>[19]</w:t>
      </w:r>
      <w:r w:rsidRPr="00CE28C3">
        <w:rPr>
          <w:noProof/>
        </w:rPr>
        <w:tab/>
        <w:t xml:space="preserve">R. Marois and J. Ivanoff, “Capacity limits of information processing in the brain,” </w:t>
      </w:r>
      <w:r w:rsidRPr="00CE28C3">
        <w:rPr>
          <w:i/>
          <w:iCs/>
          <w:noProof/>
        </w:rPr>
        <w:t>Trends Cogn. Sci</w:t>
      </w:r>
      <w:r w:rsidRPr="00CE28C3">
        <w:rPr>
          <w:noProof/>
        </w:rPr>
        <w:t>, vol. 9, no. 6, pp. 296–305, 2005.</w:t>
      </w:r>
    </w:p>
    <w:p w14:paraId="1C179841" w14:textId="77777777" w:rsidR="00CE28C3" w:rsidRPr="00CE28C3" w:rsidRDefault="00CE28C3" w:rsidP="00CE28C3">
      <w:pPr>
        <w:widowControl w:val="0"/>
        <w:autoSpaceDE w:val="0"/>
        <w:autoSpaceDN w:val="0"/>
        <w:adjustRightInd w:val="0"/>
        <w:ind w:left="640" w:hanging="640"/>
        <w:rPr>
          <w:noProof/>
        </w:rPr>
      </w:pPr>
      <w:r w:rsidRPr="00CE28C3">
        <w:rPr>
          <w:noProof/>
        </w:rPr>
        <w:t>[20]</w:t>
      </w:r>
      <w:r w:rsidRPr="00CE28C3">
        <w:rPr>
          <w:noProof/>
        </w:rPr>
        <w:tab/>
        <w:t xml:space="preserve">S. Fan, Z. Shen, M. Jiang, B. Koenig, and M. Kankanhalli, “Emotional Attention: From Eye Tracking to Computational Modeling,” </w:t>
      </w:r>
      <w:r w:rsidRPr="00CE28C3">
        <w:rPr>
          <w:i/>
          <w:iCs/>
          <w:noProof/>
        </w:rPr>
        <w:t>IEEE Trans. Pattern Anal. Mach. Intell.</w:t>
      </w:r>
      <w:r w:rsidRPr="00CE28C3">
        <w:rPr>
          <w:noProof/>
        </w:rPr>
        <w:t>, vol. 45, no. 2, pp. 1682–1699, 2023, [Online]. Available: https://ncript.comp.nus.edu.sg/site/ncript-top/sentiment/pdf/Emotional attention From eye tracking to computational modeling.pdf</w:t>
      </w:r>
    </w:p>
    <w:p w14:paraId="5038BB12" w14:textId="77777777" w:rsidR="00CE28C3" w:rsidRPr="00CE28C3" w:rsidRDefault="00CE28C3" w:rsidP="00CE28C3">
      <w:pPr>
        <w:widowControl w:val="0"/>
        <w:autoSpaceDE w:val="0"/>
        <w:autoSpaceDN w:val="0"/>
        <w:adjustRightInd w:val="0"/>
        <w:ind w:left="640" w:hanging="640"/>
        <w:rPr>
          <w:noProof/>
        </w:rPr>
      </w:pPr>
      <w:r w:rsidRPr="00CE28C3">
        <w:rPr>
          <w:noProof/>
        </w:rPr>
        <w:t>[21]</w:t>
      </w:r>
      <w:r w:rsidRPr="00CE28C3">
        <w:rPr>
          <w:noProof/>
        </w:rPr>
        <w:tab/>
        <w:t xml:space="preserve">S. Fan </w:t>
      </w:r>
      <w:r w:rsidRPr="00CE28C3">
        <w:rPr>
          <w:i/>
          <w:iCs/>
          <w:noProof/>
        </w:rPr>
        <w:t>et al.</w:t>
      </w:r>
      <w:r w:rsidRPr="00CE28C3">
        <w:rPr>
          <w:noProof/>
        </w:rPr>
        <w:t xml:space="preserve">, “Emotional Attention: A Study of Image Sentiment and Visual Attention,” </w:t>
      </w:r>
      <w:r w:rsidRPr="00CE28C3">
        <w:rPr>
          <w:i/>
          <w:iCs/>
          <w:noProof/>
        </w:rPr>
        <w:t>IEEE Conference on Computer Vision and Pattern Recognition (CVPR)</w:t>
      </w:r>
      <w:r w:rsidRPr="00CE28C3">
        <w:rPr>
          <w:noProof/>
        </w:rPr>
        <w:t>, 2018.</w:t>
      </w:r>
    </w:p>
    <w:p w14:paraId="2B6D89FE" w14:textId="77777777" w:rsidR="00CE28C3" w:rsidRPr="00CE28C3" w:rsidRDefault="00CE28C3" w:rsidP="00CE28C3">
      <w:pPr>
        <w:widowControl w:val="0"/>
        <w:autoSpaceDE w:val="0"/>
        <w:autoSpaceDN w:val="0"/>
        <w:adjustRightInd w:val="0"/>
        <w:ind w:left="640" w:hanging="640"/>
        <w:rPr>
          <w:noProof/>
        </w:rPr>
      </w:pPr>
      <w:r w:rsidRPr="00CE28C3">
        <w:rPr>
          <w:noProof/>
        </w:rPr>
        <w:t>[22]</w:t>
      </w:r>
      <w:r w:rsidRPr="00CE28C3">
        <w:rPr>
          <w:noProof/>
        </w:rPr>
        <w:tab/>
        <w:t xml:space="preserve">Z. Bylinskii, T. Judd, A. Oliva, A. Torralba, and F. Durand, “What do different evaluation metrics tell us about saliency models?,” </w:t>
      </w:r>
      <w:r w:rsidRPr="00CE28C3">
        <w:rPr>
          <w:i/>
          <w:iCs/>
          <w:noProof/>
        </w:rPr>
        <w:t>arXiv</w:t>
      </w:r>
      <w:r w:rsidRPr="00CE28C3">
        <w:rPr>
          <w:noProof/>
        </w:rPr>
        <w:t>, 2016.</w:t>
      </w:r>
    </w:p>
    <w:p w14:paraId="245390B2" w14:textId="77777777" w:rsidR="00CE28C3" w:rsidRPr="00CE28C3" w:rsidRDefault="00CE28C3" w:rsidP="00CE28C3">
      <w:pPr>
        <w:widowControl w:val="0"/>
        <w:autoSpaceDE w:val="0"/>
        <w:autoSpaceDN w:val="0"/>
        <w:adjustRightInd w:val="0"/>
        <w:ind w:left="640" w:hanging="640"/>
        <w:rPr>
          <w:noProof/>
        </w:rPr>
      </w:pPr>
      <w:r w:rsidRPr="00CE28C3">
        <w:rPr>
          <w:noProof/>
        </w:rPr>
        <w:t>[23]</w:t>
      </w:r>
      <w:r w:rsidRPr="00CE28C3">
        <w:rPr>
          <w:noProof/>
        </w:rPr>
        <w:tab/>
        <w:t xml:space="preserve">B. W. Tatler, R. J. Baddeley, and I. D. Gilchrist, “Visual correlates of fixation selection: Effects of scale and time,” </w:t>
      </w:r>
      <w:r w:rsidRPr="00CE28C3">
        <w:rPr>
          <w:i/>
          <w:iCs/>
          <w:noProof/>
        </w:rPr>
        <w:t>Vis. Res., vol. 45, no. 5</w:t>
      </w:r>
      <w:r w:rsidRPr="00CE28C3">
        <w:rPr>
          <w:noProof/>
        </w:rPr>
        <w:t>, pp. 643–659, 2005.</w:t>
      </w:r>
    </w:p>
    <w:p w14:paraId="34E2B1B7" w14:textId="77777777" w:rsidR="00CE28C3" w:rsidRPr="00CE28C3" w:rsidRDefault="00CE28C3" w:rsidP="00CE28C3">
      <w:pPr>
        <w:widowControl w:val="0"/>
        <w:autoSpaceDE w:val="0"/>
        <w:autoSpaceDN w:val="0"/>
        <w:adjustRightInd w:val="0"/>
        <w:ind w:left="640" w:hanging="640"/>
        <w:rPr>
          <w:noProof/>
        </w:rPr>
      </w:pPr>
      <w:r w:rsidRPr="00CE28C3">
        <w:rPr>
          <w:noProof/>
        </w:rPr>
        <w:t>[24]</w:t>
      </w:r>
      <w:r w:rsidRPr="00CE28C3">
        <w:rPr>
          <w:noProof/>
        </w:rPr>
        <w:tab/>
        <w:t>“TIOBE Index.” https://www.tiobe.com/tiobe-index/ (accessed Apr. 14, 2024).</w:t>
      </w:r>
    </w:p>
    <w:p w14:paraId="77C88408" w14:textId="77777777" w:rsidR="00CE28C3" w:rsidRPr="00CE28C3" w:rsidRDefault="00CE28C3" w:rsidP="00CE28C3">
      <w:pPr>
        <w:widowControl w:val="0"/>
        <w:autoSpaceDE w:val="0"/>
        <w:autoSpaceDN w:val="0"/>
        <w:adjustRightInd w:val="0"/>
        <w:ind w:left="640" w:hanging="640"/>
        <w:rPr>
          <w:noProof/>
        </w:rPr>
      </w:pPr>
      <w:r w:rsidRPr="00CE28C3">
        <w:rPr>
          <w:noProof/>
        </w:rPr>
        <w:t>[25]</w:t>
      </w:r>
      <w:r w:rsidRPr="00CE28C3">
        <w:rPr>
          <w:noProof/>
        </w:rPr>
        <w:tab/>
        <w:t>“PYPL Index.” https://pypl.github.io/PYPL.html (accessed Apr. 14, 2024).</w:t>
      </w:r>
    </w:p>
    <w:p w14:paraId="627E1CD7" w14:textId="77777777" w:rsidR="00CE28C3" w:rsidRPr="00CE28C3" w:rsidRDefault="00CE28C3" w:rsidP="00CE28C3">
      <w:pPr>
        <w:widowControl w:val="0"/>
        <w:autoSpaceDE w:val="0"/>
        <w:autoSpaceDN w:val="0"/>
        <w:adjustRightInd w:val="0"/>
        <w:ind w:left="640" w:hanging="640"/>
        <w:rPr>
          <w:noProof/>
        </w:rPr>
      </w:pPr>
      <w:r w:rsidRPr="00CE28C3">
        <w:rPr>
          <w:noProof/>
        </w:rPr>
        <w:t>[26]</w:t>
      </w:r>
      <w:r w:rsidRPr="00CE28C3">
        <w:rPr>
          <w:noProof/>
        </w:rPr>
        <w:tab/>
        <w:t xml:space="preserve">H. Bhasin, </w:t>
      </w:r>
      <w:r w:rsidRPr="00CE28C3">
        <w:rPr>
          <w:i/>
          <w:iCs/>
          <w:noProof/>
        </w:rPr>
        <w:t>Python Basics - A Self-Teaching Introduction</w:t>
      </w:r>
      <w:r w:rsidRPr="00CE28C3">
        <w:rPr>
          <w:noProof/>
        </w:rPr>
        <w:t>. 2019.</w:t>
      </w:r>
    </w:p>
    <w:p w14:paraId="1B2560B7" w14:textId="77777777" w:rsidR="00CE28C3" w:rsidRPr="00CE28C3" w:rsidRDefault="00CE28C3" w:rsidP="00CE28C3">
      <w:pPr>
        <w:widowControl w:val="0"/>
        <w:autoSpaceDE w:val="0"/>
        <w:autoSpaceDN w:val="0"/>
        <w:adjustRightInd w:val="0"/>
        <w:ind w:left="640" w:hanging="640"/>
        <w:rPr>
          <w:noProof/>
        </w:rPr>
      </w:pPr>
      <w:r w:rsidRPr="00CE28C3">
        <w:rPr>
          <w:noProof/>
        </w:rPr>
        <w:t>[27]</w:t>
      </w:r>
      <w:r w:rsidRPr="00CE28C3">
        <w:rPr>
          <w:noProof/>
        </w:rPr>
        <w:tab/>
        <w:t>“Python.org.” https://www.python.org/</w:t>
      </w:r>
    </w:p>
    <w:p w14:paraId="03FC0295" w14:textId="77777777" w:rsidR="00CE28C3" w:rsidRPr="00CE28C3" w:rsidRDefault="00CE28C3" w:rsidP="00CE28C3">
      <w:pPr>
        <w:widowControl w:val="0"/>
        <w:autoSpaceDE w:val="0"/>
        <w:autoSpaceDN w:val="0"/>
        <w:adjustRightInd w:val="0"/>
        <w:ind w:left="640" w:hanging="640"/>
        <w:rPr>
          <w:noProof/>
        </w:rPr>
      </w:pPr>
      <w:r w:rsidRPr="00CE28C3">
        <w:rPr>
          <w:noProof/>
        </w:rPr>
        <w:t>[28]</w:t>
      </w:r>
      <w:r w:rsidRPr="00CE28C3">
        <w:rPr>
          <w:noProof/>
        </w:rPr>
        <w:tab/>
        <w:t>“Django - the web framework for perfectionists with deadlines.” https://www.djangoproject.com/start/overview (accessed Jun. 08, 2024).</w:t>
      </w:r>
    </w:p>
    <w:p w14:paraId="75FBC725" w14:textId="77777777" w:rsidR="00CE28C3" w:rsidRPr="00CE28C3" w:rsidRDefault="00CE28C3" w:rsidP="00CE28C3">
      <w:pPr>
        <w:widowControl w:val="0"/>
        <w:autoSpaceDE w:val="0"/>
        <w:autoSpaceDN w:val="0"/>
        <w:adjustRightInd w:val="0"/>
        <w:ind w:left="640" w:hanging="640"/>
        <w:rPr>
          <w:noProof/>
        </w:rPr>
      </w:pPr>
      <w:r w:rsidRPr="00CE28C3">
        <w:rPr>
          <w:noProof/>
        </w:rPr>
        <w:t>[29]</w:t>
      </w:r>
      <w:r w:rsidRPr="00CE28C3">
        <w:rPr>
          <w:noProof/>
        </w:rPr>
        <w:tab/>
        <w:t xml:space="preserve">“pathlib — Object-oriented filesystem paths,” </w:t>
      </w:r>
      <w:r w:rsidRPr="00CE28C3">
        <w:rPr>
          <w:i/>
          <w:iCs/>
          <w:noProof/>
        </w:rPr>
        <w:t>Python.org</w:t>
      </w:r>
      <w:r w:rsidRPr="00CE28C3">
        <w:rPr>
          <w:noProof/>
        </w:rPr>
        <w:t>. https://docs.python.org/3/library/pathlib.html (accessed Jun. 08, 2024).</w:t>
      </w:r>
    </w:p>
    <w:p w14:paraId="5713DF69" w14:textId="77777777" w:rsidR="00CE28C3" w:rsidRPr="00CE28C3" w:rsidRDefault="00CE28C3" w:rsidP="00CE28C3">
      <w:pPr>
        <w:widowControl w:val="0"/>
        <w:autoSpaceDE w:val="0"/>
        <w:autoSpaceDN w:val="0"/>
        <w:adjustRightInd w:val="0"/>
        <w:ind w:left="640" w:hanging="640"/>
        <w:rPr>
          <w:noProof/>
        </w:rPr>
      </w:pPr>
      <w:r w:rsidRPr="00CE28C3">
        <w:rPr>
          <w:noProof/>
        </w:rPr>
        <w:t>[30]</w:t>
      </w:r>
      <w:r w:rsidRPr="00CE28C3">
        <w:rPr>
          <w:noProof/>
        </w:rPr>
        <w:tab/>
        <w:t xml:space="preserve">“datetime — Basic date and time types,” </w:t>
      </w:r>
      <w:r w:rsidRPr="00CE28C3">
        <w:rPr>
          <w:i/>
          <w:iCs/>
          <w:noProof/>
        </w:rPr>
        <w:t>Python.org</w:t>
      </w:r>
      <w:r w:rsidRPr="00CE28C3">
        <w:rPr>
          <w:noProof/>
        </w:rPr>
        <w:t>. https://docs.python.org/3/library/datetime.html (accessed Jun. 08, 2024).</w:t>
      </w:r>
    </w:p>
    <w:p w14:paraId="306E9A7C" w14:textId="77777777" w:rsidR="00CE28C3" w:rsidRPr="00CE28C3" w:rsidRDefault="00CE28C3" w:rsidP="00CE28C3">
      <w:pPr>
        <w:widowControl w:val="0"/>
        <w:autoSpaceDE w:val="0"/>
        <w:autoSpaceDN w:val="0"/>
        <w:adjustRightInd w:val="0"/>
        <w:ind w:left="640" w:hanging="640"/>
        <w:rPr>
          <w:noProof/>
        </w:rPr>
      </w:pPr>
      <w:r w:rsidRPr="00CE28C3">
        <w:rPr>
          <w:noProof/>
        </w:rPr>
        <w:t>[31]</w:t>
      </w:r>
      <w:r w:rsidRPr="00CE28C3">
        <w:rPr>
          <w:noProof/>
        </w:rPr>
        <w:tab/>
        <w:t xml:space="preserve">“django-cors-headers 4.3.1,” </w:t>
      </w:r>
      <w:r w:rsidRPr="00CE28C3">
        <w:rPr>
          <w:i/>
          <w:iCs/>
          <w:noProof/>
        </w:rPr>
        <w:t>pypi.org</w:t>
      </w:r>
      <w:r w:rsidRPr="00CE28C3">
        <w:rPr>
          <w:noProof/>
        </w:rPr>
        <w:t>. https://pypi.org/project/django-cors-headers/ (accessed Jun. 08, 2024).</w:t>
      </w:r>
    </w:p>
    <w:p w14:paraId="1E294AA2" w14:textId="77777777" w:rsidR="00CE28C3" w:rsidRPr="00CE28C3" w:rsidRDefault="00CE28C3" w:rsidP="00CE28C3">
      <w:pPr>
        <w:widowControl w:val="0"/>
        <w:autoSpaceDE w:val="0"/>
        <w:autoSpaceDN w:val="0"/>
        <w:adjustRightInd w:val="0"/>
        <w:ind w:left="640" w:hanging="640"/>
        <w:rPr>
          <w:noProof/>
        </w:rPr>
      </w:pPr>
      <w:r w:rsidRPr="00CE28C3">
        <w:rPr>
          <w:noProof/>
        </w:rPr>
        <w:t>[32]</w:t>
      </w:r>
      <w:r w:rsidRPr="00CE28C3">
        <w:rPr>
          <w:noProof/>
        </w:rPr>
        <w:tab/>
        <w:t>“Django Rest Framework.” https://www.django-rest-framework.org/ (accessed Jun. 08, 2024).</w:t>
      </w:r>
    </w:p>
    <w:p w14:paraId="3120FC8C" w14:textId="77777777" w:rsidR="00CE28C3" w:rsidRPr="00CE28C3" w:rsidRDefault="00CE28C3" w:rsidP="00CE28C3">
      <w:pPr>
        <w:widowControl w:val="0"/>
        <w:autoSpaceDE w:val="0"/>
        <w:autoSpaceDN w:val="0"/>
        <w:adjustRightInd w:val="0"/>
        <w:ind w:left="640" w:hanging="640"/>
        <w:rPr>
          <w:noProof/>
        </w:rPr>
      </w:pPr>
      <w:r w:rsidRPr="00CE28C3">
        <w:rPr>
          <w:noProof/>
        </w:rPr>
        <w:t>[33]</w:t>
      </w:r>
      <w:r w:rsidRPr="00CE28C3">
        <w:rPr>
          <w:noProof/>
        </w:rPr>
        <w:tab/>
        <w:t xml:space="preserve">“Conda,” </w:t>
      </w:r>
      <w:r w:rsidRPr="00CE28C3">
        <w:rPr>
          <w:i/>
          <w:iCs/>
          <w:noProof/>
        </w:rPr>
        <w:t>Conda.io</w:t>
      </w:r>
      <w:r w:rsidRPr="00CE28C3">
        <w:rPr>
          <w:noProof/>
        </w:rPr>
        <w:t>. https://conda.io/projects/conda/en/latest/user-guide/getting-started.html (accessed May 01, 2024).</w:t>
      </w:r>
    </w:p>
    <w:p w14:paraId="59855C93" w14:textId="77777777" w:rsidR="00CE28C3" w:rsidRPr="00CE28C3" w:rsidRDefault="00CE28C3" w:rsidP="00CE28C3">
      <w:pPr>
        <w:widowControl w:val="0"/>
        <w:autoSpaceDE w:val="0"/>
        <w:autoSpaceDN w:val="0"/>
        <w:adjustRightInd w:val="0"/>
        <w:ind w:left="640" w:hanging="640"/>
        <w:rPr>
          <w:noProof/>
        </w:rPr>
      </w:pPr>
      <w:r w:rsidRPr="00CE28C3">
        <w:rPr>
          <w:noProof/>
        </w:rPr>
        <w:t>[34]</w:t>
      </w:r>
      <w:r w:rsidRPr="00CE28C3">
        <w:rPr>
          <w:noProof/>
        </w:rPr>
        <w:tab/>
        <w:t>“React - Quick start.” https://react.dev/learn</w:t>
      </w:r>
    </w:p>
    <w:p w14:paraId="6C3D6BCF" w14:textId="77777777" w:rsidR="00CE28C3" w:rsidRPr="00CE28C3" w:rsidRDefault="00CE28C3" w:rsidP="00CE28C3">
      <w:pPr>
        <w:widowControl w:val="0"/>
        <w:autoSpaceDE w:val="0"/>
        <w:autoSpaceDN w:val="0"/>
        <w:adjustRightInd w:val="0"/>
        <w:ind w:left="640" w:hanging="640"/>
        <w:rPr>
          <w:noProof/>
        </w:rPr>
      </w:pPr>
      <w:r w:rsidRPr="00CE28C3">
        <w:rPr>
          <w:noProof/>
        </w:rPr>
        <w:t>[35]</w:t>
      </w:r>
      <w:r w:rsidRPr="00CE28C3">
        <w:rPr>
          <w:noProof/>
        </w:rPr>
        <w:tab/>
        <w:t>“Vite - getting started.” https://vitejs.dev/guide/ (accessed Apr. 08, 2024).</w:t>
      </w:r>
    </w:p>
    <w:p w14:paraId="0B5DE06F" w14:textId="77777777" w:rsidR="00CE28C3" w:rsidRPr="00CE28C3" w:rsidRDefault="00CE28C3" w:rsidP="00CE28C3">
      <w:pPr>
        <w:widowControl w:val="0"/>
        <w:autoSpaceDE w:val="0"/>
        <w:autoSpaceDN w:val="0"/>
        <w:adjustRightInd w:val="0"/>
        <w:ind w:left="640" w:hanging="640"/>
        <w:rPr>
          <w:noProof/>
        </w:rPr>
      </w:pPr>
      <w:r w:rsidRPr="00CE28C3">
        <w:rPr>
          <w:noProof/>
        </w:rPr>
        <w:t>[36]</w:t>
      </w:r>
      <w:r w:rsidRPr="00CE28C3">
        <w:rPr>
          <w:noProof/>
        </w:rPr>
        <w:tab/>
        <w:t xml:space="preserve">“react - axios,” </w:t>
      </w:r>
      <w:r w:rsidRPr="00CE28C3">
        <w:rPr>
          <w:i/>
          <w:iCs/>
          <w:noProof/>
        </w:rPr>
        <w:t>NPM</w:t>
      </w:r>
      <w:r w:rsidRPr="00CE28C3">
        <w:rPr>
          <w:noProof/>
        </w:rPr>
        <w:t>. https://www.npmjs.com/package/react-axios (accessed Jun. 08, 2024).</w:t>
      </w:r>
    </w:p>
    <w:p w14:paraId="2B77BC18" w14:textId="77777777" w:rsidR="00CE28C3" w:rsidRPr="00CE28C3" w:rsidRDefault="00CE28C3" w:rsidP="00CE28C3">
      <w:pPr>
        <w:widowControl w:val="0"/>
        <w:autoSpaceDE w:val="0"/>
        <w:autoSpaceDN w:val="0"/>
        <w:adjustRightInd w:val="0"/>
        <w:ind w:left="640" w:hanging="640"/>
        <w:rPr>
          <w:noProof/>
        </w:rPr>
      </w:pPr>
      <w:r w:rsidRPr="00CE28C3">
        <w:rPr>
          <w:noProof/>
        </w:rPr>
        <w:t>[37]</w:t>
      </w:r>
      <w:r w:rsidRPr="00CE28C3">
        <w:rPr>
          <w:noProof/>
        </w:rPr>
        <w:tab/>
        <w:t xml:space="preserve">“React JWT-decode,” </w:t>
      </w:r>
      <w:r w:rsidRPr="00CE28C3">
        <w:rPr>
          <w:i/>
          <w:iCs/>
          <w:noProof/>
        </w:rPr>
        <w:t>NPM</w:t>
      </w:r>
      <w:r w:rsidRPr="00CE28C3">
        <w:rPr>
          <w:noProof/>
        </w:rPr>
        <w:t>. https://www.npmjs.com/package/jwt-decode (accessed Jun. 08, 2024).</w:t>
      </w:r>
    </w:p>
    <w:p w14:paraId="2B77C048" w14:textId="77777777" w:rsidR="00CE28C3" w:rsidRPr="00CE28C3" w:rsidRDefault="00CE28C3" w:rsidP="00CE28C3">
      <w:pPr>
        <w:widowControl w:val="0"/>
        <w:autoSpaceDE w:val="0"/>
        <w:autoSpaceDN w:val="0"/>
        <w:adjustRightInd w:val="0"/>
        <w:ind w:left="640" w:hanging="640"/>
        <w:rPr>
          <w:noProof/>
        </w:rPr>
      </w:pPr>
      <w:r w:rsidRPr="00CE28C3">
        <w:rPr>
          <w:noProof/>
        </w:rPr>
        <w:t>[38]</w:t>
      </w:r>
      <w:r w:rsidRPr="00CE28C3">
        <w:rPr>
          <w:noProof/>
        </w:rPr>
        <w:tab/>
        <w:t xml:space="preserve">“MySqlClient,” </w:t>
      </w:r>
      <w:r w:rsidRPr="00CE28C3">
        <w:rPr>
          <w:i/>
          <w:iCs/>
          <w:noProof/>
        </w:rPr>
        <w:t>Anaconda.org</w:t>
      </w:r>
      <w:r w:rsidRPr="00CE28C3">
        <w:rPr>
          <w:noProof/>
        </w:rPr>
        <w:t>. https://anaconda.org/main/mysqlclient (accessed Jun. 08, 2024).</w:t>
      </w:r>
    </w:p>
    <w:p w14:paraId="2C1862A6" w14:textId="77777777" w:rsidR="00CE28C3" w:rsidRPr="00CE28C3" w:rsidRDefault="00CE28C3" w:rsidP="00CE28C3">
      <w:pPr>
        <w:widowControl w:val="0"/>
        <w:autoSpaceDE w:val="0"/>
        <w:autoSpaceDN w:val="0"/>
        <w:adjustRightInd w:val="0"/>
        <w:ind w:left="640" w:hanging="640"/>
        <w:rPr>
          <w:noProof/>
        </w:rPr>
      </w:pPr>
      <w:r w:rsidRPr="00CE28C3">
        <w:rPr>
          <w:noProof/>
        </w:rPr>
        <w:t>[39]</w:t>
      </w:r>
      <w:r w:rsidRPr="00CE28C3">
        <w:rPr>
          <w:noProof/>
        </w:rPr>
        <w:tab/>
        <w:t>“http://mysqlfreenethosting.net/.” http://mysqlfreenethosting.net/ (accessed Apr. 08, 2024).</w:t>
      </w:r>
    </w:p>
    <w:p w14:paraId="3E8D41A3" w14:textId="77777777" w:rsidR="00CE28C3" w:rsidRPr="00CE28C3" w:rsidRDefault="00CE28C3" w:rsidP="00CE28C3">
      <w:pPr>
        <w:widowControl w:val="0"/>
        <w:autoSpaceDE w:val="0"/>
        <w:autoSpaceDN w:val="0"/>
        <w:adjustRightInd w:val="0"/>
        <w:ind w:left="640" w:hanging="640"/>
        <w:rPr>
          <w:noProof/>
        </w:rPr>
      </w:pPr>
      <w:r w:rsidRPr="00CE28C3">
        <w:rPr>
          <w:noProof/>
        </w:rPr>
        <w:t>[40]</w:t>
      </w:r>
      <w:r w:rsidRPr="00CE28C3">
        <w:rPr>
          <w:noProof/>
        </w:rPr>
        <w:tab/>
        <w:t xml:space="preserve">“O que é o HTML?,” </w:t>
      </w:r>
      <w:r w:rsidRPr="00CE28C3">
        <w:rPr>
          <w:i/>
          <w:iCs/>
          <w:noProof/>
        </w:rPr>
        <w:t>OVH CLoud</w:t>
      </w:r>
      <w:r w:rsidRPr="00CE28C3">
        <w:rPr>
          <w:noProof/>
        </w:rPr>
        <w:t>. https://www.ovhcloud.com/pt/learn/what-is-html/ (accessed May 08, 2024).</w:t>
      </w:r>
    </w:p>
    <w:p w14:paraId="4C1BE10E" w14:textId="77777777" w:rsidR="00CE28C3" w:rsidRPr="00CE28C3" w:rsidRDefault="00CE28C3" w:rsidP="00CE28C3">
      <w:pPr>
        <w:widowControl w:val="0"/>
        <w:autoSpaceDE w:val="0"/>
        <w:autoSpaceDN w:val="0"/>
        <w:adjustRightInd w:val="0"/>
        <w:ind w:left="640" w:hanging="640"/>
        <w:rPr>
          <w:noProof/>
        </w:rPr>
      </w:pPr>
      <w:r w:rsidRPr="00CE28C3">
        <w:rPr>
          <w:noProof/>
        </w:rPr>
        <w:t>[41]</w:t>
      </w:r>
      <w:r w:rsidRPr="00CE28C3">
        <w:rPr>
          <w:noProof/>
        </w:rPr>
        <w:tab/>
        <w:t>“FURPS+.” https://qualidadebr.wordpress.com/2008/07/10/furps/</w:t>
      </w:r>
    </w:p>
    <w:p w14:paraId="6495C3EE" w14:textId="77777777" w:rsidR="00CE28C3" w:rsidRPr="00CE28C3" w:rsidRDefault="00CE28C3" w:rsidP="00CE28C3">
      <w:pPr>
        <w:widowControl w:val="0"/>
        <w:autoSpaceDE w:val="0"/>
        <w:autoSpaceDN w:val="0"/>
        <w:adjustRightInd w:val="0"/>
        <w:ind w:left="640" w:hanging="640"/>
        <w:rPr>
          <w:noProof/>
        </w:rPr>
      </w:pPr>
      <w:r w:rsidRPr="00CE28C3">
        <w:rPr>
          <w:noProof/>
        </w:rPr>
        <w:t>[42]</w:t>
      </w:r>
      <w:r w:rsidRPr="00CE28C3">
        <w:rPr>
          <w:noProof/>
        </w:rPr>
        <w:tab/>
        <w:t xml:space="preserve">A. Lamsweerde, </w:t>
      </w:r>
      <w:r w:rsidRPr="00CE28C3">
        <w:rPr>
          <w:i/>
          <w:iCs/>
          <w:noProof/>
        </w:rPr>
        <w:t>Requirements Engineering: From System Goals to UML Models to Software Specifications</w:t>
      </w:r>
      <w:r w:rsidRPr="00CE28C3">
        <w:rPr>
          <w:noProof/>
        </w:rPr>
        <w:t>. Wiley, 2009.</w:t>
      </w:r>
    </w:p>
    <w:p w14:paraId="608A663D" w14:textId="77777777" w:rsidR="00CE28C3" w:rsidRPr="00CE28C3" w:rsidRDefault="00CE28C3" w:rsidP="00CE28C3">
      <w:pPr>
        <w:widowControl w:val="0"/>
        <w:autoSpaceDE w:val="0"/>
        <w:autoSpaceDN w:val="0"/>
        <w:adjustRightInd w:val="0"/>
        <w:ind w:left="640" w:hanging="640"/>
        <w:rPr>
          <w:noProof/>
        </w:rPr>
      </w:pPr>
      <w:r w:rsidRPr="00CE28C3">
        <w:rPr>
          <w:noProof/>
        </w:rPr>
        <w:t>[43]</w:t>
      </w:r>
      <w:r w:rsidRPr="00CE28C3">
        <w:rPr>
          <w:noProof/>
        </w:rPr>
        <w:tab/>
        <w:t xml:space="preserve">R. Pressman and MaximB., </w:t>
      </w:r>
      <w:r w:rsidRPr="00CE28C3">
        <w:rPr>
          <w:i/>
          <w:iCs/>
          <w:noProof/>
        </w:rPr>
        <w:t>Engenharia de Software</w:t>
      </w:r>
      <w:r w:rsidRPr="00CE28C3">
        <w:rPr>
          <w:noProof/>
        </w:rPr>
        <w:t>. Mc Graw Hill, 2011.</w:t>
      </w:r>
    </w:p>
    <w:p w14:paraId="388117C4" w14:textId="77777777" w:rsidR="00CE28C3" w:rsidRPr="00CE28C3" w:rsidRDefault="00CE28C3" w:rsidP="00CE28C3">
      <w:pPr>
        <w:widowControl w:val="0"/>
        <w:autoSpaceDE w:val="0"/>
        <w:autoSpaceDN w:val="0"/>
        <w:adjustRightInd w:val="0"/>
        <w:ind w:left="640" w:hanging="640"/>
        <w:rPr>
          <w:noProof/>
        </w:rPr>
      </w:pPr>
      <w:r w:rsidRPr="00CE28C3">
        <w:rPr>
          <w:noProof/>
        </w:rPr>
        <w:t>[44]</w:t>
      </w:r>
      <w:r w:rsidRPr="00CE28C3">
        <w:rPr>
          <w:noProof/>
        </w:rPr>
        <w:tab/>
        <w:t xml:space="preserve">“BPMN - o que é,” </w:t>
      </w:r>
      <w:r w:rsidRPr="00CE28C3">
        <w:rPr>
          <w:i/>
          <w:iCs/>
          <w:noProof/>
        </w:rPr>
        <w:t>Miro.com</w:t>
      </w:r>
      <w:r w:rsidRPr="00CE28C3">
        <w:rPr>
          <w:noProof/>
        </w:rPr>
        <w:t>. https://miro.com/pt/diagrama/o-que-e-bpmn/ (accessed Jun. 08, 2024).</w:t>
      </w:r>
    </w:p>
    <w:p w14:paraId="4B79795E" w14:textId="77777777" w:rsidR="00CE28C3" w:rsidRPr="00CE28C3" w:rsidRDefault="00CE28C3" w:rsidP="00CE28C3">
      <w:pPr>
        <w:widowControl w:val="0"/>
        <w:autoSpaceDE w:val="0"/>
        <w:autoSpaceDN w:val="0"/>
        <w:adjustRightInd w:val="0"/>
        <w:ind w:left="640" w:hanging="640"/>
        <w:rPr>
          <w:noProof/>
        </w:rPr>
      </w:pPr>
      <w:r w:rsidRPr="00CE28C3">
        <w:rPr>
          <w:noProof/>
        </w:rPr>
        <w:t>[45]</w:t>
      </w:r>
      <w:r w:rsidRPr="00CE28C3">
        <w:rPr>
          <w:noProof/>
        </w:rPr>
        <w:tab/>
        <w:t xml:space="preserve">“Jupyter lab,” </w:t>
      </w:r>
      <w:r w:rsidRPr="00CE28C3">
        <w:rPr>
          <w:i/>
          <w:iCs/>
          <w:noProof/>
        </w:rPr>
        <w:t>jupyter.org</w:t>
      </w:r>
      <w:r w:rsidRPr="00CE28C3">
        <w:rPr>
          <w:noProof/>
        </w:rPr>
        <w:t>. https://jupyter.org/ (accessed Jun. 08, 2024).</w:t>
      </w:r>
    </w:p>
    <w:p w14:paraId="0E31E9B6" w14:textId="77777777" w:rsidR="00CE28C3" w:rsidRPr="00CE28C3" w:rsidRDefault="00CE28C3" w:rsidP="00CE28C3">
      <w:pPr>
        <w:widowControl w:val="0"/>
        <w:autoSpaceDE w:val="0"/>
        <w:autoSpaceDN w:val="0"/>
        <w:adjustRightInd w:val="0"/>
        <w:ind w:left="640" w:hanging="640"/>
        <w:rPr>
          <w:noProof/>
        </w:rPr>
      </w:pPr>
      <w:r w:rsidRPr="00CE28C3">
        <w:rPr>
          <w:noProof/>
        </w:rPr>
        <w:t>[46]</w:t>
      </w:r>
      <w:r w:rsidRPr="00CE28C3">
        <w:rPr>
          <w:noProof/>
        </w:rPr>
        <w:tab/>
        <w:t>“PyJWT.” https://pyjwt.readthedocs.io/en/stable/ (accessed Jun. 08, 2024).</w:t>
      </w:r>
    </w:p>
    <w:p w14:paraId="2BDFA770" w14:textId="77777777" w:rsidR="00CE28C3" w:rsidRPr="00CE28C3" w:rsidRDefault="00CE28C3" w:rsidP="00CE28C3">
      <w:pPr>
        <w:widowControl w:val="0"/>
        <w:autoSpaceDE w:val="0"/>
        <w:autoSpaceDN w:val="0"/>
        <w:adjustRightInd w:val="0"/>
        <w:ind w:left="640" w:hanging="640"/>
        <w:rPr>
          <w:noProof/>
        </w:rPr>
      </w:pPr>
      <w:r w:rsidRPr="00CE28C3">
        <w:rPr>
          <w:noProof/>
        </w:rPr>
        <w:t>[47]</w:t>
      </w:r>
      <w:r w:rsidRPr="00CE28C3">
        <w:rPr>
          <w:noProof/>
        </w:rPr>
        <w:tab/>
        <w:t>“JWT.” https://www.youtube.com/watch?v=c-QsfbznSXI (accessed Apr. 08, 2024).</w:t>
      </w:r>
    </w:p>
    <w:p w14:paraId="3E272FA1" w14:textId="77777777" w:rsidR="00CE28C3" w:rsidRPr="00CE28C3" w:rsidRDefault="00CE28C3" w:rsidP="00CE28C3">
      <w:pPr>
        <w:widowControl w:val="0"/>
        <w:autoSpaceDE w:val="0"/>
        <w:autoSpaceDN w:val="0"/>
        <w:adjustRightInd w:val="0"/>
        <w:ind w:left="640" w:hanging="640"/>
        <w:rPr>
          <w:noProof/>
        </w:rPr>
      </w:pPr>
      <w:r w:rsidRPr="00CE28C3">
        <w:rPr>
          <w:noProof/>
        </w:rPr>
        <w:t>[48]</w:t>
      </w:r>
      <w:r w:rsidRPr="00CE28C3">
        <w:rPr>
          <w:noProof/>
        </w:rPr>
        <w:tab/>
        <w:t xml:space="preserve">“MoviePy,” </w:t>
      </w:r>
      <w:r w:rsidRPr="00CE28C3">
        <w:rPr>
          <w:i/>
          <w:iCs/>
          <w:noProof/>
        </w:rPr>
        <w:t>pypi.org</w:t>
      </w:r>
      <w:r w:rsidRPr="00CE28C3">
        <w:rPr>
          <w:noProof/>
        </w:rPr>
        <w:t>. https://pypi.org/project/moviepy/ (accessed Jun. 08, 2024).</w:t>
      </w:r>
    </w:p>
    <w:p w14:paraId="005B1952" w14:textId="77777777" w:rsidR="00CE28C3" w:rsidRPr="00CE28C3" w:rsidRDefault="00CE28C3" w:rsidP="00CE28C3">
      <w:pPr>
        <w:widowControl w:val="0"/>
        <w:autoSpaceDE w:val="0"/>
        <w:autoSpaceDN w:val="0"/>
        <w:adjustRightInd w:val="0"/>
        <w:ind w:left="640" w:hanging="640"/>
        <w:rPr>
          <w:noProof/>
        </w:rPr>
      </w:pPr>
      <w:r w:rsidRPr="00CE28C3">
        <w:rPr>
          <w:noProof/>
        </w:rPr>
        <w:t>[49]</w:t>
      </w:r>
      <w:r w:rsidRPr="00CE28C3">
        <w:rPr>
          <w:noProof/>
        </w:rPr>
        <w:tab/>
        <w:t xml:space="preserve">“MovieWriter,” </w:t>
      </w:r>
      <w:r w:rsidRPr="00CE28C3">
        <w:rPr>
          <w:i/>
          <w:iCs/>
          <w:noProof/>
        </w:rPr>
        <w:t>OpenCV</w:t>
      </w:r>
      <w:r w:rsidRPr="00CE28C3">
        <w:rPr>
          <w:noProof/>
        </w:rPr>
        <w:t>. https://docs.opencv.org/4.x/dd/d9e/classcv_1_1VideoWriter.html (accessed Jun. 08, 2024).</w:t>
      </w:r>
    </w:p>
    <w:p w14:paraId="41E70C7F" w14:textId="77777777" w:rsidR="00CE28C3" w:rsidRPr="00CE28C3" w:rsidRDefault="00CE28C3" w:rsidP="00CE28C3">
      <w:pPr>
        <w:widowControl w:val="0"/>
        <w:autoSpaceDE w:val="0"/>
        <w:autoSpaceDN w:val="0"/>
        <w:adjustRightInd w:val="0"/>
        <w:ind w:left="640" w:hanging="640"/>
        <w:rPr>
          <w:noProof/>
        </w:rPr>
      </w:pPr>
      <w:r w:rsidRPr="00CE28C3">
        <w:rPr>
          <w:noProof/>
        </w:rPr>
        <w:t>[50]</w:t>
      </w:r>
      <w:r w:rsidRPr="00CE28C3">
        <w:rPr>
          <w:noProof/>
        </w:rPr>
        <w:tab/>
        <w:t xml:space="preserve">“Next.js or Vite.js: Which Framework is Better, and When?,” </w:t>
      </w:r>
      <w:r w:rsidRPr="00CE28C3">
        <w:rPr>
          <w:i/>
          <w:iCs/>
          <w:noProof/>
        </w:rPr>
        <w:t>Rollbar</w:t>
      </w:r>
      <w:r w:rsidRPr="00CE28C3">
        <w:rPr>
          <w:noProof/>
        </w:rPr>
        <w:t>, 2023. https://rollbar.com/blog/nextjs-vs-vitejs/# (accessed May 08, 2024).</w:t>
      </w:r>
    </w:p>
    <w:p w14:paraId="57D73655" w14:textId="77777777" w:rsidR="00CE28C3" w:rsidRPr="00CE28C3" w:rsidRDefault="00CE28C3" w:rsidP="00CE28C3">
      <w:pPr>
        <w:widowControl w:val="0"/>
        <w:autoSpaceDE w:val="0"/>
        <w:autoSpaceDN w:val="0"/>
        <w:adjustRightInd w:val="0"/>
        <w:ind w:left="640" w:hanging="640"/>
        <w:rPr>
          <w:noProof/>
        </w:rPr>
      </w:pPr>
      <w:r w:rsidRPr="00CE28C3">
        <w:rPr>
          <w:noProof/>
        </w:rPr>
        <w:t>[51]</w:t>
      </w:r>
      <w:r w:rsidRPr="00CE28C3">
        <w:rPr>
          <w:noProof/>
        </w:rPr>
        <w:tab/>
        <w:t xml:space="preserve">“React Router DOM,” </w:t>
      </w:r>
      <w:r w:rsidRPr="00CE28C3">
        <w:rPr>
          <w:i/>
          <w:iCs/>
          <w:noProof/>
        </w:rPr>
        <w:t>NPM</w:t>
      </w:r>
      <w:r w:rsidRPr="00CE28C3">
        <w:rPr>
          <w:noProof/>
        </w:rPr>
        <w:t>. https://www.npmjs.com/package/react-router-dom (accessed Jun. 08, 2024).</w:t>
      </w:r>
    </w:p>
    <w:p w14:paraId="764C4D11" w14:textId="77777777" w:rsidR="00CE28C3" w:rsidRPr="00CE28C3" w:rsidRDefault="00CE28C3" w:rsidP="00CE28C3">
      <w:pPr>
        <w:widowControl w:val="0"/>
        <w:autoSpaceDE w:val="0"/>
        <w:autoSpaceDN w:val="0"/>
        <w:adjustRightInd w:val="0"/>
        <w:ind w:left="640" w:hanging="640"/>
        <w:rPr>
          <w:noProof/>
        </w:rPr>
      </w:pPr>
      <w:r w:rsidRPr="00CE28C3">
        <w:rPr>
          <w:noProof/>
        </w:rPr>
        <w:t>[52]</w:t>
      </w:r>
      <w:r w:rsidRPr="00CE28C3">
        <w:rPr>
          <w:noProof/>
        </w:rPr>
        <w:tab/>
        <w:t xml:space="preserve">“Base de Dados NoSQL – O que é NoSQL?,” </w:t>
      </w:r>
      <w:r w:rsidRPr="00CE28C3">
        <w:rPr>
          <w:i/>
          <w:iCs/>
          <w:noProof/>
        </w:rPr>
        <w:t>Azure</w:t>
      </w:r>
      <w:r w:rsidRPr="00CE28C3">
        <w:rPr>
          <w:noProof/>
        </w:rPr>
        <w:t>. https://azure.microsoft.com/pt-pt/resources/cloud-computing-dictionary/what-is-nosql-database (accessed May 08, 2024).</w:t>
      </w:r>
    </w:p>
    <w:p w14:paraId="68357E7C" w14:textId="77777777" w:rsidR="00CE28C3" w:rsidRPr="00CE28C3" w:rsidRDefault="00CE28C3" w:rsidP="00CE28C3">
      <w:pPr>
        <w:widowControl w:val="0"/>
        <w:autoSpaceDE w:val="0"/>
        <w:autoSpaceDN w:val="0"/>
        <w:adjustRightInd w:val="0"/>
        <w:ind w:left="640" w:hanging="640"/>
        <w:rPr>
          <w:noProof/>
        </w:rPr>
      </w:pPr>
      <w:r w:rsidRPr="00CE28C3">
        <w:rPr>
          <w:noProof/>
        </w:rPr>
        <w:t>[53]</w:t>
      </w:r>
      <w:r w:rsidRPr="00CE28C3">
        <w:rPr>
          <w:noProof/>
        </w:rPr>
        <w:tab/>
        <w:t>“MongoDB.” https://www.mongodb.com/ (accessed May 08, 2024).</w:t>
      </w:r>
    </w:p>
    <w:p w14:paraId="674237E2" w14:textId="77777777" w:rsidR="00CE28C3" w:rsidRPr="00CE28C3" w:rsidRDefault="00CE28C3" w:rsidP="00CE28C3">
      <w:pPr>
        <w:widowControl w:val="0"/>
        <w:autoSpaceDE w:val="0"/>
        <w:autoSpaceDN w:val="0"/>
        <w:adjustRightInd w:val="0"/>
        <w:ind w:left="640" w:hanging="640"/>
        <w:rPr>
          <w:noProof/>
        </w:rPr>
      </w:pPr>
      <w:r w:rsidRPr="00CE28C3">
        <w:rPr>
          <w:noProof/>
        </w:rPr>
        <w:t>[54]</w:t>
      </w:r>
      <w:r w:rsidRPr="00CE28C3">
        <w:rPr>
          <w:noProof/>
        </w:rPr>
        <w:tab/>
        <w:t>“GitHub.” https://github.com/</w:t>
      </w:r>
    </w:p>
    <w:p w14:paraId="7266B4F6" w14:textId="77777777" w:rsidR="00CE28C3" w:rsidRPr="00CE28C3" w:rsidRDefault="00CE28C3" w:rsidP="00CE28C3">
      <w:pPr>
        <w:widowControl w:val="0"/>
        <w:autoSpaceDE w:val="0"/>
        <w:autoSpaceDN w:val="0"/>
        <w:adjustRightInd w:val="0"/>
        <w:ind w:left="640" w:hanging="640"/>
        <w:rPr>
          <w:noProof/>
        </w:rPr>
      </w:pPr>
      <w:r w:rsidRPr="00CE28C3">
        <w:rPr>
          <w:noProof/>
        </w:rPr>
        <w:t>[55]</w:t>
      </w:r>
      <w:r w:rsidRPr="00CE28C3">
        <w:rPr>
          <w:noProof/>
        </w:rPr>
        <w:tab/>
        <w:t>“BitBucket.” https://bitbucket.org/ (accessed Jun. 08, 2024).</w:t>
      </w:r>
    </w:p>
    <w:p w14:paraId="693935BB" w14:textId="77777777" w:rsidR="00CE28C3" w:rsidRPr="00CE28C3" w:rsidRDefault="00CE28C3" w:rsidP="00CE28C3">
      <w:pPr>
        <w:widowControl w:val="0"/>
        <w:autoSpaceDE w:val="0"/>
        <w:autoSpaceDN w:val="0"/>
        <w:adjustRightInd w:val="0"/>
        <w:ind w:left="640" w:hanging="640"/>
        <w:rPr>
          <w:noProof/>
        </w:rPr>
      </w:pPr>
      <w:r w:rsidRPr="00CE28C3">
        <w:rPr>
          <w:noProof/>
        </w:rPr>
        <w:t>[56]</w:t>
      </w:r>
      <w:r w:rsidRPr="00CE28C3">
        <w:rPr>
          <w:noProof/>
        </w:rPr>
        <w:tab/>
        <w:t>“Choreo.” https://choreo.dev/ (accessed Jun. 08, 2024).</w:t>
      </w:r>
    </w:p>
    <w:p w14:paraId="52CF2438" w14:textId="77777777" w:rsidR="00CE28C3" w:rsidRPr="00CE28C3" w:rsidRDefault="00CE28C3" w:rsidP="00CE28C3">
      <w:pPr>
        <w:widowControl w:val="0"/>
        <w:autoSpaceDE w:val="0"/>
        <w:autoSpaceDN w:val="0"/>
        <w:adjustRightInd w:val="0"/>
        <w:ind w:left="640" w:hanging="640"/>
        <w:rPr>
          <w:noProof/>
        </w:rPr>
      </w:pPr>
      <w:r w:rsidRPr="00CE28C3">
        <w:rPr>
          <w:noProof/>
        </w:rPr>
        <w:t>[57]</w:t>
      </w:r>
      <w:r w:rsidRPr="00CE28C3">
        <w:rPr>
          <w:noProof/>
        </w:rPr>
        <w:tab/>
        <w:t>“What’s a CI/CD pipeline?,” 2022. https://www.redhat.com/en/topics/devops/what-cicd-pipeline (accessed Jun. 05, 2024).</w:t>
      </w:r>
    </w:p>
    <w:p w14:paraId="6FAD57A6" w14:textId="77777777" w:rsidR="00CE28C3" w:rsidRPr="00CE28C3" w:rsidRDefault="00CE28C3" w:rsidP="00CE28C3">
      <w:pPr>
        <w:widowControl w:val="0"/>
        <w:autoSpaceDE w:val="0"/>
        <w:autoSpaceDN w:val="0"/>
        <w:adjustRightInd w:val="0"/>
        <w:ind w:left="640" w:hanging="640"/>
        <w:rPr>
          <w:noProof/>
        </w:rPr>
      </w:pPr>
      <w:r w:rsidRPr="00CE28C3">
        <w:rPr>
          <w:noProof/>
        </w:rPr>
        <w:t>[58]</w:t>
      </w:r>
      <w:r w:rsidRPr="00CE28C3">
        <w:rPr>
          <w:noProof/>
        </w:rPr>
        <w:tab/>
        <w:t>“Jira.” https://www.atlassian.com/software/jira (accessed Jun. 08, 2024).</w:t>
      </w:r>
    </w:p>
    <w:p w14:paraId="68087D4E" w14:textId="77777777" w:rsidR="00CE28C3" w:rsidRPr="00CE28C3" w:rsidRDefault="00CE28C3" w:rsidP="00CE28C3">
      <w:pPr>
        <w:widowControl w:val="0"/>
        <w:autoSpaceDE w:val="0"/>
        <w:autoSpaceDN w:val="0"/>
        <w:adjustRightInd w:val="0"/>
        <w:ind w:left="640" w:hanging="640"/>
        <w:rPr>
          <w:noProof/>
        </w:rPr>
      </w:pPr>
      <w:r w:rsidRPr="00CE28C3">
        <w:rPr>
          <w:noProof/>
        </w:rPr>
        <w:t>[59]</w:t>
      </w:r>
      <w:r w:rsidRPr="00CE28C3">
        <w:rPr>
          <w:noProof/>
        </w:rPr>
        <w:tab/>
        <w:t>“What is Saliency Map?” https://www.geeksforgeeks.org/what-is-saliency-map/ (accessed Jun. 08, 2024).</w:t>
      </w:r>
    </w:p>
    <w:p w14:paraId="28BBF8DF" w14:textId="77777777" w:rsidR="00CE28C3" w:rsidRPr="00CE28C3" w:rsidRDefault="00CE28C3" w:rsidP="00CE28C3">
      <w:pPr>
        <w:widowControl w:val="0"/>
        <w:autoSpaceDE w:val="0"/>
        <w:autoSpaceDN w:val="0"/>
        <w:adjustRightInd w:val="0"/>
        <w:ind w:left="640" w:hanging="640"/>
        <w:rPr>
          <w:noProof/>
        </w:rPr>
      </w:pPr>
      <w:r w:rsidRPr="00CE28C3">
        <w:rPr>
          <w:noProof/>
        </w:rPr>
        <w:t>[60]</w:t>
      </w:r>
      <w:r w:rsidRPr="00CE28C3">
        <w:rPr>
          <w:noProof/>
        </w:rPr>
        <w:tab/>
        <w:t xml:space="preserve">V. Peçanha, “O que é Marketing Digital?,” </w:t>
      </w:r>
      <w:r w:rsidRPr="00CE28C3">
        <w:rPr>
          <w:i/>
          <w:iCs/>
          <w:noProof/>
        </w:rPr>
        <w:t>rockcontent</w:t>
      </w:r>
      <w:r w:rsidRPr="00CE28C3">
        <w:rPr>
          <w:noProof/>
        </w:rPr>
        <w:t>. https://rockcontent.com/br/blog/marketing-digital/ (accessed Jun. 15, 2024).</w:t>
      </w:r>
    </w:p>
    <w:p w14:paraId="4E474D31" w14:textId="77777777" w:rsidR="00CE28C3" w:rsidRPr="00CE28C3" w:rsidRDefault="00CE28C3" w:rsidP="00CE28C3">
      <w:pPr>
        <w:widowControl w:val="0"/>
        <w:autoSpaceDE w:val="0"/>
        <w:autoSpaceDN w:val="0"/>
        <w:adjustRightInd w:val="0"/>
        <w:ind w:left="640" w:hanging="640"/>
        <w:rPr>
          <w:noProof/>
        </w:rPr>
      </w:pPr>
      <w:r w:rsidRPr="00CE28C3">
        <w:rPr>
          <w:noProof/>
        </w:rPr>
        <w:t>[61]</w:t>
      </w:r>
      <w:r w:rsidRPr="00CE28C3">
        <w:rPr>
          <w:noProof/>
        </w:rPr>
        <w:tab/>
        <w:t xml:space="preserve">A. Siqueira, “O que é Inbound Marketing e como criar as melhores estratégias na prática,” </w:t>
      </w:r>
      <w:r w:rsidRPr="00CE28C3">
        <w:rPr>
          <w:i/>
          <w:iCs/>
          <w:noProof/>
        </w:rPr>
        <w:t>Resultados Digitais</w:t>
      </w:r>
      <w:r w:rsidRPr="00CE28C3">
        <w:rPr>
          <w:noProof/>
        </w:rPr>
        <w:t>. https://www.rdstation.com/blog/marketing/o-que-e-inbound-marketing/ (accessed Jun. 08, 2024).</w:t>
      </w:r>
    </w:p>
    <w:p w14:paraId="60C2224F" w14:textId="4AE78036" w:rsidR="00EE2248" w:rsidRDefault="00AC75C3" w:rsidP="002A4187">
      <w:pPr>
        <w:widowControl w:val="0"/>
        <w:autoSpaceDE w:val="0"/>
        <w:autoSpaceDN w:val="0"/>
        <w:adjustRightInd w:val="0"/>
        <w:ind w:left="640" w:hanging="640"/>
      </w:pPr>
      <w:r w:rsidRPr="438B7C21">
        <w:rPr>
          <w:lang w:val="en-GB"/>
        </w:rPr>
        <w:fldChar w:fldCharType="end"/>
      </w:r>
    </w:p>
    <w:sectPr w:rsidR="00EE2248" w:rsidSect="00E9407C">
      <w:headerReference w:type="even" r:id="rId97"/>
      <w:headerReference w:type="default" r:id="rId98"/>
      <w:footerReference w:type="even" r:id="rId99"/>
      <w:footerReference w:type="default" r:id="rId100"/>
      <w:headerReference w:type="first" r:id="rId101"/>
      <w:footerReference w:type="first" r:id="rId102"/>
      <w:type w:val="oddPage"/>
      <w:pgSz w:w="11906" w:h="16838"/>
      <w:pgMar w:top="2172" w:right="1797" w:bottom="1797" w:left="1797" w:header="1440" w:footer="144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D910F1" w16cex:dateUtc="2024-06-11T09:09:00Z"/>
  <w16cex:commentExtensible w16cex:durableId="39AF2D83" w16cex:dateUtc="2024-06-11T09:10:00Z"/>
  <w16cex:commentExtensible w16cex:durableId="345C31EA" w16cex:dateUtc="2024-06-11T09: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24BC8" w14:textId="77777777" w:rsidR="00BF063E" w:rsidRDefault="00BF063E">
      <w:pPr>
        <w:spacing w:before="0" w:line="240" w:lineRule="auto"/>
      </w:pPr>
      <w:r>
        <w:separator/>
      </w:r>
    </w:p>
  </w:endnote>
  <w:endnote w:type="continuationSeparator" w:id="0">
    <w:p w14:paraId="37943480" w14:textId="77777777" w:rsidR="00BF063E" w:rsidRDefault="00BF063E">
      <w:pPr>
        <w:spacing w:before="0" w:line="240" w:lineRule="auto"/>
      </w:pPr>
      <w:r>
        <w:continuationSeparator/>
      </w:r>
    </w:p>
  </w:endnote>
  <w:endnote w:type="continuationNotice" w:id="1">
    <w:p w14:paraId="0757DEF5" w14:textId="77777777" w:rsidR="00BF063E" w:rsidRDefault="00BF063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AAAAAD+Calibri">
    <w:altName w:val="Calibri"/>
    <w:panose1 w:val="00000000000000000000"/>
    <w:charset w:val="00"/>
    <w:family w:val="swiss"/>
    <w:notTrueType/>
    <w:pitch w:val="default"/>
    <w:sig w:usb0="00000003" w:usb1="00000000" w:usb2="00000000" w:usb3="00000000" w:csb0="00000001" w:csb1="00000000"/>
  </w:font>
  <w:font w:name="AAAAAH+Calibri-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F3ACC" w14:textId="77777777"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v</w:t>
    </w:r>
    <w:r>
      <w:rPr>
        <w:rStyle w:val="Nmerodepgin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A7CB1" w14:textId="0E1CB150"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i</w:t>
    </w:r>
    <w:r>
      <w:rPr>
        <w:rStyle w:val="Nmerodepgin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D57ED" w14:textId="750835D5"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w:t>
    </w:r>
    <w:r>
      <w:rPr>
        <w:rStyle w:val="Nmerodepgina"/>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29AEA" w14:textId="77777777" w:rsidR="00BF063E" w:rsidRDefault="00BF063E"/>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E5A04" w14:textId="41A31F03"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CC144" w14:textId="760E3FEE"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rPr>
      <w:t>2</w:t>
    </w:r>
    <w:r>
      <w:rPr>
        <w:rStyle w:val="Nmerodepgin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3D7A7" w14:textId="126CC853"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vii</w:t>
    </w:r>
    <w:r>
      <w:rPr>
        <w:rStyle w:val="Nmerodepgina"/>
      </w:rPr>
      <w:fldChar w:fldCharType="end"/>
    </w:r>
  </w:p>
  <w:p w14:paraId="15A0812E" w14:textId="77777777" w:rsidR="00BF063E" w:rsidRDefault="00BF063E" w:rsidP="00E0315B">
    <w:pPr>
      <w:pStyle w:val="Rodap"/>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B0897" w14:textId="111BE5D5"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p w14:paraId="7BD53F1A" w14:textId="77777777" w:rsidR="00BF063E" w:rsidRDefault="00BF063E" w:rsidP="00E0315B">
    <w:pPr>
      <w:pStyle w:val="Rodap"/>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33253" w14:textId="5F2779DB"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12C7" w14:textId="640D4F23"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A6DE" w14:textId="3B3268B1" w:rsidR="00BF063E" w:rsidRDefault="00BF063E" w:rsidP="0067064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sdt>
      <w:sdtPr>
        <w:rPr>
          <w:rStyle w:val="Nmerodepgina"/>
        </w:rPr>
        <w:alias w:val="Author"/>
        <w:tag w:val=""/>
        <w:id w:val="1727329069"/>
        <w:placeholder>
          <w:docPart w:val="E3DF2DD24D9142C1AAE0E46CDA5C222A"/>
        </w:placeholder>
        <w:dataBinding w:prefixMappings="xmlns:ns0='http://purl.org/dc/elements/1.1/' xmlns:ns1='http://schemas.openxmlformats.org/package/2006/metadata/core-properties' " w:xpath="/ns1:coreProperties[1]/ns0:creator[1]" w:storeItemID="{6C3C8BC8-F283-45AE-878A-BAB7291924A1}"/>
        <w:text/>
      </w:sdtPr>
      <w:sdtContent>
        <w:r>
          <w:rPr>
            <w:rStyle w:val="Nmerodepgina"/>
          </w:rPr>
          <w:t>Pedro Santos</w:t>
        </w:r>
      </w:sdtContent>
    </w:sdt>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9</w:t>
    </w:r>
    <w:r>
      <w:rPr>
        <w:rStyle w:val="Nmerodepgina"/>
      </w:rPr>
      <w:fldChar w:fldCharType="end"/>
    </w:r>
  </w:p>
  <w:p w14:paraId="4B9C47C6" w14:textId="77777777" w:rsidR="00BF063E" w:rsidRDefault="00BF063E" w:rsidP="0067064C">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27B07" w14:textId="77777777" w:rsidR="00BF063E" w:rsidRDefault="00BF063E">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C862B" w14:textId="58C4A16A"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8DFD0" w14:textId="18B7CC5E" w:rsidR="00BF063E" w:rsidRDefault="00BF063E">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A0049" w14:textId="77777777" w:rsidR="00BF063E" w:rsidRDefault="00BF063E" w:rsidP="004B077B">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9</w:t>
    </w:r>
    <w:r>
      <w:rPr>
        <w:rStyle w:val="Nmerodepgin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204C8" w14:textId="77777777" w:rsidR="00BF063E" w:rsidRDefault="00BF063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DC54" w14:textId="77777777" w:rsidR="00BF063E" w:rsidRDefault="00BF063E">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FB63E" w14:textId="052AAFD1"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D70D7" w14:textId="77777777" w:rsidR="00BF063E" w:rsidRDefault="00BF063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5D24" w14:textId="77777777" w:rsidR="00BF063E" w:rsidRDefault="00BF063E">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0C5F" w14:textId="76EFCAB1" w:rsidR="00BF063E" w:rsidRDefault="00BF063E"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5694F" w14:textId="77777777" w:rsidR="00BF063E" w:rsidRDefault="00BF06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2CE0B" w14:textId="77777777" w:rsidR="00BF063E" w:rsidRDefault="00BF063E">
      <w:pPr>
        <w:spacing w:before="0" w:line="240" w:lineRule="auto"/>
      </w:pPr>
      <w:r>
        <w:separator/>
      </w:r>
    </w:p>
  </w:footnote>
  <w:footnote w:type="continuationSeparator" w:id="0">
    <w:p w14:paraId="39E9B6E9" w14:textId="77777777" w:rsidR="00BF063E" w:rsidRDefault="00BF063E">
      <w:pPr>
        <w:spacing w:before="0" w:line="240" w:lineRule="auto"/>
      </w:pPr>
      <w:r>
        <w:continuationSeparator/>
      </w:r>
    </w:p>
  </w:footnote>
  <w:footnote w:type="continuationNotice" w:id="1">
    <w:p w14:paraId="093620FB" w14:textId="77777777" w:rsidR="00BF063E" w:rsidRDefault="00BF063E">
      <w:pPr>
        <w:spacing w:before="0" w:line="240" w:lineRule="auto"/>
      </w:pPr>
    </w:p>
  </w:footnote>
  <w:footnote w:id="2">
    <w:p w14:paraId="1BDDB9BF" w14:textId="79B84899" w:rsidR="00BF063E" w:rsidRDefault="00BF063E">
      <w:pPr>
        <w:pStyle w:val="Textodenotaderodap"/>
      </w:pPr>
      <w:r>
        <w:rPr>
          <w:rStyle w:val="Refdenotaderodap"/>
        </w:rPr>
        <w:footnoteRef/>
      </w:r>
      <w:r>
        <w:t xml:space="preserve"> Mapa de Saliência é uma imagem em que a luminosidade de um pixel representa quão saliente o pixel é, isto é, a luminosidade de um pixel é diretamente proporcional à sua saliência </w:t>
      </w:r>
      <w:r>
        <w:fldChar w:fldCharType="begin" w:fldLock="1"/>
      </w:r>
      <w:r>
        <w:instrText>ADDIN CSL_CITATION {"citationItems":[{"id":"ITEM-1","itemData":{"URL":"https://www.geeksforgeeks.org/what-is-saliency-map/","accessed":{"date-parts":[["2024","6","8"]]},"id":"ITEM-1","issued":{"date-parts":[["0"]]},"title":"What is Saliency Map?","type":"webpage"},"uris":["http://www.mendeley.com/documents/?uuid=7a46b09c-d355-4186-a268-fd7ca1dcc421"]}],"mendeley":{"formattedCitation":"[59]","plainTextFormattedCitation":"[59]","previouslyFormattedCitation":"[59]"},"properties":{"noteIndex":0},"schema":"https://github.com/citation-style-language/schema/raw/master/csl-citation.json"}</w:instrText>
      </w:r>
      <w:r>
        <w:fldChar w:fldCharType="separate"/>
      </w:r>
      <w:r w:rsidRPr="00A25FA6">
        <w:rPr>
          <w:noProof/>
        </w:rPr>
        <w:t>[59]</w:t>
      </w:r>
      <w:r>
        <w:fldChar w:fldCharType="end"/>
      </w:r>
    </w:p>
  </w:footnote>
  <w:footnote w:id="3">
    <w:p w14:paraId="3865F9F5" w14:textId="26A46420" w:rsidR="00BF063E" w:rsidRDefault="00BF063E">
      <w:pPr>
        <w:pStyle w:val="Textodenotaderodap"/>
      </w:pPr>
      <w:r>
        <w:rPr>
          <w:rStyle w:val="Refdenotaderodap"/>
        </w:rPr>
        <w:footnoteRef/>
      </w:r>
      <w:r>
        <w:t xml:space="preserve"> Marketing Digital é o conjunto de atividades que uma empresa (ou pessoa) executa online com o objetivo de atrair novos negócios, criar relacionamentos e desenvolver uma identidade de marca </w:t>
      </w:r>
      <w:r>
        <w:fldChar w:fldCharType="begin" w:fldLock="1"/>
      </w:r>
      <w:r>
        <w:instrText>ADDIN CSL_CITATION {"citationItems":[{"id":"ITEM-1","itemData":{"URL":"https://rockcontent.com/br/blog/marketing-digital/","accessed":{"date-parts":[["2024","6","15"]]},"author":[{"dropping-particle":"","family":"Peçanha","given":"V.","non-dropping-particle":"","parse-names":false,"suffix":""}],"container-title":"rockcontent","id":"ITEM-1","issued":{"date-parts":[["0"]]},"title":"O que é Marketing Digital?","type":"webpage"},"uris":["http://www.mendeley.com/documents/?uuid=379101b6-b2b0-40d7-aa4d-3555c27dc2df"]}],"mendeley":{"formattedCitation":"[60]","plainTextFormattedCitation":"[60]","previouslyFormattedCitation":"[60]"},"properties":{"noteIndex":0},"schema":"https://github.com/citation-style-language/schema/raw/master/csl-citation.json"}</w:instrText>
      </w:r>
      <w:r>
        <w:fldChar w:fldCharType="separate"/>
      </w:r>
      <w:r w:rsidRPr="008D47C3">
        <w:rPr>
          <w:noProof/>
        </w:rPr>
        <w:t>[60]</w:t>
      </w:r>
      <w:r>
        <w:fldChar w:fldCharType="end"/>
      </w:r>
      <w:r>
        <w:t>.</w:t>
      </w:r>
    </w:p>
  </w:footnote>
  <w:footnote w:id="4">
    <w:p w14:paraId="7CBEC77A" w14:textId="4C87CFE6" w:rsidR="00BF063E" w:rsidRDefault="00BF063E">
      <w:pPr>
        <w:pStyle w:val="Textodenotaderodap"/>
      </w:pPr>
      <w:r>
        <w:rPr>
          <w:rStyle w:val="Refdenotaderodap"/>
        </w:rPr>
        <w:footnoteRef/>
      </w:r>
      <w:r>
        <w:t xml:space="preserve"> Marketing de Atração é </w:t>
      </w:r>
      <w:r w:rsidRPr="00C17E2A">
        <w:rPr>
          <w:bCs/>
        </w:rPr>
        <w:t>o conjunto de estratégias de Marketing que visam atrair e converter clientes usando conteúdo relevante</w:t>
      </w:r>
      <w:r>
        <w:rPr>
          <w:bCs/>
        </w:rPr>
        <w:t xml:space="preserve"> </w:t>
      </w:r>
      <w:r>
        <w:rPr>
          <w:bCs/>
        </w:rPr>
        <w:fldChar w:fldCharType="begin" w:fldLock="1"/>
      </w:r>
      <w:r>
        <w:rPr>
          <w:bCs/>
        </w:rPr>
        <w:instrText>ADDIN CSL_CITATION {"citationItems":[{"id":"ITEM-1","itemData":{"URL":"https://www.rdstation.com/blog/marketing/o-que-e-inbound-marketing/","accessed":{"date-parts":[["2024","6","8"]]},"author":[{"dropping-particle":"","family":"Siqueira","given":"André","non-dropping-particle":"","parse-names":false,"suffix":""}],"container-title":"Resultados Digitais","id":"ITEM-1","issued":{"date-parts":[["0"]]},"title":"O que é Inbound Marketing e como criar as melhores estratégias na prática","type":"webpage"},"uris":["http://www.mendeley.com/documents/?uuid=ef4b4338-79c1-4745-b72c-5479119b1e29"]}],"mendeley":{"formattedCitation":"[61]","plainTextFormattedCitation":"[61]","previouslyFormattedCitation":"[61]"},"properties":{"noteIndex":0},"schema":"https://github.com/citation-style-language/schema/raw/master/csl-citation.json"}</w:instrText>
      </w:r>
      <w:r>
        <w:rPr>
          <w:bCs/>
        </w:rPr>
        <w:fldChar w:fldCharType="separate"/>
      </w:r>
      <w:r w:rsidRPr="008D47C3">
        <w:rPr>
          <w:bCs/>
          <w:noProof/>
        </w:rPr>
        <w:t>[61]</w:t>
      </w:r>
      <w:r>
        <w:rPr>
          <w:bCs/>
        </w:rPr>
        <w:fldChar w:fldCharType="end"/>
      </w:r>
      <w:r w:rsidRPr="00C17E2A">
        <w:rPr>
          <w:bCs/>
        </w:rPr>
        <w:t>.</w:t>
      </w:r>
    </w:p>
  </w:footnote>
  <w:footnote w:id="5">
    <w:p w14:paraId="3885C72E" w14:textId="0AC4DE2F" w:rsidR="00BF063E" w:rsidRDefault="00BF063E" w:rsidP="00CE28C3">
      <w:pPr>
        <w:pStyle w:val="Textodenotaderodap"/>
      </w:pPr>
      <w:r w:rsidRPr="004F1918">
        <w:rPr>
          <w:rStyle w:val="Refdenotaderodap"/>
        </w:rPr>
        <w:footnoteRef/>
      </w:r>
      <w:r w:rsidRPr="004F1918">
        <w:t xml:space="preserve"> </w:t>
      </w:r>
      <w:proofErr w:type="spellStart"/>
      <w:r w:rsidRPr="004F1918">
        <w:rPr>
          <w:rFonts w:asciiTheme="minorHAnsi" w:hAnsiTheme="minorHAnsi" w:cstheme="minorHAnsi"/>
        </w:rPr>
        <w:t>CASNet</w:t>
      </w:r>
      <w:proofErr w:type="spellEnd"/>
      <w:r w:rsidRPr="004F1918">
        <w:rPr>
          <w:rFonts w:asciiTheme="minorHAnsi" w:hAnsiTheme="minorHAnsi" w:cstheme="minorHAnsi"/>
        </w:rPr>
        <w:t xml:space="preserve"> I é uma rede neuronal profunda que codifica a importância relativa de múltiplas regiões salientes e considera a importância contextual para a atenção humana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dropping-particle":"","family":"Zhao","given":"Q.","non-dropping-particle":"","parse-names":false,"suffix":""},{"dropping-particle":"","family":"Xu","given":"J.","non-dropping-particle":"","parse-names":false,"suffix":""}],"container-title":"IEEE Conference on Computer Vision and Pattern Recognition (CVPR)","id":"ITEM-1","issued":{"date-parts":[["2018"]]},"title":"Emotional Attention: A Study of Image Sentiment and Visual Attention","type":"article-magazine"},"uris":["http://www.mendeley.com/documents/?uuid=778a9346-579e-4bcd-b552-5f639f8e91c0"]}],"mendeley":{"formattedCitation":"[21]","plainTextFormattedCitation":"[21]","previouslyFormattedCitation":"[47]"},"properties":{"noteIndex":0},"schema":"https://github.com/citation-style-language/schema/raw/master/csl-citation.json"}</w:instrText>
      </w:r>
      <w:r>
        <w:rPr>
          <w:rFonts w:asciiTheme="minorHAnsi" w:hAnsiTheme="minorHAnsi" w:cstheme="minorHAnsi"/>
        </w:rPr>
        <w:fldChar w:fldCharType="separate"/>
      </w:r>
      <w:r w:rsidRPr="00CE28C3">
        <w:rPr>
          <w:rFonts w:asciiTheme="minorHAnsi" w:hAnsiTheme="minorHAnsi" w:cstheme="minorHAnsi"/>
          <w:noProof/>
        </w:rPr>
        <w:t>[21]</w:t>
      </w:r>
      <w:r>
        <w:rPr>
          <w:rFonts w:asciiTheme="minorHAnsi" w:hAnsiTheme="minorHAnsi" w:cstheme="minorHAnsi"/>
        </w:rPr>
        <w:fldChar w:fldCharType="end"/>
      </w:r>
    </w:p>
  </w:footnote>
  <w:footnote w:id="6">
    <w:p w14:paraId="54AE5A53" w14:textId="77777777" w:rsidR="00BF063E" w:rsidRPr="004F1918" w:rsidRDefault="00BF063E" w:rsidP="00CE28C3">
      <w:pPr>
        <w:pStyle w:val="Textodenotaderodap"/>
      </w:pPr>
      <w:r w:rsidRPr="004F1918">
        <w:rPr>
          <w:rStyle w:val="Refdenotaderodap"/>
        </w:rPr>
        <w:footnoteRef/>
      </w:r>
      <w:r w:rsidRPr="004F1918">
        <w:t xml:space="preserve"> </w:t>
      </w:r>
      <w:proofErr w:type="spellStart"/>
      <w:r w:rsidRPr="004F1918">
        <w:t>CASNet</w:t>
      </w:r>
      <w:proofErr w:type="spellEnd"/>
      <w:r w:rsidRPr="004F1918">
        <w:t xml:space="preserve"> II é uma rede neuronal profunda</w:t>
      </w:r>
      <w:r>
        <w:t xml:space="preserve"> que codifica a importância relativa</w:t>
      </w:r>
      <w:r w:rsidRPr="004F1918">
        <w:rPr>
          <w:rFonts w:asciiTheme="minorHAnsi" w:hAnsiTheme="minorHAnsi" w:cstheme="minorHAnsi"/>
        </w:rPr>
        <w:t xml:space="preserve"> de múltiplas regiões salientes</w:t>
      </w:r>
      <w:r>
        <w:t xml:space="preserve"> usando fatores de imagem e cognitivos que influenciam a perceção de sentimento visual </w:t>
      </w:r>
      <w:r w:rsidRPr="004F1918">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20]","plainTextFormattedCitation":"[20]","previouslyFormattedCitation":"[20]"},"properties":{"noteIndex":0},"schema":"https://github.com/citation-style-language/schema/raw/master/csl-citation.json"}</w:instrText>
      </w:r>
      <w:r w:rsidRPr="004F1918">
        <w:rPr>
          <w:rFonts w:asciiTheme="minorHAnsi" w:hAnsiTheme="minorHAnsi" w:cstheme="minorHAnsi"/>
        </w:rPr>
        <w:fldChar w:fldCharType="separate"/>
      </w:r>
      <w:r w:rsidRPr="004A7C3D">
        <w:rPr>
          <w:rFonts w:asciiTheme="minorHAnsi" w:hAnsiTheme="minorHAnsi" w:cstheme="minorHAnsi"/>
          <w:noProof/>
        </w:rPr>
        <w:t>[20]</w:t>
      </w:r>
      <w:r w:rsidRPr="004F1918">
        <w:rPr>
          <w:rFonts w:asciiTheme="minorHAnsi" w:hAnsiTheme="minorHAnsi" w:cstheme="min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E945D" w14:textId="77777777" w:rsidR="00BF063E" w:rsidRDefault="00BF063E"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44F2C703" w14:textId="77777777" w:rsidR="00BF063E" w:rsidRPr="009A68EF" w:rsidRDefault="00BF063E" w:rsidP="009A68EF">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DDAA4" w14:textId="77777777" w:rsidR="00BF063E" w:rsidRPr="00854F33" w:rsidRDefault="00BF063E" w:rsidP="003E10FE">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p w14:paraId="1E1153C3" w14:textId="77777777" w:rsidR="00BF063E" w:rsidRPr="009A68EF" w:rsidRDefault="00BF063E" w:rsidP="009A68EF">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B2F9" w14:textId="77777777" w:rsidR="00BF063E" w:rsidRDefault="00BF063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E204" w14:textId="77777777" w:rsidR="00BF063E" w:rsidRDefault="00BF063E"/>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4C50D" w14:textId="652F947F" w:rsidR="00BF063E" w:rsidRPr="00854F33" w:rsidRDefault="00BF063E"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7C311" w14:textId="3297F94B" w:rsidR="00BF063E" w:rsidRPr="00854F33" w:rsidRDefault="00BF063E">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7CE1F" w14:textId="77777777" w:rsidR="00BF063E" w:rsidRDefault="00BF063E">
    <w:pPr>
      <w:pStyle w:val="Header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C74F6" w14:textId="3506ABD8" w:rsidR="00BF063E" w:rsidRPr="00854F33" w:rsidRDefault="00BF063E"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8B17" w14:textId="5268995B" w:rsidR="00BF063E" w:rsidRPr="00854F33" w:rsidRDefault="00BF063E"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A5354" w14:textId="77777777" w:rsidR="00BF063E" w:rsidRDefault="00BF063E">
    <w:pPr>
      <w:pStyle w:val="Header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20C47" w14:textId="77BB65AB" w:rsidR="00BF063E" w:rsidRPr="00854F33" w:rsidRDefault="00BF063E" w:rsidP="00F23642">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7A0C2" w14:textId="77777777" w:rsidR="00BF063E" w:rsidRDefault="00BF063E"/>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9F7AE" w14:textId="6BF35F1E" w:rsidR="00BF063E" w:rsidRPr="00854F33" w:rsidRDefault="00BF063E" w:rsidP="00F23642">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Pr>
        <w:sz w:val="14"/>
        <w:szCs w:val="14"/>
      </w:rPr>
      <w:t>Aplicação de Modelos de Atenção em Campanhas de Marketing Digital e Realidade Virtual</w:t>
    </w:r>
    <w:r w:rsidRPr="00854F33">
      <w:rPr>
        <w:sz w:val="14"/>
        <w:szCs w:val="14"/>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BECF7" w14:textId="77777777" w:rsidR="00BF063E" w:rsidRDefault="00BF063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41D4" w14:textId="77777777" w:rsidR="00BF063E" w:rsidRDefault="00BF063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513F6" w14:textId="77777777" w:rsidR="00BF063E" w:rsidRDefault="00BF063E">
    <w:pPr>
      <w:pStyle w:val="Header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CC092" w14:textId="77777777" w:rsidR="00BF063E" w:rsidRDefault="00BF063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C2A2A" w14:textId="77777777" w:rsidR="00BF063E" w:rsidRDefault="00BF063E"/>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0B609" w14:textId="77777777" w:rsidR="00BF063E" w:rsidRDefault="00BF063E">
    <w:pPr>
      <w:pStyle w:val="Header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91ECA" w14:textId="77777777" w:rsidR="00BF063E" w:rsidRDefault="00BF063E"/>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37315" w14:textId="77777777" w:rsidR="00BF063E" w:rsidRDefault="00BF06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1" w15:restartNumberingAfterBreak="0">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4" w15:restartNumberingAfterBreak="0">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5" w15:restartNumberingAfterBreak="0">
    <w:nsid w:val="00000006"/>
    <w:multiLevelType w:val="multilevel"/>
    <w:tmpl w:val="3042B176"/>
    <w:name w:val="WW8Num15"/>
    <w:lvl w:ilvl="0">
      <w:start w:val="1"/>
      <w:numFmt w:val="upperLetter"/>
      <w:pStyle w:val="anexoheading1"/>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7" w15:restartNumberingAfterBreak="0">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9" w15:restartNumberingAfterBreak="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10" w15:restartNumberingAfterBreak="0">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11" w15:restartNumberingAfterBreak="0">
    <w:nsid w:val="0E895191"/>
    <w:multiLevelType w:val="hybridMultilevel"/>
    <w:tmpl w:val="F6A6BF0E"/>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12" w15:restartNumberingAfterBreak="0">
    <w:nsid w:val="10F36F0E"/>
    <w:multiLevelType w:val="hybridMultilevel"/>
    <w:tmpl w:val="2A7E709A"/>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3" w15:restartNumberingAfterBreak="0">
    <w:nsid w:val="1D120139"/>
    <w:multiLevelType w:val="multilevel"/>
    <w:tmpl w:val="51CA3426"/>
    <w:lvl w:ilvl="0">
      <w:start w:val="1"/>
      <w:numFmt w:val="upperLetter"/>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68B7FC6"/>
    <w:multiLevelType w:val="multilevel"/>
    <w:tmpl w:val="00000006"/>
    <w:lvl w:ilvl="0">
      <w:start w:val="1"/>
      <w:numFmt w:val="decimal"/>
      <w:lvlText w:val="Anexo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4E3D48F5"/>
    <w:multiLevelType w:val="hybridMultilevel"/>
    <w:tmpl w:val="5D84EC0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6" w15:restartNumberingAfterBreak="0">
    <w:nsid w:val="6F306143"/>
    <w:multiLevelType w:val="hybridMultilevel"/>
    <w:tmpl w:val="C51A2094"/>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hint="default"/>
      </w:rPr>
    </w:lvl>
    <w:lvl w:ilvl="8" w:tplc="08090005" w:tentative="1">
      <w:start w:val="1"/>
      <w:numFmt w:val="bullet"/>
      <w:lvlText w:val=""/>
      <w:lvlJc w:val="left"/>
      <w:pPr>
        <w:ind w:left="6696"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14"/>
  </w:num>
  <w:num w:numId="19">
    <w:abstractNumId w:val="13"/>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12"/>
  </w:num>
  <w:num w:numId="24">
    <w:abstractNumId w:val="11"/>
  </w:num>
  <w:num w:numId="25">
    <w:abstractNumId w:val="0"/>
  </w:num>
  <w:num w:numId="26">
    <w:abstractNumId w:val="0"/>
  </w:num>
  <w:num w:numId="27">
    <w:abstractNumId w:val="0"/>
  </w:num>
  <w:num w:numId="28">
    <w:abstractNumId w:val="16"/>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evenAndOddHeaders/>
  <w:drawingGridHorizontalSpacing w:val="11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xMzGxNDI0MTA3NTRS0lEKTi0uzszPAykwrQUAzdkEwCwAAAA="/>
  </w:docVars>
  <w:rsids>
    <w:rsidRoot w:val="0067064C"/>
    <w:rsid w:val="00001BF9"/>
    <w:rsid w:val="00002EC8"/>
    <w:rsid w:val="000036B2"/>
    <w:rsid w:val="0001387A"/>
    <w:rsid w:val="00016538"/>
    <w:rsid w:val="000246FF"/>
    <w:rsid w:val="00024E7A"/>
    <w:rsid w:val="00037D41"/>
    <w:rsid w:val="00037F4A"/>
    <w:rsid w:val="00047815"/>
    <w:rsid w:val="0005000A"/>
    <w:rsid w:val="00051875"/>
    <w:rsid w:val="00051C86"/>
    <w:rsid w:val="00055953"/>
    <w:rsid w:val="00055A70"/>
    <w:rsid w:val="000574A2"/>
    <w:rsid w:val="0006057C"/>
    <w:rsid w:val="000657FA"/>
    <w:rsid w:val="00065F23"/>
    <w:rsid w:val="00074B94"/>
    <w:rsid w:val="00080B5D"/>
    <w:rsid w:val="00082DD4"/>
    <w:rsid w:val="000843EA"/>
    <w:rsid w:val="00084746"/>
    <w:rsid w:val="00087A9A"/>
    <w:rsid w:val="000A06EC"/>
    <w:rsid w:val="000A27EF"/>
    <w:rsid w:val="000A7A70"/>
    <w:rsid w:val="000D6866"/>
    <w:rsid w:val="000E3C9A"/>
    <w:rsid w:val="000E42F7"/>
    <w:rsid w:val="000F4A60"/>
    <w:rsid w:val="00104C7C"/>
    <w:rsid w:val="0011013F"/>
    <w:rsid w:val="00113A71"/>
    <w:rsid w:val="00115992"/>
    <w:rsid w:val="0012157E"/>
    <w:rsid w:val="00122FD0"/>
    <w:rsid w:val="00126D0A"/>
    <w:rsid w:val="00130B73"/>
    <w:rsid w:val="0013610E"/>
    <w:rsid w:val="00136D5C"/>
    <w:rsid w:val="00142D05"/>
    <w:rsid w:val="0014563D"/>
    <w:rsid w:val="0014600A"/>
    <w:rsid w:val="001479CC"/>
    <w:rsid w:val="0015450A"/>
    <w:rsid w:val="001608AD"/>
    <w:rsid w:val="00161C67"/>
    <w:rsid w:val="00164F91"/>
    <w:rsid w:val="00190625"/>
    <w:rsid w:val="0019443B"/>
    <w:rsid w:val="001B263E"/>
    <w:rsid w:val="001B5394"/>
    <w:rsid w:val="001B6907"/>
    <w:rsid w:val="001B6E30"/>
    <w:rsid w:val="001C0D24"/>
    <w:rsid w:val="001C139B"/>
    <w:rsid w:val="001D3ABB"/>
    <w:rsid w:val="001D3CC3"/>
    <w:rsid w:val="001D6CCD"/>
    <w:rsid w:val="001E02FB"/>
    <w:rsid w:val="001E12F8"/>
    <w:rsid w:val="001E2142"/>
    <w:rsid w:val="001E3734"/>
    <w:rsid w:val="001E4901"/>
    <w:rsid w:val="001F2BA4"/>
    <w:rsid w:val="001F66B2"/>
    <w:rsid w:val="00202B1B"/>
    <w:rsid w:val="00206455"/>
    <w:rsid w:val="00212090"/>
    <w:rsid w:val="0021442C"/>
    <w:rsid w:val="00215DBD"/>
    <w:rsid w:val="00217AFE"/>
    <w:rsid w:val="00222925"/>
    <w:rsid w:val="00222B49"/>
    <w:rsid w:val="00224405"/>
    <w:rsid w:val="00224676"/>
    <w:rsid w:val="00226AA1"/>
    <w:rsid w:val="002271F3"/>
    <w:rsid w:val="00233852"/>
    <w:rsid w:val="0023568E"/>
    <w:rsid w:val="002360AD"/>
    <w:rsid w:val="0023740A"/>
    <w:rsid w:val="00237693"/>
    <w:rsid w:val="00240FB1"/>
    <w:rsid w:val="0024207E"/>
    <w:rsid w:val="002440D4"/>
    <w:rsid w:val="00245AAE"/>
    <w:rsid w:val="00246FEE"/>
    <w:rsid w:val="002539EB"/>
    <w:rsid w:val="00255C80"/>
    <w:rsid w:val="00263CFE"/>
    <w:rsid w:val="00264C04"/>
    <w:rsid w:val="0026612C"/>
    <w:rsid w:val="00267B06"/>
    <w:rsid w:val="0027159E"/>
    <w:rsid w:val="00280303"/>
    <w:rsid w:val="00281BF3"/>
    <w:rsid w:val="00294A9D"/>
    <w:rsid w:val="002A4187"/>
    <w:rsid w:val="002A66E1"/>
    <w:rsid w:val="002A7F9E"/>
    <w:rsid w:val="002B52F2"/>
    <w:rsid w:val="002C434C"/>
    <w:rsid w:val="002D0AF8"/>
    <w:rsid w:val="002D55EB"/>
    <w:rsid w:val="002E1A36"/>
    <w:rsid w:val="002E270F"/>
    <w:rsid w:val="002E27FF"/>
    <w:rsid w:val="002E2CBB"/>
    <w:rsid w:val="002E61A3"/>
    <w:rsid w:val="002E6546"/>
    <w:rsid w:val="002F1AF8"/>
    <w:rsid w:val="002F28C8"/>
    <w:rsid w:val="00300C01"/>
    <w:rsid w:val="00301636"/>
    <w:rsid w:val="00307ED1"/>
    <w:rsid w:val="00314BEE"/>
    <w:rsid w:val="00315E63"/>
    <w:rsid w:val="00321978"/>
    <w:rsid w:val="00325B4B"/>
    <w:rsid w:val="00325B95"/>
    <w:rsid w:val="00331FF4"/>
    <w:rsid w:val="003352C1"/>
    <w:rsid w:val="00342380"/>
    <w:rsid w:val="00342E55"/>
    <w:rsid w:val="003433FD"/>
    <w:rsid w:val="00343A23"/>
    <w:rsid w:val="0034464F"/>
    <w:rsid w:val="00345068"/>
    <w:rsid w:val="003467F1"/>
    <w:rsid w:val="00354D6F"/>
    <w:rsid w:val="00355BA4"/>
    <w:rsid w:val="0036491B"/>
    <w:rsid w:val="0036696F"/>
    <w:rsid w:val="00370A7D"/>
    <w:rsid w:val="00376943"/>
    <w:rsid w:val="003954CF"/>
    <w:rsid w:val="003A0BAA"/>
    <w:rsid w:val="003B0431"/>
    <w:rsid w:val="003B2444"/>
    <w:rsid w:val="003B3CDC"/>
    <w:rsid w:val="003C0D96"/>
    <w:rsid w:val="003D44B6"/>
    <w:rsid w:val="003D5333"/>
    <w:rsid w:val="003E0731"/>
    <w:rsid w:val="003E10FE"/>
    <w:rsid w:val="003F678F"/>
    <w:rsid w:val="00410AEF"/>
    <w:rsid w:val="004138BD"/>
    <w:rsid w:val="00414287"/>
    <w:rsid w:val="00414E91"/>
    <w:rsid w:val="00423172"/>
    <w:rsid w:val="00426728"/>
    <w:rsid w:val="0043132E"/>
    <w:rsid w:val="00431418"/>
    <w:rsid w:val="00432D86"/>
    <w:rsid w:val="004343EA"/>
    <w:rsid w:val="00444068"/>
    <w:rsid w:val="00444EB6"/>
    <w:rsid w:val="0045208A"/>
    <w:rsid w:val="00452AAF"/>
    <w:rsid w:val="00460E2F"/>
    <w:rsid w:val="00461EE9"/>
    <w:rsid w:val="00461F3B"/>
    <w:rsid w:val="00463D92"/>
    <w:rsid w:val="004655B1"/>
    <w:rsid w:val="00467BBF"/>
    <w:rsid w:val="004740AF"/>
    <w:rsid w:val="004756AC"/>
    <w:rsid w:val="00475A62"/>
    <w:rsid w:val="004802E3"/>
    <w:rsid w:val="0048452A"/>
    <w:rsid w:val="00484921"/>
    <w:rsid w:val="00484F85"/>
    <w:rsid w:val="004932F1"/>
    <w:rsid w:val="00494671"/>
    <w:rsid w:val="0049508C"/>
    <w:rsid w:val="00495F7A"/>
    <w:rsid w:val="004A16DA"/>
    <w:rsid w:val="004A261A"/>
    <w:rsid w:val="004A40DD"/>
    <w:rsid w:val="004A7C3D"/>
    <w:rsid w:val="004B077B"/>
    <w:rsid w:val="004B3C61"/>
    <w:rsid w:val="004C0C9B"/>
    <w:rsid w:val="004D53FE"/>
    <w:rsid w:val="004E650D"/>
    <w:rsid w:val="004F1918"/>
    <w:rsid w:val="004F38D7"/>
    <w:rsid w:val="004F3905"/>
    <w:rsid w:val="005100F0"/>
    <w:rsid w:val="005116B1"/>
    <w:rsid w:val="00511859"/>
    <w:rsid w:val="00516BF4"/>
    <w:rsid w:val="00517B77"/>
    <w:rsid w:val="00521964"/>
    <w:rsid w:val="00522810"/>
    <w:rsid w:val="00527171"/>
    <w:rsid w:val="00527885"/>
    <w:rsid w:val="00545E80"/>
    <w:rsid w:val="00550F59"/>
    <w:rsid w:val="0055396B"/>
    <w:rsid w:val="00554805"/>
    <w:rsid w:val="0055518E"/>
    <w:rsid w:val="005608F2"/>
    <w:rsid w:val="00562964"/>
    <w:rsid w:val="005658D8"/>
    <w:rsid w:val="005663CA"/>
    <w:rsid w:val="00567009"/>
    <w:rsid w:val="005759A2"/>
    <w:rsid w:val="0059322A"/>
    <w:rsid w:val="005B2119"/>
    <w:rsid w:val="005B2F5B"/>
    <w:rsid w:val="005B5664"/>
    <w:rsid w:val="005B645A"/>
    <w:rsid w:val="005C075B"/>
    <w:rsid w:val="005C4E7F"/>
    <w:rsid w:val="005C5185"/>
    <w:rsid w:val="005C762A"/>
    <w:rsid w:val="005D713E"/>
    <w:rsid w:val="005E3368"/>
    <w:rsid w:val="005E44CE"/>
    <w:rsid w:val="005E4EFF"/>
    <w:rsid w:val="005F0384"/>
    <w:rsid w:val="005F2DD4"/>
    <w:rsid w:val="005F5E46"/>
    <w:rsid w:val="005F73F9"/>
    <w:rsid w:val="006019C0"/>
    <w:rsid w:val="00602C83"/>
    <w:rsid w:val="00610F21"/>
    <w:rsid w:val="00615BCC"/>
    <w:rsid w:val="0061660F"/>
    <w:rsid w:val="00616F7E"/>
    <w:rsid w:val="00621455"/>
    <w:rsid w:val="00623E62"/>
    <w:rsid w:val="00636DF8"/>
    <w:rsid w:val="006470CF"/>
    <w:rsid w:val="006525E9"/>
    <w:rsid w:val="00654C77"/>
    <w:rsid w:val="006559E1"/>
    <w:rsid w:val="00656A37"/>
    <w:rsid w:val="006609EB"/>
    <w:rsid w:val="00664B73"/>
    <w:rsid w:val="00665289"/>
    <w:rsid w:val="00666C4A"/>
    <w:rsid w:val="0067064C"/>
    <w:rsid w:val="00676211"/>
    <w:rsid w:val="006814F1"/>
    <w:rsid w:val="00686CEC"/>
    <w:rsid w:val="00687BA0"/>
    <w:rsid w:val="00687E61"/>
    <w:rsid w:val="0069025E"/>
    <w:rsid w:val="00692604"/>
    <w:rsid w:val="006A08CA"/>
    <w:rsid w:val="006A1299"/>
    <w:rsid w:val="006A4EF9"/>
    <w:rsid w:val="006A5EA8"/>
    <w:rsid w:val="006B1CCC"/>
    <w:rsid w:val="006B3DA9"/>
    <w:rsid w:val="006B3F5A"/>
    <w:rsid w:val="006B780A"/>
    <w:rsid w:val="006C295F"/>
    <w:rsid w:val="006C507B"/>
    <w:rsid w:val="006D4522"/>
    <w:rsid w:val="006D6CD8"/>
    <w:rsid w:val="006E1AB3"/>
    <w:rsid w:val="006E24DE"/>
    <w:rsid w:val="006E25C4"/>
    <w:rsid w:val="006E3585"/>
    <w:rsid w:val="007003B9"/>
    <w:rsid w:val="0070136F"/>
    <w:rsid w:val="00703B13"/>
    <w:rsid w:val="00707AD4"/>
    <w:rsid w:val="0071195B"/>
    <w:rsid w:val="00717A6D"/>
    <w:rsid w:val="00726412"/>
    <w:rsid w:val="00727884"/>
    <w:rsid w:val="00730EBE"/>
    <w:rsid w:val="00731C30"/>
    <w:rsid w:val="007330A1"/>
    <w:rsid w:val="00733385"/>
    <w:rsid w:val="007335B5"/>
    <w:rsid w:val="00735EB6"/>
    <w:rsid w:val="00737B3E"/>
    <w:rsid w:val="007408C8"/>
    <w:rsid w:val="00744D99"/>
    <w:rsid w:val="007574CE"/>
    <w:rsid w:val="00760B41"/>
    <w:rsid w:val="00771187"/>
    <w:rsid w:val="00776744"/>
    <w:rsid w:val="00776CA9"/>
    <w:rsid w:val="00777024"/>
    <w:rsid w:val="00777BCC"/>
    <w:rsid w:val="00777E5D"/>
    <w:rsid w:val="00786D05"/>
    <w:rsid w:val="00787CBA"/>
    <w:rsid w:val="00792544"/>
    <w:rsid w:val="0079282B"/>
    <w:rsid w:val="00794F89"/>
    <w:rsid w:val="00796B3F"/>
    <w:rsid w:val="007A0F98"/>
    <w:rsid w:val="007A14C2"/>
    <w:rsid w:val="007A31E8"/>
    <w:rsid w:val="007A61F7"/>
    <w:rsid w:val="007B6377"/>
    <w:rsid w:val="007B754B"/>
    <w:rsid w:val="007C002B"/>
    <w:rsid w:val="007C0CB1"/>
    <w:rsid w:val="007C285D"/>
    <w:rsid w:val="007E401D"/>
    <w:rsid w:val="007E497C"/>
    <w:rsid w:val="007E58E9"/>
    <w:rsid w:val="007E6B5C"/>
    <w:rsid w:val="007F37A7"/>
    <w:rsid w:val="00800996"/>
    <w:rsid w:val="00804C0C"/>
    <w:rsid w:val="00805525"/>
    <w:rsid w:val="00805E7D"/>
    <w:rsid w:val="00812CBE"/>
    <w:rsid w:val="00815607"/>
    <w:rsid w:val="00815DCB"/>
    <w:rsid w:val="00817BE2"/>
    <w:rsid w:val="00822134"/>
    <w:rsid w:val="00822675"/>
    <w:rsid w:val="00826E37"/>
    <w:rsid w:val="00830D48"/>
    <w:rsid w:val="0083310E"/>
    <w:rsid w:val="008420B4"/>
    <w:rsid w:val="008443AF"/>
    <w:rsid w:val="00844986"/>
    <w:rsid w:val="00844FA0"/>
    <w:rsid w:val="0084626A"/>
    <w:rsid w:val="0085191A"/>
    <w:rsid w:val="00854F33"/>
    <w:rsid w:val="00865454"/>
    <w:rsid w:val="00872195"/>
    <w:rsid w:val="00875D67"/>
    <w:rsid w:val="00877127"/>
    <w:rsid w:val="008813C5"/>
    <w:rsid w:val="00882105"/>
    <w:rsid w:val="008A444F"/>
    <w:rsid w:val="008A78C8"/>
    <w:rsid w:val="008B18BD"/>
    <w:rsid w:val="008B2A4A"/>
    <w:rsid w:val="008C169E"/>
    <w:rsid w:val="008C3000"/>
    <w:rsid w:val="008C3031"/>
    <w:rsid w:val="008C71C3"/>
    <w:rsid w:val="008D0713"/>
    <w:rsid w:val="008D47C3"/>
    <w:rsid w:val="008D7538"/>
    <w:rsid w:val="008E77C6"/>
    <w:rsid w:val="008F45FE"/>
    <w:rsid w:val="00901880"/>
    <w:rsid w:val="00910A59"/>
    <w:rsid w:val="009165EA"/>
    <w:rsid w:val="009204B5"/>
    <w:rsid w:val="00922701"/>
    <w:rsid w:val="0092793C"/>
    <w:rsid w:val="00930D46"/>
    <w:rsid w:val="009317DA"/>
    <w:rsid w:val="0093347A"/>
    <w:rsid w:val="00934C78"/>
    <w:rsid w:val="00937DFA"/>
    <w:rsid w:val="009417E9"/>
    <w:rsid w:val="009649B3"/>
    <w:rsid w:val="0096679C"/>
    <w:rsid w:val="0097016A"/>
    <w:rsid w:val="00975E5B"/>
    <w:rsid w:val="009775C2"/>
    <w:rsid w:val="00980B0C"/>
    <w:rsid w:val="0098185D"/>
    <w:rsid w:val="00982B9A"/>
    <w:rsid w:val="009841CF"/>
    <w:rsid w:val="0098537F"/>
    <w:rsid w:val="0098642D"/>
    <w:rsid w:val="009A66E7"/>
    <w:rsid w:val="009A68EF"/>
    <w:rsid w:val="009B2C03"/>
    <w:rsid w:val="009B53DC"/>
    <w:rsid w:val="009B65A1"/>
    <w:rsid w:val="009C0485"/>
    <w:rsid w:val="009C4C02"/>
    <w:rsid w:val="009D0C13"/>
    <w:rsid w:val="009D0E2A"/>
    <w:rsid w:val="009D6412"/>
    <w:rsid w:val="009E2760"/>
    <w:rsid w:val="009E43A4"/>
    <w:rsid w:val="009E5FBE"/>
    <w:rsid w:val="009E66AD"/>
    <w:rsid w:val="009F2C3F"/>
    <w:rsid w:val="009F3DFC"/>
    <w:rsid w:val="009F43F9"/>
    <w:rsid w:val="009F5EB5"/>
    <w:rsid w:val="00A049B7"/>
    <w:rsid w:val="00A071C9"/>
    <w:rsid w:val="00A12EFD"/>
    <w:rsid w:val="00A13515"/>
    <w:rsid w:val="00A23142"/>
    <w:rsid w:val="00A24290"/>
    <w:rsid w:val="00A25FA6"/>
    <w:rsid w:val="00A26078"/>
    <w:rsid w:val="00A26289"/>
    <w:rsid w:val="00A35A32"/>
    <w:rsid w:val="00A36932"/>
    <w:rsid w:val="00A37A23"/>
    <w:rsid w:val="00A47900"/>
    <w:rsid w:val="00A53709"/>
    <w:rsid w:val="00A55A5F"/>
    <w:rsid w:val="00A75CE2"/>
    <w:rsid w:val="00A92D55"/>
    <w:rsid w:val="00A9340D"/>
    <w:rsid w:val="00A94DFD"/>
    <w:rsid w:val="00A956D7"/>
    <w:rsid w:val="00AA336A"/>
    <w:rsid w:val="00AA3C9F"/>
    <w:rsid w:val="00AA477D"/>
    <w:rsid w:val="00AA761D"/>
    <w:rsid w:val="00AA796B"/>
    <w:rsid w:val="00AC14BB"/>
    <w:rsid w:val="00AC3170"/>
    <w:rsid w:val="00AC6807"/>
    <w:rsid w:val="00AC75C3"/>
    <w:rsid w:val="00AC7D3D"/>
    <w:rsid w:val="00AC7D70"/>
    <w:rsid w:val="00AD011F"/>
    <w:rsid w:val="00AD080B"/>
    <w:rsid w:val="00AD092B"/>
    <w:rsid w:val="00AD29F1"/>
    <w:rsid w:val="00AD2E85"/>
    <w:rsid w:val="00AD43A6"/>
    <w:rsid w:val="00AE48DC"/>
    <w:rsid w:val="00AF3C7B"/>
    <w:rsid w:val="00B0185F"/>
    <w:rsid w:val="00B01A5C"/>
    <w:rsid w:val="00B046F5"/>
    <w:rsid w:val="00B1110E"/>
    <w:rsid w:val="00B1399B"/>
    <w:rsid w:val="00B15DD7"/>
    <w:rsid w:val="00B213EA"/>
    <w:rsid w:val="00B21711"/>
    <w:rsid w:val="00B23F9C"/>
    <w:rsid w:val="00B243EC"/>
    <w:rsid w:val="00B274E9"/>
    <w:rsid w:val="00B27DFB"/>
    <w:rsid w:val="00B32B53"/>
    <w:rsid w:val="00B3596D"/>
    <w:rsid w:val="00B364D8"/>
    <w:rsid w:val="00B36A10"/>
    <w:rsid w:val="00B40C2D"/>
    <w:rsid w:val="00B4171F"/>
    <w:rsid w:val="00B50128"/>
    <w:rsid w:val="00B5025A"/>
    <w:rsid w:val="00B505AB"/>
    <w:rsid w:val="00B54C89"/>
    <w:rsid w:val="00B57777"/>
    <w:rsid w:val="00B64262"/>
    <w:rsid w:val="00B654AA"/>
    <w:rsid w:val="00B8157B"/>
    <w:rsid w:val="00B825E3"/>
    <w:rsid w:val="00B8522D"/>
    <w:rsid w:val="00B87978"/>
    <w:rsid w:val="00B92261"/>
    <w:rsid w:val="00B94E5C"/>
    <w:rsid w:val="00B95A4D"/>
    <w:rsid w:val="00B95C5C"/>
    <w:rsid w:val="00BA0208"/>
    <w:rsid w:val="00BA08BE"/>
    <w:rsid w:val="00BA702A"/>
    <w:rsid w:val="00BA7ECE"/>
    <w:rsid w:val="00BC08DF"/>
    <w:rsid w:val="00BC12D4"/>
    <w:rsid w:val="00BC70FB"/>
    <w:rsid w:val="00BD1A5C"/>
    <w:rsid w:val="00BD334A"/>
    <w:rsid w:val="00BE2436"/>
    <w:rsid w:val="00BE3417"/>
    <w:rsid w:val="00BE37AB"/>
    <w:rsid w:val="00BE4A96"/>
    <w:rsid w:val="00BF063E"/>
    <w:rsid w:val="00BF500C"/>
    <w:rsid w:val="00C07000"/>
    <w:rsid w:val="00C10F0D"/>
    <w:rsid w:val="00C14459"/>
    <w:rsid w:val="00C1656E"/>
    <w:rsid w:val="00C167C7"/>
    <w:rsid w:val="00C16976"/>
    <w:rsid w:val="00C17E2A"/>
    <w:rsid w:val="00C2206D"/>
    <w:rsid w:val="00C24795"/>
    <w:rsid w:val="00C32F39"/>
    <w:rsid w:val="00C449B4"/>
    <w:rsid w:val="00C509DE"/>
    <w:rsid w:val="00C510BE"/>
    <w:rsid w:val="00C54FC1"/>
    <w:rsid w:val="00C56411"/>
    <w:rsid w:val="00C70087"/>
    <w:rsid w:val="00C70CD6"/>
    <w:rsid w:val="00C7367D"/>
    <w:rsid w:val="00C87133"/>
    <w:rsid w:val="00C875D4"/>
    <w:rsid w:val="00C931CF"/>
    <w:rsid w:val="00C94F41"/>
    <w:rsid w:val="00CA57A8"/>
    <w:rsid w:val="00CB5814"/>
    <w:rsid w:val="00CC62D8"/>
    <w:rsid w:val="00CD1D3F"/>
    <w:rsid w:val="00CD2999"/>
    <w:rsid w:val="00CD5E86"/>
    <w:rsid w:val="00CD64C8"/>
    <w:rsid w:val="00CE107C"/>
    <w:rsid w:val="00CE226C"/>
    <w:rsid w:val="00CE28C3"/>
    <w:rsid w:val="00CE45AF"/>
    <w:rsid w:val="00CE6F03"/>
    <w:rsid w:val="00CF065A"/>
    <w:rsid w:val="00CF1DAB"/>
    <w:rsid w:val="00D15652"/>
    <w:rsid w:val="00D21D69"/>
    <w:rsid w:val="00D222EF"/>
    <w:rsid w:val="00D23556"/>
    <w:rsid w:val="00D27C98"/>
    <w:rsid w:val="00D32CAB"/>
    <w:rsid w:val="00D330DC"/>
    <w:rsid w:val="00D3423D"/>
    <w:rsid w:val="00D3728F"/>
    <w:rsid w:val="00D409FF"/>
    <w:rsid w:val="00D41FE9"/>
    <w:rsid w:val="00D47B49"/>
    <w:rsid w:val="00D47D39"/>
    <w:rsid w:val="00D50062"/>
    <w:rsid w:val="00D512DE"/>
    <w:rsid w:val="00D54000"/>
    <w:rsid w:val="00D64FBB"/>
    <w:rsid w:val="00D6798F"/>
    <w:rsid w:val="00D703E5"/>
    <w:rsid w:val="00D7533A"/>
    <w:rsid w:val="00D7746F"/>
    <w:rsid w:val="00D8790D"/>
    <w:rsid w:val="00D90EC9"/>
    <w:rsid w:val="00D9253A"/>
    <w:rsid w:val="00D9360B"/>
    <w:rsid w:val="00D94789"/>
    <w:rsid w:val="00D95CD3"/>
    <w:rsid w:val="00D96B9D"/>
    <w:rsid w:val="00D97F82"/>
    <w:rsid w:val="00DA22BE"/>
    <w:rsid w:val="00DB0F03"/>
    <w:rsid w:val="00DB2511"/>
    <w:rsid w:val="00DC0DDE"/>
    <w:rsid w:val="00DC346F"/>
    <w:rsid w:val="00DD5C15"/>
    <w:rsid w:val="00DD5DEE"/>
    <w:rsid w:val="00DE14B1"/>
    <w:rsid w:val="00DE3449"/>
    <w:rsid w:val="00DE417D"/>
    <w:rsid w:val="00DF2585"/>
    <w:rsid w:val="00DF40FE"/>
    <w:rsid w:val="00DF4695"/>
    <w:rsid w:val="00E0315B"/>
    <w:rsid w:val="00E075E8"/>
    <w:rsid w:val="00E1140F"/>
    <w:rsid w:val="00E14AA9"/>
    <w:rsid w:val="00E20410"/>
    <w:rsid w:val="00E208F7"/>
    <w:rsid w:val="00E212C9"/>
    <w:rsid w:val="00E24154"/>
    <w:rsid w:val="00E323EA"/>
    <w:rsid w:val="00E36FDD"/>
    <w:rsid w:val="00E412DF"/>
    <w:rsid w:val="00E41370"/>
    <w:rsid w:val="00E42E7A"/>
    <w:rsid w:val="00E4332E"/>
    <w:rsid w:val="00E53500"/>
    <w:rsid w:val="00E62DC3"/>
    <w:rsid w:val="00E63540"/>
    <w:rsid w:val="00E63C17"/>
    <w:rsid w:val="00E67722"/>
    <w:rsid w:val="00E71B3F"/>
    <w:rsid w:val="00E72A31"/>
    <w:rsid w:val="00E80B85"/>
    <w:rsid w:val="00E85108"/>
    <w:rsid w:val="00E93351"/>
    <w:rsid w:val="00E9407C"/>
    <w:rsid w:val="00E94B4B"/>
    <w:rsid w:val="00EA43F3"/>
    <w:rsid w:val="00EB496E"/>
    <w:rsid w:val="00EC7DED"/>
    <w:rsid w:val="00ED3BBF"/>
    <w:rsid w:val="00ED68B1"/>
    <w:rsid w:val="00EE2248"/>
    <w:rsid w:val="00EE27C9"/>
    <w:rsid w:val="00EF20A5"/>
    <w:rsid w:val="00EF44BC"/>
    <w:rsid w:val="00EF4ED9"/>
    <w:rsid w:val="00F00767"/>
    <w:rsid w:val="00F05BF4"/>
    <w:rsid w:val="00F10064"/>
    <w:rsid w:val="00F179D5"/>
    <w:rsid w:val="00F200F3"/>
    <w:rsid w:val="00F22050"/>
    <w:rsid w:val="00F225DF"/>
    <w:rsid w:val="00F23642"/>
    <w:rsid w:val="00F25A89"/>
    <w:rsid w:val="00F318FE"/>
    <w:rsid w:val="00F37C80"/>
    <w:rsid w:val="00F4225E"/>
    <w:rsid w:val="00F4516D"/>
    <w:rsid w:val="00F55EF6"/>
    <w:rsid w:val="00F60675"/>
    <w:rsid w:val="00F62685"/>
    <w:rsid w:val="00F6445F"/>
    <w:rsid w:val="00F667EE"/>
    <w:rsid w:val="00F75A9C"/>
    <w:rsid w:val="00F760A8"/>
    <w:rsid w:val="00F80A31"/>
    <w:rsid w:val="00F81365"/>
    <w:rsid w:val="00F8355C"/>
    <w:rsid w:val="00F91D4E"/>
    <w:rsid w:val="00F9486A"/>
    <w:rsid w:val="00F95E1F"/>
    <w:rsid w:val="00FA3CB8"/>
    <w:rsid w:val="00FA7B35"/>
    <w:rsid w:val="00FB31B6"/>
    <w:rsid w:val="00FB3849"/>
    <w:rsid w:val="00FC5481"/>
    <w:rsid w:val="00FC5E9F"/>
    <w:rsid w:val="00FD7165"/>
    <w:rsid w:val="00FE5867"/>
    <w:rsid w:val="00FE6954"/>
    <w:rsid w:val="00FF6247"/>
    <w:rsid w:val="00FF6ABD"/>
    <w:rsid w:val="161016B1"/>
    <w:rsid w:val="37CB3470"/>
    <w:rsid w:val="438B7C21"/>
    <w:rsid w:val="616E37A4"/>
    <w:rsid w:val="7863F76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375D1BFB"/>
  <w15:chartTrackingRefBased/>
  <w15:docId w15:val="{CEC35009-0C8A-4F47-A35C-6E7156EB0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spacing w:before="120" w:line="360" w:lineRule="auto"/>
      <w:jc w:val="both"/>
    </w:pPr>
    <w:rPr>
      <w:rFonts w:ascii="Calibri" w:hAnsi="Calibri" w:cs="Calibri"/>
      <w:sz w:val="22"/>
      <w:szCs w:val="24"/>
      <w:lang w:eastAsia="zh-C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
    <w:name w:val="Cabeçalho 1"/>
    <w:basedOn w:val="Normal"/>
    <w:next w:val="Normal"/>
    <w:qFormat/>
    <w:pPr>
      <w:keepNext/>
      <w:numPr>
        <w:numId w:val="1"/>
      </w:numPr>
      <w:outlineLvl w:val="0"/>
    </w:pPr>
    <w:rPr>
      <w:rFonts w:ascii="Arial" w:hAnsi="Arial" w:cs="Arial"/>
      <w:b/>
      <w:bCs/>
      <w:sz w:val="40"/>
    </w:rPr>
  </w:style>
  <w:style w:type="paragraph" w:customStyle="1" w:styleId="Cabealho2">
    <w:name w:val="Cabeçalho 2"/>
    <w:basedOn w:val="Normal"/>
    <w:next w:val="Normal"/>
    <w:qFormat/>
    <w:pPr>
      <w:keepNext/>
      <w:numPr>
        <w:ilvl w:val="1"/>
        <w:numId w:val="1"/>
      </w:numPr>
      <w:spacing w:before="240" w:after="60"/>
      <w:outlineLvl w:val="1"/>
    </w:pPr>
    <w:rPr>
      <w:rFonts w:ascii="Arial" w:hAnsi="Arial" w:cs="Arial"/>
      <w:b/>
      <w:bCs/>
      <w:sz w:val="28"/>
      <w:szCs w:val="28"/>
    </w:rPr>
  </w:style>
  <w:style w:type="paragraph" w:customStyle="1" w:styleId="Cabealho3">
    <w:name w:val="Cabeçalho 3"/>
    <w:basedOn w:val="Normal"/>
    <w:next w:val="Normal"/>
    <w:qFormat/>
    <w:pPr>
      <w:keepNext/>
      <w:numPr>
        <w:ilvl w:val="2"/>
        <w:numId w:val="1"/>
      </w:numPr>
      <w:outlineLvl w:val="2"/>
    </w:pPr>
    <w:rPr>
      <w:rFonts w:ascii="Arial" w:hAnsi="Arial" w:cs="Arial"/>
      <w:b/>
      <w:bCs/>
    </w:rPr>
  </w:style>
  <w:style w:type="paragraph" w:customStyle="1" w:styleId="Cabealho4">
    <w:name w:val="Cabeçalho 4"/>
    <w:basedOn w:val="Normal"/>
    <w:next w:val="Normal"/>
    <w:qFormat/>
    <w:pPr>
      <w:keepNext/>
      <w:numPr>
        <w:ilvl w:val="3"/>
        <w:numId w:val="1"/>
      </w:numPr>
      <w:outlineLvl w:val="3"/>
    </w:pPr>
    <w:rPr>
      <w:rFonts w:ascii="Arial" w:hAnsi="Arial" w:cs="Arial"/>
      <w:bCs/>
    </w:rPr>
  </w:style>
  <w:style w:type="paragraph" w:customStyle="1" w:styleId="Cabealho5">
    <w:name w:val="Cabeçalho 5"/>
    <w:basedOn w:val="Normal"/>
    <w:next w:val="Normal"/>
    <w:qFormat/>
    <w:pPr>
      <w:keepNext/>
      <w:numPr>
        <w:ilvl w:val="4"/>
        <w:numId w:val="1"/>
      </w:numPr>
      <w:outlineLvl w:val="4"/>
    </w:pPr>
    <w:rPr>
      <w:rFonts w:ascii="Arial" w:hAnsi="Arial" w:cs="Arial"/>
      <w:b/>
      <w:bCs/>
      <w:sz w:val="18"/>
    </w:rPr>
  </w:style>
  <w:style w:type="paragraph" w:customStyle="1" w:styleId="Cabealho6">
    <w:name w:val="Cabeçalho 6"/>
    <w:basedOn w:val="Normal"/>
    <w:next w:val="Normal"/>
    <w:qFormat/>
    <w:pPr>
      <w:numPr>
        <w:ilvl w:val="5"/>
        <w:numId w:val="1"/>
      </w:numPr>
      <w:spacing w:before="240" w:after="60"/>
      <w:outlineLvl w:val="5"/>
    </w:pPr>
    <w:rPr>
      <w:b/>
      <w:bCs/>
      <w:szCs w:val="22"/>
    </w:rPr>
  </w:style>
  <w:style w:type="paragraph" w:customStyle="1" w:styleId="Cabealho7">
    <w:name w:val="Cabeçalho 7"/>
    <w:basedOn w:val="Normal"/>
    <w:next w:val="Normal"/>
    <w:qFormat/>
    <w:pPr>
      <w:numPr>
        <w:ilvl w:val="6"/>
        <w:numId w:val="1"/>
      </w:numPr>
      <w:spacing w:before="240" w:after="60"/>
      <w:outlineLvl w:val="6"/>
    </w:pPr>
  </w:style>
  <w:style w:type="paragraph" w:customStyle="1" w:styleId="Cabealho8">
    <w:name w:val="Cabeçalho 8"/>
    <w:basedOn w:val="Normal"/>
    <w:next w:val="Normal"/>
    <w:qFormat/>
    <w:pPr>
      <w:numPr>
        <w:ilvl w:val="7"/>
        <w:numId w:val="1"/>
      </w:numPr>
      <w:spacing w:before="240" w:after="60"/>
      <w:outlineLvl w:val="7"/>
    </w:pPr>
    <w:rPr>
      <w:i/>
      <w:iCs/>
    </w:rPr>
  </w:style>
  <w:style w:type="paragraph" w:customStyle="1" w:styleId="Cabealho9">
    <w:name w:val="Cabeçalho 9"/>
    <w:basedOn w:val="Normal"/>
    <w:next w:val="Normal"/>
    <w:qFormat/>
    <w:pPr>
      <w:numPr>
        <w:ilvl w:val="8"/>
        <w:numId w:val="1"/>
      </w:numPr>
      <w:spacing w:before="240" w:after="60"/>
      <w:outlineLvl w:val="8"/>
    </w:pPr>
    <w:rPr>
      <w:rFonts w:ascii="Arial" w:hAnsi="Arial" w:cs="Arial"/>
      <w:szCs w:val="22"/>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pacing w:before="240" w:after="120"/>
    </w:pPr>
    <w:rPr>
      <w:rFonts w:ascii="Arial" w:eastAsia="AR PL UMing HK" w:hAnsi="Arial" w:cs="Lohit Hindi"/>
      <w:sz w:val="28"/>
      <w:szCs w:val="28"/>
    </w:rPr>
  </w:style>
  <w:style w:type="paragraph" w:styleId="Corpodetexto">
    <w:name w:val="Body Text"/>
    <w:basedOn w:val="Normal"/>
    <w:rPr>
      <w:rFonts w:ascii="Arial" w:hAnsi="Arial" w:cs="Arial"/>
    </w:rPr>
  </w:style>
  <w:style w:type="paragraph" w:styleId="Lista">
    <w:name w:val="List"/>
    <w:basedOn w:val="Corpodetexto"/>
    <w:rPr>
      <w:rFonts w:cs="Lohit Hindi"/>
    </w:rPr>
  </w:style>
  <w:style w:type="paragraph" w:styleId="Legenda">
    <w:name w:val="caption"/>
    <w:basedOn w:val="Normal"/>
    <w:next w:val="Normal"/>
    <w:qFormat/>
    <w:pPr>
      <w:tabs>
        <w:tab w:val="left" w:pos="1440"/>
      </w:tabs>
      <w:jc w:val="center"/>
    </w:pPr>
    <w:rPr>
      <w:rFonts w:cs="Arial"/>
      <w:i/>
      <w:iCs/>
    </w:rPr>
  </w:style>
  <w:style w:type="paragraph" w:customStyle="1" w:styleId="Index">
    <w:name w:val="Index"/>
    <w:basedOn w:val="Normal"/>
    <w:pPr>
      <w:suppressLineNumbers/>
    </w:pPr>
    <w:rPr>
      <w:rFonts w:cs="Lohit Hindi"/>
    </w:rPr>
  </w:style>
  <w:style w:type="paragraph" w:customStyle="1" w:styleId="Corpodetexto21">
    <w:name w:val="Corpo de texto 21"/>
    <w:basedOn w:val="Normal"/>
    <w:pPr>
      <w:jc w:val="center"/>
    </w:p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val="0"/>
      <w:bCs w:val="0"/>
    </w:rPr>
  </w:style>
  <w:style w:type="paragraph" w:styleId="ndice1">
    <w:name w:val="toc 1"/>
    <w:basedOn w:val="Normal"/>
    <w:next w:val="Normal"/>
    <w:uiPriority w:val="39"/>
    <w:pPr>
      <w:jc w:val="left"/>
    </w:pPr>
    <w:rPr>
      <w:b/>
      <w:bCs/>
      <w:i/>
      <w:iCs/>
    </w:rPr>
  </w:style>
  <w:style w:type="paragraph" w:styleId="ndice2">
    <w:name w:val="toc 2"/>
    <w:basedOn w:val="Normal"/>
    <w:next w:val="Normal"/>
    <w:uiPriority w:val="39"/>
    <w:pPr>
      <w:spacing w:before="62"/>
      <w:ind w:left="238"/>
      <w:jc w:val="left"/>
    </w:pPr>
    <w:rPr>
      <w:b/>
      <w:bCs/>
      <w:szCs w:val="22"/>
    </w:rPr>
  </w:style>
  <w:style w:type="paragraph" w:styleId="ndice3">
    <w:name w:val="toc 3"/>
    <w:basedOn w:val="Normal"/>
    <w:next w:val="Normal"/>
    <w:uiPriority w:val="39"/>
    <w:pPr>
      <w:spacing w:before="0"/>
      <w:ind w:left="480"/>
      <w:jc w:val="left"/>
    </w:pPr>
    <w:rPr>
      <w:sz w:val="20"/>
      <w:szCs w:val="20"/>
    </w:rPr>
  </w:style>
  <w:style w:type="paragraph" w:styleId="ndice4">
    <w:name w:val="toc 4"/>
    <w:basedOn w:val="Normal"/>
    <w:next w:val="Normal"/>
    <w:pPr>
      <w:spacing w:before="0"/>
      <w:ind w:left="720"/>
      <w:jc w:val="left"/>
    </w:pPr>
    <w:rPr>
      <w:sz w:val="20"/>
      <w:szCs w:val="20"/>
    </w:rPr>
  </w:style>
  <w:style w:type="paragraph" w:styleId="ndice5">
    <w:name w:val="toc 5"/>
    <w:basedOn w:val="Normal"/>
    <w:next w:val="Normal"/>
    <w:pPr>
      <w:spacing w:before="0"/>
      <w:ind w:left="960"/>
      <w:jc w:val="left"/>
    </w:pPr>
    <w:rPr>
      <w:sz w:val="20"/>
      <w:szCs w:val="20"/>
    </w:rPr>
  </w:style>
  <w:style w:type="paragraph" w:styleId="ndice6">
    <w:name w:val="toc 6"/>
    <w:basedOn w:val="Normal"/>
    <w:next w:val="Normal"/>
    <w:pPr>
      <w:spacing w:before="0"/>
      <w:ind w:left="1200"/>
      <w:jc w:val="left"/>
    </w:pPr>
    <w:rPr>
      <w:sz w:val="20"/>
      <w:szCs w:val="20"/>
    </w:rPr>
  </w:style>
  <w:style w:type="paragraph" w:styleId="ndice7">
    <w:name w:val="toc 7"/>
    <w:basedOn w:val="Normal"/>
    <w:next w:val="Normal"/>
    <w:pPr>
      <w:spacing w:before="0"/>
      <w:ind w:left="1440"/>
      <w:jc w:val="left"/>
    </w:pPr>
    <w:rPr>
      <w:sz w:val="20"/>
      <w:szCs w:val="20"/>
    </w:rPr>
  </w:style>
  <w:style w:type="paragraph" w:styleId="ndice8">
    <w:name w:val="toc 8"/>
    <w:basedOn w:val="Normal"/>
    <w:next w:val="Normal"/>
    <w:pPr>
      <w:spacing w:before="0"/>
      <w:ind w:left="1680"/>
      <w:jc w:val="left"/>
    </w:pPr>
    <w:rPr>
      <w:sz w:val="20"/>
      <w:szCs w:val="20"/>
    </w:rPr>
  </w:style>
  <w:style w:type="paragraph" w:styleId="ndice9">
    <w:name w:val="toc 9"/>
    <w:basedOn w:val="Normal"/>
    <w:next w:val="Normal"/>
    <w:pPr>
      <w:spacing w:before="0"/>
      <w:ind w:left="1920"/>
      <w:jc w:val="left"/>
    </w:pPr>
    <w:rPr>
      <w:sz w:val="20"/>
      <w:szCs w:val="20"/>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customStyle="1" w:styleId="ndicedeilustraes1">
    <w:name w:val="Índice de ilustrações1"/>
    <w:basedOn w:val="Normal"/>
    <w:next w:val="Normal"/>
    <w:pPr>
      <w:jc w:val="left"/>
    </w:pPr>
    <w:rPr>
      <w:i/>
      <w:iCs/>
      <w:sz w:val="20"/>
      <w:szCs w:val="20"/>
    </w:rPr>
  </w:style>
  <w:style w:type="paragraph" w:styleId="Cabealho">
    <w:name w:val="header"/>
    <w:basedOn w:val="Normal"/>
    <w:pPr>
      <w:tabs>
        <w:tab w:val="center" w:pos="4153"/>
        <w:tab w:val="right" w:pos="8306"/>
      </w:tabs>
      <w:jc w:val="right"/>
    </w:pPr>
    <w:rPr>
      <w:rFonts w:ascii="Arial" w:hAnsi="Arial" w:cs="Arial"/>
      <w:sz w:val="18"/>
      <w:szCs w:val="18"/>
    </w:rPr>
  </w:style>
  <w:style w:type="paragraph" w:styleId="Rodap">
    <w:name w:val="footer"/>
    <w:basedOn w:val="Normal"/>
    <w:pPr>
      <w:tabs>
        <w:tab w:val="center" w:pos="4153"/>
        <w:tab w:val="right" w:pos="8306"/>
      </w:tabs>
      <w:jc w:val="right"/>
    </w:pPr>
    <w:rPr>
      <w:rFonts w:ascii="Arial" w:hAnsi="Arial" w:cs="Arial"/>
      <w:sz w:val="18"/>
    </w:rPr>
  </w:style>
  <w:style w:type="paragraph" w:customStyle="1" w:styleId="Corpodetexto31">
    <w:name w:val="Corpo de texto 31"/>
    <w:basedOn w:val="Normal"/>
    <w:rPr>
      <w:rFonts w:ascii="Arial" w:hAnsi="Arial" w:cs="Arial"/>
    </w:rPr>
  </w:style>
  <w:style w:type="paragraph" w:customStyle="1" w:styleId="Imagem">
    <w:name w:val="Imagem"/>
    <w:basedOn w:val="Normal"/>
    <w:pPr>
      <w:keepNext/>
      <w:spacing w:before="240" w:after="120"/>
      <w:jc w:val="center"/>
    </w:pPr>
    <w:rPr>
      <w:szCs w:val="20"/>
    </w:rPr>
  </w:style>
  <w:style w:type="paragraph" w:customStyle="1" w:styleId="ndiceremissivo91">
    <w:name w:val="Índice remissivo 91"/>
    <w:basedOn w:val="Normal"/>
    <w:next w:val="Normal"/>
    <w:pPr>
      <w:spacing w:before="0"/>
      <w:ind w:left="2160" w:hanging="240"/>
    </w:pPr>
    <w:rPr>
      <w:rFonts w:ascii="Arial" w:hAnsi="Arial" w:cs="Arial"/>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rPr>
      <w:rFonts w:ascii="Arial" w:hAnsi="Arial" w:cs="Arial"/>
      <w:sz w:val="20"/>
      <w:szCs w:val="20"/>
    </w:rPr>
  </w:style>
  <w:style w:type="paragraph" w:customStyle="1" w:styleId="Listacommarcas41">
    <w:name w:val="Lista com marcas 41"/>
    <w:basedOn w:val="Normal"/>
    <w:pPr>
      <w:numPr>
        <w:numId w:val="5"/>
      </w:numPr>
    </w:pPr>
    <w:rPr>
      <w:szCs w:val="20"/>
    </w:rPr>
  </w:style>
  <w:style w:type="paragraph" w:customStyle="1" w:styleId="codigoFonte">
    <w:name w:val="codigoFonte"/>
    <w:basedOn w:val="Normal"/>
    <w:rPr>
      <w:rFonts w:ascii="Courier New" w:hAnsi="Courier New" w:cs="Courier New"/>
    </w:rPr>
  </w:style>
  <w:style w:type="paragraph" w:customStyle="1" w:styleId="Textodebalo1">
    <w:name w:val="Texto de balão1"/>
    <w:basedOn w:val="Normal"/>
    <w:rPr>
      <w:rFonts w:ascii="Tahoma" w:hAnsi="Tahoma" w:cs="Tahoma"/>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rPr>
  </w:style>
  <w:style w:type="paragraph" w:customStyle="1" w:styleId="ficheiro">
    <w:name w:val="ficheiro"/>
    <w:basedOn w:val="Normal"/>
    <w:rPr>
      <w:rFonts w:ascii="Century Gothic" w:eastAsia="Batang" w:hAnsi="Century Gothic" w:cs="Arial"/>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cs="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spacing w:before="0"/>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autoRedefine/>
    <w:rsid w:val="00431418"/>
    <w:pPr>
      <w:numPr>
        <w:numId w:val="6"/>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pacing w:before="0"/>
      <w:ind w:left="851" w:hanging="851"/>
    </w:p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56"/>
        <w:tab w:val="right" w:pos="8312"/>
      </w:tabs>
    </w:pPr>
  </w:style>
  <w:style w:type="paragraph" w:styleId="ndicedeilustraes">
    <w:name w:val="table of figures"/>
    <w:basedOn w:val="Normal"/>
    <w:next w:val="Normal"/>
    <w:uiPriority w:val="99"/>
    <w:unhideWhenUsed/>
    <w:rsid w:val="00BC08DF"/>
  </w:style>
  <w:style w:type="paragraph" w:styleId="PargrafodaLista">
    <w:name w:val="List Paragraph"/>
    <w:basedOn w:val="Normal"/>
    <w:uiPriority w:val="34"/>
    <w:qFormat/>
    <w:rsid w:val="009E43A4"/>
    <w:pPr>
      <w:ind w:left="720"/>
      <w:contextualSpacing/>
    </w:pPr>
  </w:style>
  <w:style w:type="paragraph" w:styleId="Textodebalo">
    <w:name w:val="Balloon Text"/>
    <w:basedOn w:val="Normal"/>
    <w:link w:val="TextodebaloCarter"/>
    <w:uiPriority w:val="99"/>
    <w:semiHidden/>
    <w:unhideWhenUsed/>
    <w:rsid w:val="009B53DC"/>
    <w:pPr>
      <w:spacing w:before="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9B53DC"/>
    <w:rPr>
      <w:sz w:val="18"/>
      <w:szCs w:val="18"/>
      <w:lang w:eastAsia="zh-CN"/>
    </w:rPr>
  </w:style>
  <w:style w:type="character" w:styleId="Refdecomentrio">
    <w:name w:val="annotation reference"/>
    <w:basedOn w:val="Tipodeletrapredefinidodopargrafo"/>
    <w:uiPriority w:val="99"/>
    <w:semiHidden/>
    <w:unhideWhenUsed/>
    <w:rsid w:val="009B53DC"/>
    <w:rPr>
      <w:sz w:val="16"/>
      <w:szCs w:val="16"/>
    </w:rPr>
  </w:style>
  <w:style w:type="paragraph" w:styleId="Textodecomentrio">
    <w:name w:val="annotation text"/>
    <w:basedOn w:val="Normal"/>
    <w:link w:val="TextodecomentrioCarter"/>
    <w:uiPriority w:val="99"/>
    <w:semiHidden/>
    <w:unhideWhenUsed/>
    <w:rsid w:val="009B53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B53DC"/>
    <w:rPr>
      <w:rFonts w:ascii="Calibri" w:hAnsi="Calibri" w:cs="Calibri"/>
      <w:lang w:eastAsia="zh-CN"/>
    </w:rPr>
  </w:style>
  <w:style w:type="paragraph" w:styleId="Assuntodecomentrio">
    <w:name w:val="annotation subject"/>
    <w:basedOn w:val="Textodecomentrio"/>
    <w:next w:val="Textodecomentrio"/>
    <w:link w:val="AssuntodecomentrioCarter"/>
    <w:uiPriority w:val="99"/>
    <w:semiHidden/>
    <w:unhideWhenUsed/>
    <w:rsid w:val="009B53DC"/>
    <w:rPr>
      <w:b/>
      <w:bCs/>
    </w:rPr>
  </w:style>
  <w:style w:type="character" w:customStyle="1" w:styleId="AssuntodecomentrioCarter">
    <w:name w:val="Assunto de comentário Caráter"/>
    <w:basedOn w:val="TextodecomentrioCarter"/>
    <w:link w:val="Assuntodecomentrio"/>
    <w:uiPriority w:val="99"/>
    <w:semiHidden/>
    <w:rsid w:val="009B53DC"/>
    <w:rPr>
      <w:rFonts w:ascii="Calibri" w:hAnsi="Calibri" w:cs="Calibri"/>
      <w:b/>
      <w:bCs/>
      <w:lang w:eastAsia="zh-CN"/>
    </w:rPr>
  </w:style>
  <w:style w:type="paragraph" w:styleId="Reviso">
    <w:name w:val="Revision"/>
    <w:hidden/>
    <w:uiPriority w:val="99"/>
    <w:semiHidden/>
    <w:rsid w:val="00E4332E"/>
    <w:rPr>
      <w:rFonts w:ascii="Calibri" w:hAnsi="Calibri" w:cs="Calibri"/>
      <w:sz w:val="22"/>
      <w:szCs w:val="24"/>
      <w:lang w:eastAsia="zh-CN"/>
    </w:rPr>
  </w:style>
  <w:style w:type="paragraph" w:styleId="NormalWeb">
    <w:name w:val="Normal (Web)"/>
    <w:basedOn w:val="Normal"/>
    <w:uiPriority w:val="99"/>
    <w:unhideWhenUsed/>
    <w:rsid w:val="00C24795"/>
    <w:pPr>
      <w:suppressAutoHyphens w:val="0"/>
      <w:spacing w:before="100" w:beforeAutospacing="1" w:after="100" w:afterAutospacing="1" w:line="240" w:lineRule="auto"/>
      <w:jc w:val="left"/>
    </w:pPr>
    <w:rPr>
      <w:rFonts w:ascii="Times New Roman" w:hAnsi="Times New Roman" w:cs="Times New Roman"/>
      <w:sz w:val="24"/>
      <w:lang w:val="en-GB" w:eastAsia="en-GB"/>
    </w:rPr>
  </w:style>
  <w:style w:type="character" w:styleId="MenoNoResolvida">
    <w:name w:val="Unresolved Mention"/>
    <w:basedOn w:val="Tipodeletrapredefinidodopargrafo"/>
    <w:uiPriority w:val="99"/>
    <w:rsid w:val="00C24795"/>
    <w:rPr>
      <w:color w:val="605E5C"/>
      <w:shd w:val="clear" w:color="auto" w:fill="E1DFDD"/>
    </w:rPr>
  </w:style>
  <w:style w:type="character" w:styleId="TextodoMarcadordePosio">
    <w:name w:val="Placeholder Text"/>
    <w:basedOn w:val="Tipodeletrapredefinidodopargrafo"/>
    <w:uiPriority w:val="99"/>
    <w:semiHidden/>
    <w:rsid w:val="001B263E"/>
    <w:rPr>
      <w:color w:val="808080"/>
    </w:rPr>
  </w:style>
  <w:style w:type="paragraph" w:styleId="SemEspaamento">
    <w:name w:val="No Spacing"/>
    <w:uiPriority w:val="1"/>
    <w:qFormat/>
    <w:rsid w:val="005C5185"/>
    <w:pPr>
      <w:suppressAutoHyphens/>
      <w:jc w:val="both"/>
    </w:pPr>
    <w:rPr>
      <w:rFonts w:ascii="Calibri" w:hAnsi="Calibri" w:cs="Calibri"/>
      <w:sz w:val="22"/>
      <w:szCs w:val="24"/>
      <w:lang w:eastAsia="zh-CN"/>
    </w:rPr>
  </w:style>
  <w:style w:type="paragraph" w:customStyle="1" w:styleId="tabela">
    <w:name w:val="tabela"/>
    <w:basedOn w:val="Normal"/>
    <w:link w:val="tabelaCarter"/>
    <w:qFormat/>
    <w:rsid w:val="00055A70"/>
    <w:pPr>
      <w:jc w:val="center"/>
    </w:pPr>
    <w:rPr>
      <w:i/>
      <w:sz w:val="20"/>
    </w:rPr>
  </w:style>
  <w:style w:type="character" w:customStyle="1" w:styleId="tabelaCarter">
    <w:name w:val="tabela Caráter"/>
    <w:basedOn w:val="Tipodeletrapredefinidodopargrafo"/>
    <w:link w:val="tabela"/>
    <w:rsid w:val="00055A70"/>
    <w:rPr>
      <w:rFonts w:ascii="Calibri" w:hAnsi="Calibri" w:cs="Calibri"/>
      <w:i/>
      <w:szCs w:val="24"/>
      <w:lang w:eastAsia="zh-CN"/>
    </w:rPr>
  </w:style>
  <w:style w:type="paragraph" w:customStyle="1" w:styleId="figuras">
    <w:name w:val="figuras"/>
    <w:basedOn w:val="tabela"/>
    <w:link w:val="figurasCarter"/>
    <w:qFormat/>
    <w:rsid w:val="004B3C61"/>
  </w:style>
  <w:style w:type="character" w:customStyle="1" w:styleId="figurasCarter">
    <w:name w:val="figuras Caráter"/>
    <w:basedOn w:val="tabelaCarter"/>
    <w:link w:val="figuras"/>
    <w:rsid w:val="004B3C61"/>
    <w:rPr>
      <w:rFonts w:ascii="Calibri" w:hAnsi="Calibri" w:cs="Calibri"/>
      <w:i/>
      <w:szCs w:val="24"/>
      <w:lang w:eastAsia="zh-CN"/>
    </w:rPr>
  </w:style>
  <w:style w:type="table" w:styleId="TabelacomGrelha">
    <w:name w:val="Table Grid"/>
    <w:basedOn w:val="Tabelanormal"/>
    <w:uiPriority w:val="39"/>
    <w:rsid w:val="006C2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remissivo1">
    <w:name w:val="index 1"/>
    <w:basedOn w:val="Normal"/>
    <w:next w:val="Normal"/>
    <w:autoRedefine/>
    <w:uiPriority w:val="99"/>
    <w:semiHidden/>
    <w:unhideWhenUsed/>
    <w:rsid w:val="005116B1"/>
    <w:pPr>
      <w:spacing w:before="0" w:line="240" w:lineRule="auto"/>
      <w:ind w:left="220" w:hanging="220"/>
    </w:pPr>
  </w:style>
  <w:style w:type="paragraph" w:customStyle="1" w:styleId="Default">
    <w:name w:val="Default"/>
    <w:rsid w:val="006C295F"/>
    <w:pPr>
      <w:autoSpaceDE w:val="0"/>
      <w:autoSpaceDN w:val="0"/>
      <w:adjustRightInd w:val="0"/>
    </w:pPr>
    <w:rPr>
      <w:rFonts w:ascii="Calibri" w:hAnsi="Calibri" w:cs="Calibri"/>
      <w:color w:val="000000"/>
      <w:sz w:val="24"/>
      <w:szCs w:val="24"/>
      <w:lang w:val="en-GB"/>
    </w:rPr>
  </w:style>
  <w:style w:type="paragraph" w:styleId="Subttulo">
    <w:name w:val="Subtitle"/>
    <w:basedOn w:val="Normal"/>
    <w:next w:val="Normal"/>
    <w:link w:val="SubttuloCarter"/>
    <w:uiPriority w:val="11"/>
    <w:qFormat/>
    <w:rsid w:val="008B2A4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tuloCarter">
    <w:name w:val="Subtítulo Caráter"/>
    <w:basedOn w:val="Tipodeletrapredefinidodopargrafo"/>
    <w:link w:val="Subttulo"/>
    <w:uiPriority w:val="11"/>
    <w:rsid w:val="008B2A4A"/>
    <w:rPr>
      <w:rFonts w:asciiTheme="minorHAnsi" w:eastAsiaTheme="minorEastAsia" w:hAnsiTheme="minorHAnsi" w:cstheme="minorBidi"/>
      <w:color w:val="5A5A5A" w:themeColor="text1" w:themeTint="A5"/>
      <w:spacing w:val="15"/>
      <w:sz w:val="22"/>
      <w:szCs w:val="22"/>
      <w:lang w:eastAsia="zh-CN"/>
    </w:rPr>
  </w:style>
  <w:style w:type="paragraph" w:styleId="Textodenotaderodap">
    <w:name w:val="footnote text"/>
    <w:basedOn w:val="Normal"/>
    <w:link w:val="TextodenotaderodapCarter"/>
    <w:uiPriority w:val="99"/>
    <w:semiHidden/>
    <w:unhideWhenUsed/>
    <w:rsid w:val="0098185D"/>
    <w:pPr>
      <w:spacing w:before="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98185D"/>
    <w:rPr>
      <w:rFonts w:ascii="Calibri" w:hAnsi="Calibri" w:cs="Calibri"/>
      <w:lang w:eastAsia="zh-CN"/>
    </w:rPr>
  </w:style>
  <w:style w:type="character" w:styleId="Refdenotaderodap">
    <w:name w:val="footnote reference"/>
    <w:basedOn w:val="Tipodeletrapredefinidodopargrafo"/>
    <w:uiPriority w:val="99"/>
    <w:semiHidden/>
    <w:unhideWhenUsed/>
    <w:rsid w:val="0098185D"/>
    <w:rPr>
      <w:vertAlign w:val="superscript"/>
    </w:rPr>
  </w:style>
  <w:style w:type="character" w:styleId="Forte">
    <w:name w:val="Strong"/>
    <w:basedOn w:val="Tipodeletrapredefinidodopargrafo"/>
    <w:uiPriority w:val="22"/>
    <w:qFormat/>
    <w:rsid w:val="00C17E2A"/>
    <w:rPr>
      <w:b/>
      <w:bCs/>
    </w:rPr>
  </w:style>
  <w:style w:type="paragraph" w:styleId="HTMLpr-formatado">
    <w:name w:val="HTML Preformatted"/>
    <w:basedOn w:val="Normal"/>
    <w:link w:val="HTMLpr-formatadoCarter"/>
    <w:uiPriority w:val="99"/>
    <w:semiHidden/>
    <w:unhideWhenUsed/>
    <w:rsid w:val="00D32C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line="240" w:lineRule="auto"/>
      <w:jc w:val="left"/>
    </w:pPr>
    <w:rPr>
      <w:rFonts w:ascii="Courier New" w:hAnsi="Courier New" w:cs="Courier New"/>
      <w:sz w:val="20"/>
      <w:szCs w:val="20"/>
      <w:lang w:val="en-GB" w:eastAsia="en-GB"/>
    </w:rPr>
  </w:style>
  <w:style w:type="character" w:customStyle="1" w:styleId="HTMLpr-formatadoCarter">
    <w:name w:val="HTML pré-formatado Caráter"/>
    <w:basedOn w:val="Tipodeletrapredefinidodopargrafo"/>
    <w:link w:val="HTMLpr-formatado"/>
    <w:uiPriority w:val="99"/>
    <w:semiHidden/>
    <w:rsid w:val="00D32CAB"/>
    <w:rPr>
      <w:rFonts w:ascii="Courier New" w:hAnsi="Courier New" w:cs="Courier New"/>
      <w:lang w:val="en-GB" w:eastAsia="en-GB"/>
    </w:rPr>
  </w:style>
  <w:style w:type="character" w:customStyle="1" w:styleId="y2iqfc">
    <w:name w:val="y2iqfc"/>
    <w:basedOn w:val="Tipodeletrapredefinidodopargrafo"/>
    <w:rsid w:val="00D32CAB"/>
  </w:style>
  <w:style w:type="character" w:customStyle="1" w:styleId="hgkelc">
    <w:name w:val="hgkelc"/>
    <w:basedOn w:val="Tipodeletrapredefinidodopargrafo"/>
    <w:rsid w:val="00D32C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929158">
      <w:bodyDiv w:val="1"/>
      <w:marLeft w:val="0"/>
      <w:marRight w:val="0"/>
      <w:marTop w:val="0"/>
      <w:marBottom w:val="0"/>
      <w:divBdr>
        <w:top w:val="none" w:sz="0" w:space="0" w:color="auto"/>
        <w:left w:val="none" w:sz="0" w:space="0" w:color="auto"/>
        <w:bottom w:val="none" w:sz="0" w:space="0" w:color="auto"/>
        <w:right w:val="none" w:sz="0" w:space="0" w:color="auto"/>
      </w:divBdr>
    </w:div>
    <w:div w:id="426317237">
      <w:bodyDiv w:val="1"/>
      <w:marLeft w:val="0"/>
      <w:marRight w:val="0"/>
      <w:marTop w:val="0"/>
      <w:marBottom w:val="0"/>
      <w:divBdr>
        <w:top w:val="none" w:sz="0" w:space="0" w:color="auto"/>
        <w:left w:val="none" w:sz="0" w:space="0" w:color="auto"/>
        <w:bottom w:val="none" w:sz="0" w:space="0" w:color="auto"/>
        <w:right w:val="none" w:sz="0" w:space="0" w:color="auto"/>
      </w:divBdr>
    </w:div>
    <w:div w:id="431634867">
      <w:bodyDiv w:val="1"/>
      <w:marLeft w:val="0"/>
      <w:marRight w:val="0"/>
      <w:marTop w:val="0"/>
      <w:marBottom w:val="0"/>
      <w:divBdr>
        <w:top w:val="none" w:sz="0" w:space="0" w:color="auto"/>
        <w:left w:val="none" w:sz="0" w:space="0" w:color="auto"/>
        <w:bottom w:val="none" w:sz="0" w:space="0" w:color="auto"/>
        <w:right w:val="none" w:sz="0" w:space="0" w:color="auto"/>
      </w:divBdr>
    </w:div>
    <w:div w:id="500314371">
      <w:bodyDiv w:val="1"/>
      <w:marLeft w:val="0"/>
      <w:marRight w:val="0"/>
      <w:marTop w:val="0"/>
      <w:marBottom w:val="0"/>
      <w:divBdr>
        <w:top w:val="none" w:sz="0" w:space="0" w:color="auto"/>
        <w:left w:val="none" w:sz="0" w:space="0" w:color="auto"/>
        <w:bottom w:val="none" w:sz="0" w:space="0" w:color="auto"/>
        <w:right w:val="none" w:sz="0" w:space="0" w:color="auto"/>
      </w:divBdr>
    </w:div>
    <w:div w:id="521671418">
      <w:bodyDiv w:val="1"/>
      <w:marLeft w:val="0"/>
      <w:marRight w:val="0"/>
      <w:marTop w:val="0"/>
      <w:marBottom w:val="0"/>
      <w:divBdr>
        <w:top w:val="none" w:sz="0" w:space="0" w:color="auto"/>
        <w:left w:val="none" w:sz="0" w:space="0" w:color="auto"/>
        <w:bottom w:val="none" w:sz="0" w:space="0" w:color="auto"/>
        <w:right w:val="none" w:sz="0" w:space="0" w:color="auto"/>
      </w:divBdr>
      <w:divsChild>
        <w:div w:id="948467501">
          <w:marLeft w:val="0"/>
          <w:marRight w:val="0"/>
          <w:marTop w:val="0"/>
          <w:marBottom w:val="0"/>
          <w:divBdr>
            <w:top w:val="none" w:sz="0" w:space="0" w:color="auto"/>
            <w:left w:val="none" w:sz="0" w:space="0" w:color="auto"/>
            <w:bottom w:val="none" w:sz="0" w:space="0" w:color="auto"/>
            <w:right w:val="none" w:sz="0" w:space="0" w:color="auto"/>
          </w:divBdr>
          <w:divsChild>
            <w:div w:id="470172915">
              <w:marLeft w:val="0"/>
              <w:marRight w:val="0"/>
              <w:marTop w:val="0"/>
              <w:marBottom w:val="0"/>
              <w:divBdr>
                <w:top w:val="none" w:sz="0" w:space="0" w:color="auto"/>
                <w:left w:val="none" w:sz="0" w:space="0" w:color="auto"/>
                <w:bottom w:val="none" w:sz="0" w:space="0" w:color="auto"/>
                <w:right w:val="none" w:sz="0" w:space="0" w:color="auto"/>
              </w:divBdr>
              <w:divsChild>
                <w:div w:id="119480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03927">
      <w:bodyDiv w:val="1"/>
      <w:marLeft w:val="0"/>
      <w:marRight w:val="0"/>
      <w:marTop w:val="0"/>
      <w:marBottom w:val="0"/>
      <w:divBdr>
        <w:top w:val="none" w:sz="0" w:space="0" w:color="auto"/>
        <w:left w:val="none" w:sz="0" w:space="0" w:color="auto"/>
        <w:bottom w:val="none" w:sz="0" w:space="0" w:color="auto"/>
        <w:right w:val="none" w:sz="0" w:space="0" w:color="auto"/>
      </w:divBdr>
      <w:divsChild>
        <w:div w:id="235555636">
          <w:marLeft w:val="0"/>
          <w:marRight w:val="0"/>
          <w:marTop w:val="0"/>
          <w:marBottom w:val="0"/>
          <w:divBdr>
            <w:top w:val="none" w:sz="0" w:space="0" w:color="auto"/>
            <w:left w:val="none" w:sz="0" w:space="0" w:color="auto"/>
            <w:bottom w:val="none" w:sz="0" w:space="0" w:color="auto"/>
            <w:right w:val="none" w:sz="0" w:space="0" w:color="auto"/>
          </w:divBdr>
          <w:divsChild>
            <w:div w:id="769352481">
              <w:marLeft w:val="0"/>
              <w:marRight w:val="0"/>
              <w:marTop w:val="0"/>
              <w:marBottom w:val="0"/>
              <w:divBdr>
                <w:top w:val="none" w:sz="0" w:space="0" w:color="auto"/>
                <w:left w:val="none" w:sz="0" w:space="0" w:color="auto"/>
                <w:bottom w:val="none" w:sz="0" w:space="0" w:color="auto"/>
                <w:right w:val="none" w:sz="0" w:space="0" w:color="auto"/>
              </w:divBdr>
              <w:divsChild>
                <w:div w:id="213844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838965">
      <w:bodyDiv w:val="1"/>
      <w:marLeft w:val="0"/>
      <w:marRight w:val="0"/>
      <w:marTop w:val="0"/>
      <w:marBottom w:val="0"/>
      <w:divBdr>
        <w:top w:val="none" w:sz="0" w:space="0" w:color="auto"/>
        <w:left w:val="none" w:sz="0" w:space="0" w:color="auto"/>
        <w:bottom w:val="none" w:sz="0" w:space="0" w:color="auto"/>
        <w:right w:val="none" w:sz="0" w:space="0" w:color="auto"/>
      </w:divBdr>
    </w:div>
    <w:div w:id="950743301">
      <w:bodyDiv w:val="1"/>
      <w:marLeft w:val="0"/>
      <w:marRight w:val="0"/>
      <w:marTop w:val="0"/>
      <w:marBottom w:val="0"/>
      <w:divBdr>
        <w:top w:val="none" w:sz="0" w:space="0" w:color="auto"/>
        <w:left w:val="none" w:sz="0" w:space="0" w:color="auto"/>
        <w:bottom w:val="none" w:sz="0" w:space="0" w:color="auto"/>
        <w:right w:val="none" w:sz="0" w:space="0" w:color="auto"/>
      </w:divBdr>
      <w:divsChild>
        <w:div w:id="297227218">
          <w:marLeft w:val="0"/>
          <w:marRight w:val="0"/>
          <w:marTop w:val="0"/>
          <w:marBottom w:val="0"/>
          <w:divBdr>
            <w:top w:val="none" w:sz="0" w:space="0" w:color="auto"/>
            <w:left w:val="none" w:sz="0" w:space="0" w:color="auto"/>
            <w:bottom w:val="none" w:sz="0" w:space="0" w:color="auto"/>
            <w:right w:val="none" w:sz="0" w:space="0" w:color="auto"/>
          </w:divBdr>
          <w:divsChild>
            <w:div w:id="41740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43437">
      <w:bodyDiv w:val="1"/>
      <w:marLeft w:val="0"/>
      <w:marRight w:val="0"/>
      <w:marTop w:val="0"/>
      <w:marBottom w:val="0"/>
      <w:divBdr>
        <w:top w:val="none" w:sz="0" w:space="0" w:color="auto"/>
        <w:left w:val="none" w:sz="0" w:space="0" w:color="auto"/>
        <w:bottom w:val="none" w:sz="0" w:space="0" w:color="auto"/>
        <w:right w:val="none" w:sz="0" w:space="0" w:color="auto"/>
      </w:divBdr>
    </w:div>
    <w:div w:id="1408653053">
      <w:bodyDiv w:val="1"/>
      <w:marLeft w:val="0"/>
      <w:marRight w:val="0"/>
      <w:marTop w:val="0"/>
      <w:marBottom w:val="0"/>
      <w:divBdr>
        <w:top w:val="none" w:sz="0" w:space="0" w:color="auto"/>
        <w:left w:val="none" w:sz="0" w:space="0" w:color="auto"/>
        <w:bottom w:val="none" w:sz="0" w:space="0" w:color="auto"/>
        <w:right w:val="none" w:sz="0" w:space="0" w:color="auto"/>
      </w:divBdr>
    </w:div>
    <w:div w:id="1427844755">
      <w:bodyDiv w:val="1"/>
      <w:marLeft w:val="0"/>
      <w:marRight w:val="0"/>
      <w:marTop w:val="0"/>
      <w:marBottom w:val="0"/>
      <w:divBdr>
        <w:top w:val="none" w:sz="0" w:space="0" w:color="auto"/>
        <w:left w:val="none" w:sz="0" w:space="0" w:color="auto"/>
        <w:bottom w:val="none" w:sz="0" w:space="0" w:color="auto"/>
        <w:right w:val="none" w:sz="0" w:space="0" w:color="auto"/>
      </w:divBdr>
    </w:div>
    <w:div w:id="1612467269">
      <w:bodyDiv w:val="1"/>
      <w:marLeft w:val="0"/>
      <w:marRight w:val="0"/>
      <w:marTop w:val="0"/>
      <w:marBottom w:val="0"/>
      <w:divBdr>
        <w:top w:val="none" w:sz="0" w:space="0" w:color="auto"/>
        <w:left w:val="none" w:sz="0" w:space="0" w:color="auto"/>
        <w:bottom w:val="none" w:sz="0" w:space="0" w:color="auto"/>
        <w:right w:val="none" w:sz="0" w:space="0" w:color="auto"/>
      </w:divBdr>
    </w:div>
    <w:div w:id="1649164352">
      <w:bodyDiv w:val="1"/>
      <w:marLeft w:val="0"/>
      <w:marRight w:val="0"/>
      <w:marTop w:val="0"/>
      <w:marBottom w:val="0"/>
      <w:divBdr>
        <w:top w:val="none" w:sz="0" w:space="0" w:color="auto"/>
        <w:left w:val="none" w:sz="0" w:space="0" w:color="auto"/>
        <w:bottom w:val="none" w:sz="0" w:space="0" w:color="auto"/>
        <w:right w:val="none" w:sz="0" w:space="0" w:color="auto"/>
      </w:divBdr>
    </w:div>
    <w:div w:id="1780954287">
      <w:bodyDiv w:val="1"/>
      <w:marLeft w:val="0"/>
      <w:marRight w:val="0"/>
      <w:marTop w:val="0"/>
      <w:marBottom w:val="0"/>
      <w:divBdr>
        <w:top w:val="none" w:sz="0" w:space="0" w:color="auto"/>
        <w:left w:val="none" w:sz="0" w:space="0" w:color="auto"/>
        <w:bottom w:val="none" w:sz="0" w:space="0" w:color="auto"/>
        <w:right w:val="none" w:sz="0" w:space="0" w:color="auto"/>
      </w:divBdr>
    </w:div>
    <w:div w:id="1816951155">
      <w:bodyDiv w:val="1"/>
      <w:marLeft w:val="0"/>
      <w:marRight w:val="0"/>
      <w:marTop w:val="0"/>
      <w:marBottom w:val="0"/>
      <w:divBdr>
        <w:top w:val="none" w:sz="0" w:space="0" w:color="auto"/>
        <w:left w:val="none" w:sz="0" w:space="0" w:color="auto"/>
        <w:bottom w:val="none" w:sz="0" w:space="0" w:color="auto"/>
        <w:right w:val="none" w:sz="0" w:space="0" w:color="auto"/>
      </w:divBdr>
    </w:div>
    <w:div w:id="1923023195">
      <w:bodyDiv w:val="1"/>
      <w:marLeft w:val="0"/>
      <w:marRight w:val="0"/>
      <w:marTop w:val="0"/>
      <w:marBottom w:val="0"/>
      <w:divBdr>
        <w:top w:val="none" w:sz="0" w:space="0" w:color="auto"/>
        <w:left w:val="none" w:sz="0" w:space="0" w:color="auto"/>
        <w:bottom w:val="none" w:sz="0" w:space="0" w:color="auto"/>
        <w:right w:val="none" w:sz="0" w:space="0" w:color="auto"/>
      </w:divBdr>
    </w:div>
    <w:div w:id="202247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42" Type="http://schemas.openxmlformats.org/officeDocument/2006/relationships/footer" Target="footer15.xml"/><Relationship Id="rId47" Type="http://schemas.openxmlformats.org/officeDocument/2006/relationships/image" Target="media/image6.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37.png"/><Relationship Id="rId89" Type="http://schemas.openxmlformats.org/officeDocument/2006/relationships/image" Target="media/image42.png"/><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header" Target="header11.xml"/><Relationship Id="rId37"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image" Target="media/image32.png"/><Relationship Id="rId102" Type="http://schemas.openxmlformats.org/officeDocument/2006/relationships/footer" Target="footer22.xml"/><Relationship Id="rId5" Type="http://schemas.openxmlformats.org/officeDocument/2006/relationships/numbering" Target="numbering.xml"/><Relationship Id="rId90" Type="http://schemas.openxmlformats.org/officeDocument/2006/relationships/image" Target="media/image43.png"/><Relationship Id="rId95" Type="http://schemas.openxmlformats.org/officeDocument/2006/relationships/image" Target="media/image48.jpeg"/><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3.png"/><Relationship Id="rId48" Type="http://schemas.openxmlformats.org/officeDocument/2006/relationships/image" Target="media/image7.png"/><Relationship Id="rId64" Type="http://schemas.openxmlformats.org/officeDocument/2006/relationships/image" Target="media/image17.png"/><Relationship Id="rId69" Type="http://schemas.openxmlformats.org/officeDocument/2006/relationships/image" Target="media/image22.png"/><Relationship Id="rId80" Type="http://schemas.openxmlformats.org/officeDocument/2006/relationships/image" Target="media/image33.png"/><Relationship Id="rId85" Type="http://schemas.openxmlformats.org/officeDocument/2006/relationships/image" Target="media/image38.png"/><Relationship Id="rId12" Type="http://schemas.openxmlformats.org/officeDocument/2006/relationships/image" Target="media/image2.emf"/><Relationship Id="rId17" Type="http://schemas.openxmlformats.org/officeDocument/2006/relationships/header" Target="header3.xml"/><Relationship Id="rId33" Type="http://schemas.openxmlformats.org/officeDocument/2006/relationships/footer" Target="footer10.xml"/><Relationship Id="rId38" Type="http://schemas.openxmlformats.org/officeDocument/2006/relationships/header" Target="header14.xml"/><Relationship Id="rId59" Type="http://schemas.openxmlformats.org/officeDocument/2006/relationships/image" Target="media/image12.png"/><Relationship Id="rId103"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header" Target="header15.xml"/><Relationship Id="rId54" Type="http://schemas.openxmlformats.org/officeDocument/2006/relationships/footer" Target="footer19.xml"/><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image" Target="media/image36.png"/><Relationship Id="rId88" Type="http://schemas.openxmlformats.org/officeDocument/2006/relationships/image" Target="media/image41.jpeg"/><Relationship Id="rId91" Type="http://schemas.openxmlformats.org/officeDocument/2006/relationships/image" Target="media/image44.png"/><Relationship Id="rId96" Type="http://schemas.openxmlformats.org/officeDocument/2006/relationships/image" Target="media/image49.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eader" Target="header16.xml"/><Relationship Id="rId57" Type="http://schemas.openxmlformats.org/officeDocument/2006/relationships/image" Target="media/image10.png"/><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footer" Target="footer16.xml"/><Relationship Id="rId52" Type="http://schemas.openxmlformats.org/officeDocument/2006/relationships/footer" Target="footer18.xm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footer" Target="footer20.xml"/><Relationship Id="rId101" Type="http://schemas.openxmlformats.org/officeDocument/2006/relationships/header" Target="header2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3.xml"/><Relationship Id="rId109" Type="http://schemas.microsoft.com/office/2018/08/relationships/commentsExtensible" Target="commentsExtensible.xml"/><Relationship Id="rId34" Type="http://schemas.openxmlformats.org/officeDocument/2006/relationships/footer" Target="footer11.xml"/><Relationship Id="rId50" Type="http://schemas.openxmlformats.org/officeDocument/2006/relationships/header" Target="header17.xml"/><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header" Target="header19.xml"/><Relationship Id="rId104"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image" Target="media/image24.png"/><Relationship Id="rId92"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header" Target="header9.xml"/><Relationship Id="rId24" Type="http://schemas.openxmlformats.org/officeDocument/2006/relationships/footer" Target="footer6.xml"/><Relationship Id="rId40" Type="http://schemas.openxmlformats.org/officeDocument/2006/relationships/footer" Target="footer14.xml"/><Relationship Id="rId45" Type="http://schemas.openxmlformats.org/officeDocument/2006/relationships/image" Target="media/image4.png"/><Relationship Id="rId66" Type="http://schemas.openxmlformats.org/officeDocument/2006/relationships/image" Target="media/image19.png"/><Relationship Id="rId87" Type="http://schemas.openxmlformats.org/officeDocument/2006/relationships/image" Target="media/image40.png"/><Relationship Id="rId61" Type="http://schemas.openxmlformats.org/officeDocument/2006/relationships/image" Target="media/image14.png"/><Relationship Id="rId82" Type="http://schemas.openxmlformats.org/officeDocument/2006/relationships/image" Target="media/image35.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footer" Target="footer9.xml"/><Relationship Id="rId35" Type="http://schemas.openxmlformats.org/officeDocument/2006/relationships/header" Target="header12.xm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footer" Target="footer21.xml"/><Relationship Id="rId105"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footer" Target="footer17.xml"/><Relationship Id="rId72" Type="http://schemas.openxmlformats.org/officeDocument/2006/relationships/image" Target="media/image25.png"/><Relationship Id="rId93" Type="http://schemas.openxmlformats.org/officeDocument/2006/relationships/image" Target="media/image46.png"/><Relationship Id="rId98" Type="http://schemas.openxmlformats.org/officeDocument/2006/relationships/header" Target="header20.xml"/><Relationship Id="rId3" Type="http://schemas.openxmlformats.org/officeDocument/2006/relationships/customXml" Target="../customXml/item3.xml"/><Relationship Id="rId25" Type="http://schemas.openxmlformats.org/officeDocument/2006/relationships/header" Target="header7.xml"/><Relationship Id="rId46" Type="http://schemas.openxmlformats.org/officeDocument/2006/relationships/image" Target="media/image5.png"/><Relationship Id="rId67"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3DF2DD24D9142C1AAE0E46CDA5C222A"/>
        <w:category>
          <w:name w:val="General"/>
          <w:gallery w:val="placeholder"/>
        </w:category>
        <w:types>
          <w:type w:val="bbPlcHdr"/>
        </w:types>
        <w:behaviors>
          <w:behavior w:val="content"/>
        </w:behaviors>
        <w:guid w:val="{77A07359-E126-4731-AB26-12AAC363E762}"/>
      </w:docPartPr>
      <w:docPartBody>
        <w:p w:rsidR="000D5FB3" w:rsidRDefault="00475A62">
          <w:r w:rsidRPr="00F11EA9">
            <w:rPr>
              <w:rStyle w:val="TextodoMarcadordePosio"/>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AAAAAD+Calibri">
    <w:altName w:val="Calibri"/>
    <w:panose1 w:val="00000000000000000000"/>
    <w:charset w:val="00"/>
    <w:family w:val="swiss"/>
    <w:notTrueType/>
    <w:pitch w:val="default"/>
    <w:sig w:usb0="00000003" w:usb1="00000000" w:usb2="00000000" w:usb3="00000000" w:csb0="00000001" w:csb1="00000000"/>
  </w:font>
  <w:font w:name="AAAAAH+Calibri-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A62"/>
    <w:rsid w:val="000226A1"/>
    <w:rsid w:val="000561B8"/>
    <w:rsid w:val="000962B7"/>
    <w:rsid w:val="000D5FB3"/>
    <w:rsid w:val="001B0B72"/>
    <w:rsid w:val="00297C94"/>
    <w:rsid w:val="002A5EA3"/>
    <w:rsid w:val="00446553"/>
    <w:rsid w:val="00475A62"/>
    <w:rsid w:val="0053639F"/>
    <w:rsid w:val="00583546"/>
    <w:rsid w:val="00611049"/>
    <w:rsid w:val="006B4B15"/>
    <w:rsid w:val="006E24DE"/>
    <w:rsid w:val="007C68B1"/>
    <w:rsid w:val="007F0686"/>
    <w:rsid w:val="00801DE4"/>
    <w:rsid w:val="008A33A5"/>
    <w:rsid w:val="009D7B0F"/>
    <w:rsid w:val="00A5718F"/>
    <w:rsid w:val="00AF647B"/>
    <w:rsid w:val="00B6631E"/>
    <w:rsid w:val="00D971DE"/>
    <w:rsid w:val="00E5211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pt-PT" w:eastAsia="pt-PT"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5A62"/>
    <w:rPr>
      <w:rFonts w:cs="Times New Roman"/>
      <w:sz w:val="3276"/>
      <w:szCs w:val="327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475A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C69DF367BABA4CBCD5D71E9F06A325" ma:contentTypeVersion="8" ma:contentTypeDescription="Create a new document." ma:contentTypeScope="" ma:versionID="5d2af5a080734eb2fbce1b7481d6fd72">
  <xsd:schema xmlns:xsd="http://www.w3.org/2001/XMLSchema" xmlns:xs="http://www.w3.org/2001/XMLSchema" xmlns:p="http://schemas.microsoft.com/office/2006/metadata/properties" xmlns:ns2="cf122f13-359e-464b-8abc-f2ff9c7bfb94" targetNamespace="http://schemas.microsoft.com/office/2006/metadata/properties" ma:root="true" ma:fieldsID="efc3b2130af2d7b0b589d61e23af8ce9" ns2:_="">
    <xsd:import namespace="cf122f13-359e-464b-8abc-f2ff9c7bfb9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22f13-359e-464b-8abc-f2ff9c7bfb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8EBCE-E8B8-42A8-874B-AEA7166A59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22f13-359e-464b-8abc-f2ff9c7bfb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84F7E7-3918-42D8-B64D-9DE2D4FC8536}">
  <ds:schemaRefs>
    <ds:schemaRef ds:uri="http://schemas.microsoft.com/sharepoint/v3/contenttype/forms"/>
  </ds:schemaRefs>
</ds:datastoreItem>
</file>

<file path=customXml/itemProps3.xml><?xml version="1.0" encoding="utf-8"?>
<ds:datastoreItem xmlns:ds="http://schemas.openxmlformats.org/officeDocument/2006/customXml" ds:itemID="{DB4D6F26-D591-436B-A6D0-3D589E80A8E1}">
  <ds:schemaRefs>
    <ds:schemaRef ds:uri="http://purl.org/dc/dcmitype/"/>
    <ds:schemaRef ds:uri="http://www.w3.org/XML/1998/namespace"/>
    <ds:schemaRef ds:uri="http://schemas.openxmlformats.org/package/2006/metadata/core-properties"/>
    <ds:schemaRef ds:uri="http://schemas.microsoft.com/office/infopath/2007/PartnerControls"/>
    <ds:schemaRef ds:uri="http://schemas.microsoft.com/office/2006/documentManagement/types"/>
    <ds:schemaRef ds:uri="http://schemas.microsoft.com/office/2006/metadata/properties"/>
    <ds:schemaRef ds:uri="cf122f13-359e-464b-8abc-f2ff9c7bfb94"/>
    <ds:schemaRef ds:uri="http://purl.org/dc/terms/"/>
    <ds:schemaRef ds:uri="http://purl.org/dc/elements/1.1/"/>
  </ds:schemaRefs>
</ds:datastoreItem>
</file>

<file path=customXml/itemProps4.xml><?xml version="1.0" encoding="utf-8"?>
<ds:datastoreItem xmlns:ds="http://schemas.openxmlformats.org/officeDocument/2006/customXml" ds:itemID="{9C7D2BD4-E608-4401-B981-3B51F18E7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26670</Words>
  <Characters>152023</Characters>
  <Application>Microsoft Office Word</Application>
  <DocSecurity>0</DocSecurity>
  <Lines>1266</Lines>
  <Paragraphs>356</Paragraphs>
  <ScaleCrop>false</ScaleCrop>
  <HeadingPairs>
    <vt:vector size="2" baseType="variant">
      <vt:variant>
        <vt:lpstr>Título</vt:lpstr>
      </vt:variant>
      <vt:variant>
        <vt:i4>1</vt:i4>
      </vt:variant>
    </vt:vector>
  </HeadingPairs>
  <TitlesOfParts>
    <vt:vector size="1" baseType="lpstr">
      <vt:lpstr>Aplicação de Modelos de Atenção em Campanhas de Marketing Digital e Realidade Virtual</vt:lpstr>
    </vt:vector>
  </TitlesOfParts>
  <Company/>
  <LinksUpToDate>false</LinksUpToDate>
  <CharactersWithSpaces>17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licação de Modelos de Atenção em Campanhas de Marketing Digital e Realidade Virtual</dc:title>
  <dc:subject>Modelo LEI-ISEP</dc:subject>
  <dc:creator>Pedro Santos</dc:creator>
  <cp:keywords/>
  <dc:description/>
  <cp:lastModifiedBy>Pedro Santos (1200690)</cp:lastModifiedBy>
  <cp:revision>2</cp:revision>
  <cp:lastPrinted>2019-04-10T15:27:00Z</cp:lastPrinted>
  <dcterms:created xsi:type="dcterms:W3CDTF">2024-06-16T15:35:00Z</dcterms:created>
  <dcterms:modified xsi:type="dcterms:W3CDTF">2024-06-1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y fmtid="{D5CDD505-2E9C-101B-9397-08002B2CF9AE}" pid="6" name="ContentTypeId">
    <vt:lpwstr>0x01010025C69DF367BABA4CBCD5D71E9F06A325</vt:lpwstr>
  </property>
  <property fmtid="{D5CDD505-2E9C-101B-9397-08002B2CF9AE}" pid="7" name="Mendeley Document_1">
    <vt:lpwstr>True</vt:lpwstr>
  </property>
  <property fmtid="{D5CDD505-2E9C-101B-9397-08002B2CF9AE}" pid="8" name="Mendeley Unique User Id_1">
    <vt:lpwstr>3975e244-8e93-3bf9-86e5-47c56724e593</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